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EC6920" w:rsidRDefault="008F1BEE" w:rsidP="00EC6920">
      <w:pPr>
        <w:pStyle w:val="JUDUL14"/>
      </w:pPr>
      <w:r w:rsidRPr="008F1BEE">
        <w:pict>
          <v:rect id="_x0000_s1070" style="position:absolute;left:0;text-align:left;margin-left:383.9pt;margin-top:-64pt;width:25.95pt;height:25.8pt;z-index:251718656" stroked="f"/>
        </w:pict>
      </w:r>
      <w:r w:rsidRPr="008F1BEE">
        <w:pict>
          <v:rect id="_x0000_s1067" style="position:absolute;left:0;text-align:left;margin-left:401.8pt;margin-top:-38.2pt;width:49.15pt;height:29.7pt;z-index:251715584" stroked="f"/>
        </w:pict>
      </w:r>
      <w:r w:rsidR="003D38A1" w:rsidRPr="00C513D0">
        <w:t xml:space="preserve"> </w:t>
      </w:r>
      <w:r w:rsidR="00EC18B8" w:rsidRPr="00EC6920">
        <w:t>SISTEM</w:t>
      </w:r>
      <w:r w:rsidR="00425CEE" w:rsidRPr="00EC6920">
        <w:t xml:space="preserve"> INFORMASI MANAJEMEN ARSIP SURAT</w:t>
      </w:r>
      <w:r w:rsidR="0041647E" w:rsidRPr="00EC6920">
        <w:t xml:space="preserve"> MENGGUNAKAN </w:t>
      </w:r>
      <w:r w:rsidR="00833C11" w:rsidRPr="00833C11">
        <w:rPr>
          <w:i/>
        </w:rPr>
        <w:t>FRAMEWORK</w:t>
      </w:r>
      <w:r w:rsidR="001679BB" w:rsidRPr="001679BB">
        <w:rPr>
          <w:i/>
        </w:rPr>
        <w:t xml:space="preserve"> </w:t>
      </w:r>
      <w:r w:rsidR="00833C11" w:rsidRPr="00833C11">
        <w:rPr>
          <w:i/>
        </w:rPr>
        <w:t xml:space="preserve">CODEIGNITER </w:t>
      </w:r>
      <w:r w:rsidR="0041647E" w:rsidRPr="00EC6920">
        <w:t>PADA</w:t>
      </w:r>
    </w:p>
    <w:p w:rsidR="00B10F89" w:rsidRPr="00EC6920" w:rsidRDefault="00F140E4" w:rsidP="00EC6920">
      <w:pPr>
        <w:pStyle w:val="JUDUL14"/>
      </w:pPr>
      <w:r w:rsidRPr="00EC6920">
        <w:t>BADAN PENDAPATAN DAERAH KABUPATEN TABALONG</w:t>
      </w:r>
    </w:p>
    <w:p w:rsidR="00B10F89" w:rsidRPr="00C513D0" w:rsidRDefault="00B10F89" w:rsidP="00F5151D">
      <w:pPr>
        <w:spacing w:after="0" w:line="360" w:lineRule="auto"/>
        <w:rPr>
          <w:rFonts w:cs="Times New Roman"/>
          <w:b/>
          <w:i/>
          <w:sz w:val="28"/>
          <w:szCs w:val="24"/>
        </w:rPr>
      </w:pPr>
    </w:p>
    <w:p w:rsidR="0011388E" w:rsidRPr="00C513D0" w:rsidRDefault="0011388E" w:rsidP="00F5151D">
      <w:pPr>
        <w:spacing w:after="0" w:line="360" w:lineRule="auto"/>
        <w:rPr>
          <w:rFonts w:cs="Times New Roman"/>
          <w:b/>
          <w:i/>
          <w:sz w:val="28"/>
          <w:szCs w:val="24"/>
        </w:rPr>
      </w:pPr>
    </w:p>
    <w:p w:rsidR="00F5151D" w:rsidRPr="00C513D0" w:rsidRDefault="00C27E3B" w:rsidP="00EB4304">
      <w:pPr>
        <w:pStyle w:val="JUDUL14"/>
      </w:pPr>
      <w:r w:rsidRPr="00C513D0">
        <w:rPr>
          <w:noProof/>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cs="Times New Roman"/>
          <w:b/>
          <w:i/>
          <w:sz w:val="28"/>
          <w:szCs w:val="24"/>
        </w:rPr>
      </w:pPr>
    </w:p>
    <w:p w:rsidR="00F5151D" w:rsidRPr="00C513D0" w:rsidRDefault="00F5151D" w:rsidP="00F5151D">
      <w:pPr>
        <w:spacing w:after="0" w:line="360" w:lineRule="auto"/>
        <w:rPr>
          <w:rFonts w:cs="Times New Roman"/>
          <w:b/>
          <w:i/>
          <w:sz w:val="28"/>
          <w:szCs w:val="24"/>
        </w:rPr>
      </w:pPr>
    </w:p>
    <w:p w:rsidR="00776485" w:rsidRPr="001701ED" w:rsidRDefault="00A24604" w:rsidP="001701ED">
      <w:pPr>
        <w:pStyle w:val="Heading1"/>
        <w:numPr>
          <w:ilvl w:val="0"/>
          <w:numId w:val="0"/>
        </w:numPr>
        <w:spacing w:after="0" w:line="240" w:lineRule="auto"/>
        <w:jc w:val="left"/>
        <w:rPr>
          <w:color w:val="FFFFFF" w:themeColor="background1"/>
        </w:rPr>
      </w:pPr>
      <w:bookmarkStart w:id="0" w:name="_Toc142218446"/>
      <w:r w:rsidRPr="001701ED">
        <w:rPr>
          <w:color w:val="FFFFFF" w:themeColor="background1"/>
        </w:rPr>
        <w:t>HALAMAN SAMPUL</w:t>
      </w:r>
      <w:bookmarkEnd w:id="0"/>
    </w:p>
    <w:p w:rsidR="0048683E" w:rsidRDefault="0048683E" w:rsidP="00EC6920">
      <w:pPr>
        <w:pStyle w:val="JUDUL14"/>
      </w:pPr>
      <w:r>
        <w:t>PROPOSAL</w:t>
      </w:r>
    </w:p>
    <w:p w:rsidR="00B10F89" w:rsidRPr="00EC6920" w:rsidRDefault="00557FB9" w:rsidP="00EC6920">
      <w:pPr>
        <w:pStyle w:val="JUDUL14"/>
      </w:pPr>
      <w:r>
        <w:t>SKRIPSI</w:t>
      </w:r>
    </w:p>
    <w:p w:rsidR="00B10F89" w:rsidRPr="00C513D0" w:rsidRDefault="00B10F89" w:rsidP="00B10F89">
      <w:pPr>
        <w:spacing w:after="0" w:line="240" w:lineRule="auto"/>
        <w:jc w:val="center"/>
        <w:rPr>
          <w:rFonts w:cs="Times New Roman"/>
          <w:b/>
          <w:sz w:val="28"/>
          <w:szCs w:val="28"/>
        </w:rPr>
      </w:pPr>
    </w:p>
    <w:p w:rsidR="00F227C0" w:rsidRPr="00526294" w:rsidRDefault="00F227C0" w:rsidP="00B10F89">
      <w:pPr>
        <w:spacing w:after="0" w:line="240" w:lineRule="auto"/>
        <w:jc w:val="center"/>
        <w:rPr>
          <w:rFonts w:cs="Times New Roman"/>
          <w:b/>
          <w:sz w:val="28"/>
          <w:szCs w:val="28"/>
          <w:lang w:val="en-US"/>
        </w:rPr>
      </w:pPr>
    </w:p>
    <w:p w:rsidR="00B10F89" w:rsidRPr="00C513D0" w:rsidRDefault="00B10F89" w:rsidP="00B10F89">
      <w:pPr>
        <w:spacing w:after="0" w:line="240" w:lineRule="auto"/>
        <w:jc w:val="center"/>
        <w:rPr>
          <w:rFonts w:cs="Times New Roman"/>
          <w:b/>
          <w:sz w:val="28"/>
          <w:szCs w:val="28"/>
        </w:rPr>
      </w:pPr>
    </w:p>
    <w:p w:rsidR="00B10F89" w:rsidRPr="00EC6920" w:rsidRDefault="00B10F89" w:rsidP="00EC6920">
      <w:pPr>
        <w:pStyle w:val="JUDUL14"/>
        <w:rPr>
          <w:b w:val="0"/>
        </w:rPr>
      </w:pPr>
      <w:r w:rsidRPr="00EC6920">
        <w:rPr>
          <w:b w:val="0"/>
        </w:rPr>
        <w:t>Untuk</w:t>
      </w:r>
      <w:r w:rsidR="00F227C0" w:rsidRPr="00EC6920">
        <w:rPr>
          <w:b w:val="0"/>
        </w:rPr>
        <w:t xml:space="preserve"> </w:t>
      </w:r>
      <w:r w:rsidRPr="00EC6920">
        <w:rPr>
          <w:b w:val="0"/>
        </w:rPr>
        <w:t>Memenuhi Salah Satu Syarat</w:t>
      </w:r>
      <w:r w:rsidR="00F227C0" w:rsidRPr="00EC6920">
        <w:rPr>
          <w:b w:val="0"/>
        </w:rPr>
        <w:t xml:space="preserve"> </w:t>
      </w:r>
      <w:r w:rsidRPr="00EC6920">
        <w:rPr>
          <w:b w:val="0"/>
        </w:rPr>
        <w:t>Memperoleh</w:t>
      </w:r>
      <w:r w:rsidR="00F227C0" w:rsidRPr="00EC6920">
        <w:rPr>
          <w:b w:val="0"/>
        </w:rPr>
        <w:t xml:space="preserve"> </w:t>
      </w:r>
      <w:r w:rsidRPr="00EC6920">
        <w:rPr>
          <w:b w:val="0"/>
        </w:rPr>
        <w:t>Gelar</w:t>
      </w:r>
    </w:p>
    <w:p w:rsidR="00B10F89" w:rsidRPr="00EC6920" w:rsidRDefault="00B10F89" w:rsidP="00EC6920">
      <w:pPr>
        <w:pStyle w:val="JUDUL14"/>
        <w:rPr>
          <w:b w:val="0"/>
        </w:rPr>
      </w:pPr>
      <w:r w:rsidRPr="00EC6920">
        <w:rPr>
          <w:b w:val="0"/>
        </w:rPr>
        <w:t>Sarjana</w:t>
      </w:r>
      <w:r w:rsidR="00F227C0" w:rsidRPr="00EC6920">
        <w:rPr>
          <w:b w:val="0"/>
        </w:rPr>
        <w:t xml:space="preserve"> </w:t>
      </w:r>
      <w:r w:rsidRPr="00EC6920">
        <w:rPr>
          <w:b w:val="0"/>
        </w:rPr>
        <w:t>Komputer</w:t>
      </w:r>
    </w:p>
    <w:p w:rsidR="00B10F89" w:rsidRPr="00C513D0" w:rsidRDefault="00B10F89" w:rsidP="00B10F89">
      <w:pPr>
        <w:spacing w:after="0" w:line="240" w:lineRule="auto"/>
        <w:jc w:val="center"/>
        <w:rPr>
          <w:rFonts w:cs="Times New Roman"/>
          <w:b/>
          <w:sz w:val="28"/>
          <w:szCs w:val="24"/>
        </w:rPr>
      </w:pPr>
    </w:p>
    <w:p w:rsidR="00B10F89" w:rsidRPr="00C513D0" w:rsidRDefault="00B10F89" w:rsidP="00B10F89">
      <w:pPr>
        <w:spacing w:after="0" w:line="240" w:lineRule="auto"/>
        <w:jc w:val="center"/>
        <w:rPr>
          <w:rFonts w:cs="Times New Roman"/>
          <w:b/>
          <w:sz w:val="28"/>
          <w:szCs w:val="24"/>
        </w:rPr>
      </w:pPr>
    </w:p>
    <w:p w:rsidR="00F5151D" w:rsidRPr="00C513D0" w:rsidRDefault="00F5151D" w:rsidP="00F5151D">
      <w:pPr>
        <w:spacing w:after="0" w:line="360" w:lineRule="auto"/>
        <w:rPr>
          <w:rFonts w:cs="Times New Roman"/>
          <w:b/>
          <w:i/>
          <w:sz w:val="28"/>
          <w:szCs w:val="24"/>
        </w:rPr>
      </w:pPr>
    </w:p>
    <w:p w:rsidR="00B10F89" w:rsidRPr="00C513D0" w:rsidRDefault="00B10F89" w:rsidP="00EC6920">
      <w:pPr>
        <w:pStyle w:val="JUDUL14"/>
      </w:pPr>
      <w:r w:rsidRPr="00C513D0">
        <w:t>Oleh:</w:t>
      </w:r>
    </w:p>
    <w:p w:rsidR="00F5151D" w:rsidRPr="00C513D0" w:rsidRDefault="00E805EB" w:rsidP="00EC6920">
      <w:pPr>
        <w:pStyle w:val="JUDUL14"/>
      </w:pPr>
      <w:r>
        <w:t>HADI RUSADI</w:t>
      </w:r>
    </w:p>
    <w:p w:rsidR="00F5151D" w:rsidRPr="00C513D0" w:rsidRDefault="009C08D3" w:rsidP="00EC6920">
      <w:pPr>
        <w:pStyle w:val="JUDUL14"/>
      </w:pPr>
      <w:r w:rsidRPr="00C513D0">
        <w:t>NIM: 11203362220068</w:t>
      </w:r>
    </w:p>
    <w:p w:rsidR="00F227C0" w:rsidRPr="00C513D0" w:rsidRDefault="00F227C0" w:rsidP="009C08D3">
      <w:pPr>
        <w:spacing w:after="0" w:line="240" w:lineRule="auto"/>
        <w:jc w:val="center"/>
        <w:rPr>
          <w:rFonts w:cs="Times New Roman"/>
          <w:b/>
          <w:sz w:val="28"/>
        </w:rPr>
      </w:pPr>
    </w:p>
    <w:p w:rsidR="009C08D3" w:rsidRPr="00C513D0" w:rsidRDefault="009C08D3" w:rsidP="009C08D3">
      <w:pPr>
        <w:spacing w:after="0" w:line="360" w:lineRule="auto"/>
        <w:rPr>
          <w:rFonts w:cs="Times New Roman"/>
          <w:b/>
          <w:szCs w:val="46"/>
        </w:rPr>
      </w:pPr>
    </w:p>
    <w:p w:rsidR="00215972" w:rsidRPr="00C513D0" w:rsidRDefault="00215972" w:rsidP="009C08D3">
      <w:pPr>
        <w:spacing w:after="0" w:line="360" w:lineRule="auto"/>
        <w:rPr>
          <w:rFonts w:cs="Times New Roman"/>
          <w:b/>
          <w:szCs w:val="46"/>
        </w:rPr>
      </w:pPr>
    </w:p>
    <w:p w:rsidR="009C08D3" w:rsidRPr="00C513D0" w:rsidRDefault="009C08D3" w:rsidP="00EC6920">
      <w:pPr>
        <w:pStyle w:val="JUDUL14"/>
      </w:pPr>
      <w:bookmarkStart w:id="1" w:name="_GoBack"/>
      <w:bookmarkEnd w:id="1"/>
      <w:r w:rsidRPr="00C513D0">
        <w:t>PROGRAM STUDI SARJANA</w:t>
      </w:r>
      <w:r w:rsidR="003C165D" w:rsidRPr="00C513D0">
        <w:rPr>
          <w:lang w:val="en-US"/>
        </w:rPr>
        <w:t xml:space="preserve"> </w:t>
      </w:r>
      <w:r w:rsidRPr="00C513D0">
        <w:t>TEKNOLOGI INFORMASI</w:t>
      </w:r>
    </w:p>
    <w:p w:rsidR="009C08D3" w:rsidRPr="00C513D0" w:rsidRDefault="009C08D3" w:rsidP="00EC6920">
      <w:pPr>
        <w:pStyle w:val="JUDUL14"/>
      </w:pPr>
      <w:r w:rsidRPr="00C513D0">
        <w:t>FAKULTAS SAINS DAN TEKNOLOGI</w:t>
      </w:r>
    </w:p>
    <w:p w:rsidR="009C08D3" w:rsidRPr="00C513D0" w:rsidRDefault="009C08D3" w:rsidP="00EC6920">
      <w:pPr>
        <w:pStyle w:val="JUDUL14"/>
      </w:pPr>
      <w:r w:rsidRPr="00C513D0">
        <w:t>UNIVERSITAS SARI MULIA</w:t>
      </w:r>
    </w:p>
    <w:p w:rsidR="00986CFD" w:rsidRPr="00C513D0" w:rsidRDefault="009C08D3" w:rsidP="00EC6920">
      <w:pPr>
        <w:pStyle w:val="JUDUL14"/>
      </w:pPr>
      <w:r w:rsidRPr="00C513D0">
        <w:t>BANJARMASIN</w:t>
      </w:r>
    </w:p>
    <w:p w:rsidR="009C08D3" w:rsidRPr="00C513D0" w:rsidRDefault="008F1BEE" w:rsidP="00EC6920">
      <w:pPr>
        <w:pStyle w:val="JUDUL14"/>
        <w:sectPr w:rsidR="009C08D3" w:rsidRPr="00C513D0" w:rsidSect="00E92A5D">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8F1BEE">
        <w:pict>
          <v:rect id="_x0000_s1062" style="position:absolute;left:0;text-align:left;margin-left:201.2pt;margin-top:53.45pt;width:30.4pt;height:27.75pt;z-index:251713536" stroked="f"/>
        </w:pict>
      </w:r>
      <w:r w:rsidR="009C08D3" w:rsidRPr="00C513D0">
        <w:t>2023</w:t>
      </w:r>
    </w:p>
    <w:p w:rsidR="0011388E" w:rsidRPr="00A8256A" w:rsidRDefault="0011388E" w:rsidP="00EB4304">
      <w:pPr>
        <w:pStyle w:val="Title"/>
      </w:pPr>
      <w:bookmarkStart w:id="2" w:name="_Toc87965893"/>
      <w:bookmarkStart w:id="3" w:name="_Toc131671841"/>
      <w:bookmarkStart w:id="4" w:name="_Toc142218447"/>
      <w:r w:rsidRPr="00A8256A">
        <w:lastRenderedPageBreak/>
        <w:t xml:space="preserve">HALAMAN PERSETUJUAN </w:t>
      </w:r>
      <w:r w:rsidRPr="00EB4304">
        <w:t>KOMISI</w:t>
      </w:r>
      <w:r w:rsidRPr="00A8256A">
        <w:t xml:space="preserve"> PEMBIMBING</w:t>
      </w:r>
      <w:bookmarkEnd w:id="2"/>
      <w:bookmarkEnd w:id="3"/>
      <w:bookmarkEnd w:id="4"/>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Pr="00A8256A" w:rsidRDefault="0041647E" w:rsidP="00EB4304">
      <w:pPr>
        <w:pStyle w:val="JUDUL12"/>
        <w:rPr>
          <w:i/>
        </w:rPr>
      </w:pPr>
      <w:r w:rsidRPr="00A8256A">
        <w:t xml:space="preserve">BADAN </w:t>
      </w:r>
      <w:r w:rsidRPr="00EB4304">
        <w:t>PENDAPATAN</w:t>
      </w:r>
      <w:r w:rsidRPr="00A8256A">
        <w:t xml:space="preserve"> DAERAH KABUPATEN TABALONG</w:t>
      </w: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7528A3" w:rsidRPr="00A8256A" w:rsidRDefault="007528A3"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i/>
          <w:iCs/>
          <w:szCs w:val="24"/>
        </w:rPr>
      </w:pPr>
    </w:p>
    <w:p w:rsidR="00776485" w:rsidRDefault="00776485" w:rsidP="0011388E">
      <w:pPr>
        <w:spacing w:after="0" w:line="240" w:lineRule="auto"/>
        <w:jc w:val="center"/>
        <w:rPr>
          <w:rFonts w:cs="Times New Roman"/>
          <w:b/>
          <w:bCs/>
          <w:szCs w:val="24"/>
        </w:rPr>
      </w:pPr>
    </w:p>
    <w:p w:rsidR="0048683E" w:rsidRDefault="0048683E" w:rsidP="00EB4304">
      <w:pPr>
        <w:pStyle w:val="JUDUL12"/>
      </w:pPr>
      <w:r>
        <w:t>PROPOSAL</w:t>
      </w:r>
    </w:p>
    <w:p w:rsidR="0011388E" w:rsidRPr="00A8256A" w:rsidRDefault="00557FB9" w:rsidP="00EB4304">
      <w:pPr>
        <w:pStyle w:val="JUDUL12"/>
      </w:pPr>
      <w:r>
        <w:t>SKRIPSI</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EB4304">
      <w:pPr>
        <w:pStyle w:val="JUDUL12"/>
      </w:pPr>
      <w:r w:rsidRPr="00A8256A">
        <w:t>Oleh:</w:t>
      </w:r>
    </w:p>
    <w:p w:rsidR="0011388E" w:rsidRPr="00A8256A" w:rsidRDefault="00E805EB" w:rsidP="00EB4304">
      <w:pPr>
        <w:pStyle w:val="JUDUL12"/>
      </w:pPr>
      <w:r>
        <w:t>HADI RUSADI</w:t>
      </w:r>
    </w:p>
    <w:p w:rsidR="0011388E" w:rsidRPr="00A8256A" w:rsidRDefault="0011388E" w:rsidP="00EB4304">
      <w:pPr>
        <w:pStyle w:val="JUDUL12"/>
      </w:pPr>
      <w:r w:rsidRPr="00A8256A">
        <w:t>NIM: 11203362220068</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7528A3" w:rsidRPr="00A8256A" w:rsidRDefault="007528A3"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D10BB5" w:rsidRDefault="0011388E" w:rsidP="00EB4304">
      <w:pPr>
        <w:pStyle w:val="JUDUL12"/>
        <w:rPr>
          <w:b w:val="0"/>
        </w:rPr>
      </w:pPr>
      <w:r w:rsidRPr="00D10BB5">
        <w:rPr>
          <w:b w:val="0"/>
        </w:rPr>
        <w:t xml:space="preserve">Telah Disetujui untuk Diajukan dalam Ujian </w:t>
      </w:r>
      <w:r w:rsidR="00557FB9">
        <w:rPr>
          <w:b w:val="0"/>
        </w:rPr>
        <w:t>Proposal Skripsi</w:t>
      </w:r>
    </w:p>
    <w:p w:rsidR="0011388E" w:rsidRPr="00D10BB5" w:rsidRDefault="009D6D25" w:rsidP="00EB4304">
      <w:pPr>
        <w:pStyle w:val="JUDUL12"/>
        <w:rPr>
          <w:b w:val="0"/>
          <w:lang w:val="en-US"/>
        </w:rPr>
      </w:pPr>
      <w:r>
        <w:rPr>
          <w:b w:val="0"/>
        </w:rPr>
        <w:t>Pada Tanggal</w:t>
      </w:r>
      <w:r>
        <w:rPr>
          <w:b w:val="0"/>
          <w:lang w:val="en-US"/>
        </w:rPr>
        <w:t xml:space="preserve"> 3 </w:t>
      </w:r>
      <w:r w:rsidR="001A3764">
        <w:rPr>
          <w:b w:val="0"/>
          <w:lang w:val="en-US"/>
        </w:rPr>
        <w:t>Juli</w:t>
      </w:r>
      <w:r w:rsidR="00E805EB" w:rsidRPr="00D10BB5">
        <w:rPr>
          <w:b w:val="0"/>
          <w:lang w:val="en-US"/>
        </w:rPr>
        <w:t xml:space="preserve"> 2023</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EB4304">
            <w:pPr>
              <w:pStyle w:val="JUDUL12"/>
            </w:pPr>
            <w:r w:rsidRPr="00A8256A">
              <w:t>Pembimbing I</w:t>
            </w:r>
          </w:p>
        </w:tc>
        <w:tc>
          <w:tcPr>
            <w:tcW w:w="4025" w:type="dxa"/>
          </w:tcPr>
          <w:p w:rsidR="0011388E" w:rsidRPr="00A8256A" w:rsidRDefault="0011388E" w:rsidP="00EB4304">
            <w:pPr>
              <w:pStyle w:val="JUDUL12"/>
            </w:pPr>
            <w:r w:rsidRPr="00A8256A">
              <w:t>Pembimbing II</w:t>
            </w:r>
          </w:p>
        </w:tc>
      </w:tr>
      <w:tr w:rsidR="0011388E" w:rsidRPr="00A8256A" w:rsidTr="0011388E">
        <w:trPr>
          <w:trHeight w:val="454"/>
          <w:jc w:val="center"/>
        </w:trPr>
        <w:tc>
          <w:tcPr>
            <w:tcW w:w="4025" w:type="dxa"/>
          </w:tcPr>
          <w:p w:rsidR="0011388E" w:rsidRPr="00A8256A" w:rsidRDefault="0011388E" w:rsidP="00EB4304">
            <w:pPr>
              <w:pStyle w:val="JUDUL12"/>
            </w:pPr>
          </w:p>
        </w:tc>
        <w:tc>
          <w:tcPr>
            <w:tcW w:w="4025" w:type="dxa"/>
          </w:tcPr>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tc>
      </w:tr>
      <w:tr w:rsidR="0011388E" w:rsidRPr="00A8256A" w:rsidTr="0011388E">
        <w:trPr>
          <w:trHeight w:val="454"/>
          <w:jc w:val="center"/>
        </w:trPr>
        <w:tc>
          <w:tcPr>
            <w:tcW w:w="4025" w:type="dxa"/>
          </w:tcPr>
          <w:p w:rsidR="0011388E" w:rsidRPr="00CA1F89" w:rsidRDefault="00CA1F89" w:rsidP="00EB4304">
            <w:pPr>
              <w:pStyle w:val="JUDUL12"/>
              <w:rPr>
                <w:lang w:val="en-US"/>
              </w:rPr>
            </w:pPr>
            <w:r>
              <w:t>Bayu Nugraha, M.MS</w:t>
            </w:r>
            <w:r>
              <w:rPr>
                <w:lang w:val="en-US"/>
              </w:rPr>
              <w:t>I</w:t>
            </w:r>
          </w:p>
          <w:p w:rsidR="0011388E" w:rsidRPr="00A8256A" w:rsidRDefault="00F31CE3" w:rsidP="00EB4304">
            <w:pPr>
              <w:pStyle w:val="JUDUL12"/>
            </w:pPr>
            <w:r w:rsidRPr="00A8256A">
              <w:t>NIK.1166012018112</w:t>
            </w:r>
          </w:p>
        </w:tc>
        <w:tc>
          <w:tcPr>
            <w:tcW w:w="4025" w:type="dxa"/>
          </w:tcPr>
          <w:p w:rsidR="0011388E" w:rsidRPr="00A8256A" w:rsidRDefault="00583E6F" w:rsidP="00EB4304">
            <w:pPr>
              <w:pStyle w:val="JUDUL12"/>
            </w:pPr>
            <w:r>
              <w:t>Subhan Panji Cipta, M.Kom</w:t>
            </w:r>
          </w:p>
          <w:p w:rsidR="0011388E" w:rsidRPr="00A8256A" w:rsidRDefault="0011388E" w:rsidP="00EB4304">
            <w:pPr>
              <w:pStyle w:val="JUDUL12"/>
            </w:pPr>
            <w:r w:rsidRPr="00A8256A">
              <w:t>NIK.</w:t>
            </w:r>
            <w:r w:rsidR="00F31CE3" w:rsidRPr="00A8256A">
              <w:t xml:space="preserve"> </w:t>
            </w:r>
            <w:r w:rsidR="00583E6F">
              <w:t>1166072017104</w:t>
            </w:r>
          </w:p>
        </w:tc>
      </w:tr>
    </w:tbl>
    <w:p w:rsidR="007528A3" w:rsidRPr="00A8256A" w:rsidRDefault="007528A3" w:rsidP="001C0EAE">
      <w:pPr>
        <w:jc w:val="center"/>
        <w:rPr>
          <w:rFonts w:cs="Times New Roman"/>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EB4304">
      <w:pPr>
        <w:pStyle w:val="Title"/>
      </w:pPr>
      <w:bookmarkStart w:id="5" w:name="_Toc131671842"/>
      <w:bookmarkStart w:id="6" w:name="_Toc142218448"/>
      <w:bookmarkStart w:id="7" w:name="_Toc112513544"/>
      <w:r w:rsidRPr="00A8256A">
        <w:lastRenderedPageBreak/>
        <w:t>HALAMAN PENGESAHAN DEWAN PENGUJI</w:t>
      </w:r>
      <w:bookmarkEnd w:id="5"/>
      <w:bookmarkEnd w:id="6"/>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Default="0041647E" w:rsidP="00EB4304">
      <w:pPr>
        <w:pStyle w:val="JUDUL12"/>
      </w:pPr>
      <w:r w:rsidRPr="00A8256A">
        <w:t>BADAN PENDAPATAN DAERAH KABUPATEN TABALONG</w:t>
      </w:r>
    </w:p>
    <w:p w:rsidR="00A076CE" w:rsidRPr="00A076CE" w:rsidRDefault="00A076CE" w:rsidP="00EB4304">
      <w:pPr>
        <w:pStyle w:val="JUDUL12"/>
      </w:pPr>
    </w:p>
    <w:p w:rsidR="0048683E" w:rsidRDefault="0048683E" w:rsidP="00EB4304">
      <w:pPr>
        <w:pStyle w:val="JUDUL12"/>
      </w:pPr>
      <w:r>
        <w:t>PROPOSAL</w:t>
      </w:r>
    </w:p>
    <w:p w:rsidR="007528A3" w:rsidRDefault="00557FB9" w:rsidP="00EB4304">
      <w:pPr>
        <w:pStyle w:val="JUDUL12"/>
      </w:pPr>
      <w:r>
        <w:t>SKRIPSI</w:t>
      </w:r>
    </w:p>
    <w:p w:rsidR="00A076CE" w:rsidRPr="00A076CE" w:rsidRDefault="00A076CE" w:rsidP="00EB4304">
      <w:pPr>
        <w:pStyle w:val="JUDUL12"/>
      </w:pPr>
    </w:p>
    <w:p w:rsidR="007528A3" w:rsidRPr="00A8256A" w:rsidRDefault="007528A3" w:rsidP="00EB4304">
      <w:pPr>
        <w:pStyle w:val="JUDUL12"/>
      </w:pPr>
      <w:r w:rsidRPr="00A8256A">
        <w:t>Oleh:</w:t>
      </w:r>
    </w:p>
    <w:p w:rsidR="007528A3" w:rsidRPr="00A8256A" w:rsidRDefault="00E805EB" w:rsidP="00EB4304">
      <w:pPr>
        <w:pStyle w:val="JUDUL12"/>
      </w:pPr>
      <w:r>
        <w:t>HADI RUSADI</w:t>
      </w:r>
    </w:p>
    <w:p w:rsidR="007528A3" w:rsidRPr="00A8256A" w:rsidRDefault="007528A3" w:rsidP="00EB4304">
      <w:pPr>
        <w:pStyle w:val="JUDUL12"/>
      </w:pPr>
      <w:r w:rsidRPr="00A8256A">
        <w:t>NIM: 11203362220068</w:t>
      </w:r>
    </w:p>
    <w:p w:rsidR="007528A3" w:rsidRPr="0048683E" w:rsidRDefault="007528A3" w:rsidP="00EB4304">
      <w:pPr>
        <w:pStyle w:val="JUDUL12"/>
        <w:rPr>
          <w:sz w:val="20"/>
        </w:rPr>
      </w:pPr>
    </w:p>
    <w:p w:rsidR="007528A3" w:rsidRPr="00D10BB5" w:rsidRDefault="007528A3" w:rsidP="00EB4304">
      <w:pPr>
        <w:pStyle w:val="JUDUL12"/>
        <w:rPr>
          <w:b w:val="0"/>
        </w:rPr>
      </w:pPr>
      <w:r w:rsidRPr="00D10BB5">
        <w:rPr>
          <w:b w:val="0"/>
        </w:rPr>
        <w:t xml:space="preserve">Telah Diujikan dan Dipertimbangkan Dosen Penguji </w:t>
      </w:r>
      <w:r w:rsidR="00557FB9">
        <w:rPr>
          <w:b w:val="0"/>
        </w:rPr>
        <w:t>Proposal Skripsi</w:t>
      </w:r>
    </w:p>
    <w:p w:rsidR="007528A3" w:rsidRPr="00D10BB5" w:rsidRDefault="007528A3" w:rsidP="00EB4304">
      <w:pPr>
        <w:pStyle w:val="JUDUL12"/>
        <w:rPr>
          <w:b w:val="0"/>
        </w:rPr>
      </w:pPr>
      <w:r w:rsidRPr="00D10BB5">
        <w:rPr>
          <w:b w:val="0"/>
        </w:rPr>
        <w:t>pada Tanggal</w:t>
      </w:r>
      <w:r w:rsidR="009D6D25">
        <w:rPr>
          <w:b w:val="0"/>
          <w:lang w:val="en-US"/>
        </w:rPr>
        <w:t xml:space="preserve"> 3 </w:t>
      </w:r>
      <w:r w:rsidR="001A3764">
        <w:rPr>
          <w:b w:val="0"/>
          <w:lang w:val="en-US"/>
        </w:rPr>
        <w:t>Juli</w:t>
      </w:r>
      <w:r w:rsidR="00E63EA1" w:rsidRPr="00D10BB5">
        <w:rPr>
          <w:b w:val="0"/>
        </w:rPr>
        <w:t xml:space="preserve"> 2023</w:t>
      </w:r>
    </w:p>
    <w:p w:rsidR="00166769" w:rsidRPr="00E805EB" w:rsidRDefault="00166769" w:rsidP="00EB4304">
      <w:pPr>
        <w:pStyle w:val="JUDUL12"/>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52"/>
        <w:gridCol w:w="63"/>
        <w:gridCol w:w="3965"/>
      </w:tblGrid>
      <w:tr w:rsidR="007528A3" w:rsidRPr="00A8256A" w:rsidTr="00D10BB5">
        <w:tc>
          <w:tcPr>
            <w:tcW w:w="8080" w:type="dxa"/>
            <w:gridSpan w:val="3"/>
          </w:tcPr>
          <w:p w:rsidR="007528A3" w:rsidRDefault="007528A3" w:rsidP="00D10BB5">
            <w:pPr>
              <w:pStyle w:val="JUDUL12"/>
            </w:pPr>
            <w:r w:rsidRPr="00A8256A">
              <w:t>Ketu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370ECE" w:rsidP="00D10BB5">
            <w:pPr>
              <w:pStyle w:val="JUDUL12"/>
              <w:rPr>
                <w:lang w:val="en-US"/>
              </w:rPr>
            </w:pPr>
            <w:r w:rsidRPr="00A8256A">
              <w:t>Bayu Nugraha, M.MS</w:t>
            </w:r>
            <w:r w:rsidR="00DC16BA">
              <w:rPr>
                <w:lang w:val="en-US"/>
              </w:rPr>
              <w:t>I</w:t>
            </w:r>
          </w:p>
          <w:p w:rsidR="007528A3" w:rsidRDefault="007528A3" w:rsidP="00D10BB5">
            <w:pPr>
              <w:pStyle w:val="JUDUL12"/>
            </w:pPr>
            <w:r w:rsidRPr="00A8256A">
              <w:t>NIK.</w:t>
            </w:r>
            <w:r w:rsidR="00370ECE" w:rsidRPr="00A8256A">
              <w:t xml:space="preserve"> 1166012018112</w:t>
            </w:r>
          </w:p>
          <w:p w:rsidR="00721A7C" w:rsidRPr="00A8256A" w:rsidRDefault="00721A7C" w:rsidP="00D10BB5">
            <w:pPr>
              <w:pStyle w:val="JUDUL12"/>
            </w:pPr>
          </w:p>
        </w:tc>
      </w:tr>
      <w:tr w:rsidR="007528A3" w:rsidRPr="00A8256A" w:rsidTr="00D10BB5">
        <w:tc>
          <w:tcPr>
            <w:tcW w:w="4115" w:type="dxa"/>
            <w:gridSpan w:val="2"/>
          </w:tcPr>
          <w:p w:rsidR="007528A3" w:rsidRDefault="007528A3" w:rsidP="00D10BB5">
            <w:pPr>
              <w:pStyle w:val="JUDUL12"/>
            </w:pPr>
            <w:r w:rsidRPr="00A8256A">
              <w:t>Anggot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583E6F" w:rsidP="00D10BB5">
            <w:pPr>
              <w:pStyle w:val="JUDUL12"/>
            </w:pPr>
            <w:r>
              <w:t>Subhan Panji Cipta, M.Kom</w:t>
            </w:r>
          </w:p>
          <w:p w:rsidR="007528A3" w:rsidRPr="00A8256A" w:rsidRDefault="007528A3" w:rsidP="00D10BB5">
            <w:pPr>
              <w:pStyle w:val="JUDUL12"/>
            </w:pPr>
            <w:r w:rsidRPr="00A8256A">
              <w:t>NIK.</w:t>
            </w:r>
            <w:r w:rsidR="00370ECE" w:rsidRPr="00A8256A">
              <w:t xml:space="preserve"> </w:t>
            </w:r>
            <w:r w:rsidR="00583E6F">
              <w:t>1166072017104</w:t>
            </w:r>
          </w:p>
        </w:tc>
        <w:tc>
          <w:tcPr>
            <w:tcW w:w="3965" w:type="dxa"/>
          </w:tcPr>
          <w:p w:rsidR="007528A3" w:rsidRDefault="007528A3" w:rsidP="00D10BB5">
            <w:pPr>
              <w:pStyle w:val="JUDUL12"/>
            </w:pPr>
            <w:r w:rsidRPr="00A8256A">
              <w:t>Penguji Utama</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F31CE3" w:rsidRPr="00A8256A" w:rsidRDefault="00F31CE3" w:rsidP="00D10BB5">
            <w:pPr>
              <w:pStyle w:val="JUDUL12"/>
              <w:rPr>
                <w:bCs/>
              </w:rPr>
            </w:pPr>
            <w:r w:rsidRPr="00A8256A">
              <w:t>Mambang, M.Kom</w:t>
            </w:r>
          </w:p>
          <w:p w:rsidR="00F4497E" w:rsidRPr="00D10BB5" w:rsidRDefault="007528A3" w:rsidP="00D10BB5">
            <w:pPr>
              <w:pStyle w:val="JUDUL12"/>
            </w:pPr>
            <w:r w:rsidRPr="00A8256A">
              <w:t>NIK.</w:t>
            </w:r>
            <w:r w:rsidR="00F31CE3" w:rsidRPr="00A8256A">
              <w:t xml:space="preserve"> 1166022009018</w:t>
            </w:r>
          </w:p>
        </w:tc>
      </w:tr>
      <w:tr w:rsidR="007528A3" w:rsidRPr="00A8256A" w:rsidTr="00D10BB5">
        <w:tc>
          <w:tcPr>
            <w:tcW w:w="8080" w:type="dxa"/>
            <w:gridSpan w:val="3"/>
          </w:tcPr>
          <w:p w:rsidR="00D10BB5" w:rsidRDefault="00D10BB5" w:rsidP="00D10BB5">
            <w:pPr>
              <w:pStyle w:val="JUDUL12"/>
            </w:pPr>
          </w:p>
          <w:p w:rsidR="007528A3" w:rsidRPr="00A8256A" w:rsidRDefault="007528A3" w:rsidP="00D10BB5">
            <w:pPr>
              <w:pStyle w:val="JUDUL12"/>
              <w:rPr>
                <w:lang w:val="en-US"/>
              </w:rPr>
            </w:pPr>
            <w:r w:rsidRPr="00A8256A">
              <w:t>Mengetahui,</w:t>
            </w:r>
          </w:p>
        </w:tc>
      </w:tr>
      <w:tr w:rsidR="007528A3" w:rsidRPr="00A8256A" w:rsidTr="00D10BB5">
        <w:tc>
          <w:tcPr>
            <w:tcW w:w="4052" w:type="dxa"/>
          </w:tcPr>
          <w:p w:rsidR="007528A3" w:rsidRDefault="007528A3" w:rsidP="00D10BB5">
            <w:pPr>
              <w:pStyle w:val="JUDUL12"/>
            </w:pPr>
            <w:r w:rsidRPr="00A8256A">
              <w:t>Dekan Fakultas Sains dan Teknologi</w:t>
            </w:r>
          </w:p>
          <w:p w:rsidR="00D10BB5" w:rsidRDefault="00D10BB5" w:rsidP="00D10BB5">
            <w:pPr>
              <w:pStyle w:val="JUDUL12"/>
            </w:pP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ambang, M.Kom</w:t>
            </w:r>
          </w:p>
          <w:p w:rsidR="007528A3" w:rsidRPr="00A8256A" w:rsidRDefault="007528A3" w:rsidP="00D10BB5">
            <w:pPr>
              <w:pStyle w:val="JUDUL12"/>
            </w:pPr>
            <w:r w:rsidRPr="00A8256A">
              <w:t>NIK. 1166022009018</w:t>
            </w:r>
          </w:p>
        </w:tc>
        <w:tc>
          <w:tcPr>
            <w:tcW w:w="4028" w:type="dxa"/>
            <w:gridSpan w:val="2"/>
          </w:tcPr>
          <w:p w:rsidR="007528A3" w:rsidRDefault="007528A3" w:rsidP="00D10BB5">
            <w:pPr>
              <w:pStyle w:val="JUDUL12"/>
            </w:pPr>
            <w:r w:rsidRPr="00A8256A">
              <w:t>Ketua Program Studi Sarjana Teknologi Informas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uhammad Zulfadhilah, M.Kom</w:t>
            </w:r>
          </w:p>
          <w:p w:rsidR="007528A3" w:rsidRPr="00A8256A" w:rsidRDefault="007528A3" w:rsidP="00D10BB5">
            <w:pPr>
              <w:pStyle w:val="JUDUL12"/>
            </w:pPr>
            <w:r w:rsidRPr="00A8256A">
              <w:t>NIK.1166052017097</w:t>
            </w:r>
          </w:p>
        </w:tc>
      </w:tr>
      <w:tr w:rsidR="007528A3" w:rsidRPr="00A8256A" w:rsidTr="00D10BB5">
        <w:tc>
          <w:tcPr>
            <w:tcW w:w="8080" w:type="dxa"/>
            <w:gridSpan w:val="3"/>
          </w:tcPr>
          <w:p w:rsidR="007528A3" w:rsidRPr="00A8256A" w:rsidRDefault="007528A3" w:rsidP="00D10BB5">
            <w:pPr>
              <w:pStyle w:val="JUDUL12"/>
            </w:pPr>
            <w:r w:rsidRPr="00A8256A">
              <w:t>Ketua LPPM</w:t>
            </w:r>
          </w:p>
          <w:p w:rsidR="007528A3" w:rsidRDefault="007528A3" w:rsidP="00D10BB5">
            <w:pPr>
              <w:pStyle w:val="JUDUL12"/>
            </w:pPr>
            <w:r w:rsidRPr="00A8256A">
              <w:t>Universitas Sari Mulia</w:t>
            </w:r>
          </w:p>
          <w:p w:rsidR="00D10BB5" w:rsidRDefault="00D10BB5" w:rsidP="00D10BB5">
            <w:pPr>
              <w:pStyle w:val="JUDUL12"/>
            </w:pPr>
          </w:p>
          <w:p w:rsidR="00D10BB5" w:rsidRDefault="00D10BB5" w:rsidP="00D10BB5">
            <w:pPr>
              <w:pStyle w:val="JUDUL12"/>
            </w:pPr>
          </w:p>
          <w:p w:rsidR="00D10BB5" w:rsidRPr="00A8256A" w:rsidRDefault="00D10BB5" w:rsidP="00D10BB5">
            <w:pPr>
              <w:pStyle w:val="JUDUL12"/>
            </w:pPr>
          </w:p>
          <w:p w:rsidR="007528A3" w:rsidRPr="00A8256A" w:rsidRDefault="007528A3" w:rsidP="00D10BB5">
            <w:pPr>
              <w:pStyle w:val="JUDUL12"/>
            </w:pPr>
            <w:r w:rsidRPr="00A8256A">
              <w:t>Putri Vidiasari Darsono, S.Si., M.Pd</w:t>
            </w:r>
          </w:p>
          <w:p w:rsidR="007528A3" w:rsidRPr="00A8256A" w:rsidRDefault="007528A3" w:rsidP="00D10BB5">
            <w:pPr>
              <w:pStyle w:val="JUDUL12"/>
            </w:pPr>
            <w:r w:rsidRPr="00A8256A">
              <w:t>NIK.1166022015079</w:t>
            </w:r>
          </w:p>
        </w:tc>
      </w:tr>
    </w:tbl>
    <w:p w:rsidR="00EE5B21" w:rsidRPr="00A8256A" w:rsidRDefault="00EE5B21" w:rsidP="00EB4304">
      <w:pPr>
        <w:pStyle w:val="Title"/>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EB4304">
      <w:pPr>
        <w:pStyle w:val="Title"/>
      </w:pPr>
      <w:bookmarkStart w:id="8" w:name="_Toc142218449"/>
      <w:r w:rsidRPr="00C513D0">
        <w:lastRenderedPageBreak/>
        <w:t>KATA PENGANTAR</w:t>
      </w:r>
      <w:bookmarkEnd w:id="8"/>
    </w:p>
    <w:p w:rsidR="0028357D" w:rsidRPr="009C4935" w:rsidRDefault="0028357D" w:rsidP="009C4935">
      <w:pPr>
        <w:pStyle w:val="normalpas"/>
      </w:pPr>
      <w:r w:rsidRPr="009C4935">
        <w:t xml:space="preserve">Segala syukur dan puji hanya bagi Tuhan Yang Maha Esa, oleh karena anugerah-Nya yang melimpah, kemurahan, dan kasih setia yang besar akhirnya penulis dapat menyelesaikan </w:t>
      </w:r>
      <w:r w:rsidR="00557FB9">
        <w:t>Proposal Skripsi</w:t>
      </w:r>
      <w:r w:rsidRPr="009C4935">
        <w:t xml:space="preserve"> yang berjudul "</w:t>
      </w:r>
      <w:r w:rsidR="0025228D" w:rsidRPr="009C4935">
        <w:rPr>
          <w:szCs w:val="28"/>
        </w:rPr>
        <w:t xml:space="preserve">Sistem Informasi Manajemen Arsip Surat menggunakan </w:t>
      </w:r>
      <w:r w:rsidR="00833C11" w:rsidRPr="00833C11">
        <w:rPr>
          <w:i/>
          <w:szCs w:val="28"/>
        </w:rPr>
        <w:t>Framework</w:t>
      </w:r>
      <w:r w:rsidR="001679BB" w:rsidRPr="001679BB">
        <w:rPr>
          <w:i/>
          <w:szCs w:val="28"/>
        </w:rPr>
        <w:t xml:space="preserve"> </w:t>
      </w:r>
      <w:r w:rsidR="00833C11" w:rsidRPr="00833C11">
        <w:rPr>
          <w:i/>
          <w:szCs w:val="28"/>
        </w:rPr>
        <w:t xml:space="preserve">CodeIgniter </w:t>
      </w:r>
      <w:r w:rsidR="0025228D" w:rsidRPr="009C4935">
        <w:rPr>
          <w:szCs w:val="28"/>
        </w:rPr>
        <w:t>pada Badan Pendapatan Daerah Kabupaten Tabalong</w:t>
      </w:r>
      <w:r w:rsidRPr="009C4935">
        <w:t>".</w:t>
      </w:r>
    </w:p>
    <w:p w:rsidR="0028357D" w:rsidRPr="00C513D0" w:rsidRDefault="0028357D" w:rsidP="009C4935">
      <w:pPr>
        <w:pStyle w:val="normalpas"/>
      </w:pPr>
      <w:r w:rsidRPr="00C513D0">
        <w:t xml:space="preserve">Penulisan </w:t>
      </w:r>
      <w:r w:rsidRPr="009C4935">
        <w:t>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1701ED">
      <w:pPr>
        <w:pStyle w:val="Heading1"/>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lastRenderedPageBreak/>
        <w:t>Mambang, M.Kom selaku Dekan Fakultas Sains dan Teknologi Universitas Sari Mulia</w:t>
      </w:r>
      <w:r w:rsidR="0011193C">
        <w:rPr>
          <w:rFonts w:cs="Times New Roman"/>
          <w:szCs w:val="24"/>
        </w:rPr>
        <w:t xml:space="preserve"> dan juga selaku Penguji Utama</w:t>
      </w:r>
      <w:r w:rsidR="00351962">
        <w:rPr>
          <w:rFonts w:cs="Times New Roman"/>
          <w:szCs w:val="24"/>
        </w:rPr>
        <w:t xml:space="preserve"> </w:t>
      </w:r>
      <w:r w:rsidR="00351962" w:rsidRPr="00C513D0">
        <w:rPr>
          <w:rFonts w:cs="Times New Roman"/>
          <w:szCs w:val="24"/>
        </w:rPr>
        <w:t xml:space="preserve">yang telah memberikan arahan dan dukungan dalam penyusunan </w:t>
      </w:r>
      <w:r w:rsidR="00557FB9">
        <w:rPr>
          <w:rFonts w:cs="Times New Roman"/>
          <w:szCs w:val="24"/>
        </w:rPr>
        <w:t>Proposal Skripsi</w:t>
      </w:r>
      <w:r w:rsidR="00351962" w:rsidRPr="00C513D0">
        <w:rPr>
          <w:rFonts w:cs="Times New Roman"/>
          <w:szCs w:val="24"/>
        </w:rPr>
        <w:t xml:space="preserve"> ini</w:t>
      </w:r>
      <w:r w:rsidRPr="00C513D0">
        <w:rPr>
          <w:rFonts w:cs="Times New Roman"/>
          <w:szCs w:val="24"/>
        </w:rPr>
        <w:t>.</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57FB9">
        <w:rPr>
          <w:rFonts w:cs="Times New Roman"/>
          <w:szCs w:val="24"/>
        </w:rPr>
        <w:t>Proposal Skripsi</w:t>
      </w:r>
      <w:r w:rsidRPr="00C513D0">
        <w:rPr>
          <w:rFonts w:cs="Times New Roman"/>
          <w:szCs w:val="24"/>
        </w:rPr>
        <w:t xml:space="preserve"> ini.</w:t>
      </w:r>
    </w:p>
    <w:p w:rsidR="00B63F36" w:rsidRPr="00C513D0" w:rsidRDefault="00583E6F" w:rsidP="000F65F8">
      <w:pPr>
        <w:pStyle w:val="ListParagraph"/>
        <w:numPr>
          <w:ilvl w:val="0"/>
          <w:numId w:val="7"/>
        </w:numPr>
        <w:ind w:left="426" w:hanging="426"/>
        <w:rPr>
          <w:rFonts w:cs="Times New Roman"/>
          <w:szCs w:val="24"/>
        </w:rPr>
      </w:pPr>
      <w:r>
        <w:rPr>
          <w:rFonts w:cs="Times New Roman"/>
          <w:bCs/>
          <w:szCs w:val="24"/>
        </w:rPr>
        <w:t>Subhan Panji Cipta, M.Kom</w:t>
      </w:r>
      <w:r w:rsidR="00B63F36" w:rsidRPr="00C513D0">
        <w:rPr>
          <w:rFonts w:cs="Times New Roman"/>
          <w:szCs w:val="24"/>
        </w:rPr>
        <w:t xml:space="preserve"> selaku Pembimbing II yang telah senantiasa memberikan arahan, bimbingan, dan dukungan dalam penyusunan </w:t>
      </w:r>
      <w:r w:rsidR="00557FB9">
        <w:rPr>
          <w:rFonts w:cs="Times New Roman"/>
          <w:szCs w:val="24"/>
        </w:rPr>
        <w:t>Proposal Skripsi</w:t>
      </w:r>
      <w:r w:rsidR="00B63F36" w:rsidRPr="00C513D0">
        <w:rPr>
          <w:rFonts w:cs="Times New Roman"/>
          <w:szCs w:val="24"/>
        </w:rPr>
        <w:t xml:space="preserve"> ini.</w:t>
      </w:r>
    </w:p>
    <w:p w:rsidR="00B63F36" w:rsidRPr="00C513D0" w:rsidRDefault="00B63F36" w:rsidP="000F65F8">
      <w:pPr>
        <w:pStyle w:val="ListParagraph"/>
        <w:numPr>
          <w:ilvl w:val="0"/>
          <w:numId w:val="7"/>
        </w:numPr>
        <w:ind w:left="425" w:hanging="425"/>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9C4935">
      <w:pPr>
        <w:pStyle w:val="normalpas"/>
      </w:pPr>
      <w:r w:rsidRPr="00C513D0">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9C4935">
      <w:pPr>
        <w:pStyle w:val="normalpas"/>
      </w:pPr>
      <w:r w:rsidRPr="00C513D0">
        <w:t xml:space="preserve">Saya berharap semoga Tuhan Yang Maha Esa berkenan membalas segala kebaikan semua pihak yang telah membantu. Semoga </w:t>
      </w:r>
      <w:r w:rsidR="00557FB9">
        <w:t>S</w:t>
      </w:r>
      <w:r w:rsidRPr="00C513D0">
        <w:t>kripsi ini membawa manfaat bagi pengembangan Ilmu Teknologi Informasi.</w:t>
      </w:r>
    </w:p>
    <w:p w:rsidR="00B63F36" w:rsidRPr="00741604" w:rsidRDefault="009D6D25" w:rsidP="00D712AE">
      <w:pPr>
        <w:spacing w:after="0" w:line="480" w:lineRule="auto"/>
        <w:ind w:left="4395"/>
        <w:jc w:val="center"/>
        <w:rPr>
          <w:rFonts w:cs="Times New Roman"/>
          <w:szCs w:val="24"/>
          <w:lang w:val="en-US"/>
        </w:rPr>
      </w:pPr>
      <w:r>
        <w:rPr>
          <w:rFonts w:cs="Times New Roman"/>
          <w:szCs w:val="24"/>
        </w:rPr>
        <w:t>Banjarmasin,</w:t>
      </w:r>
      <w:r>
        <w:rPr>
          <w:rFonts w:cs="Times New Roman"/>
          <w:szCs w:val="24"/>
          <w:lang w:val="en-US"/>
        </w:rPr>
        <w:t xml:space="preserve"> 3 </w:t>
      </w:r>
      <w:r w:rsidR="001A3764">
        <w:rPr>
          <w:rFonts w:cs="Times New Roman"/>
          <w:szCs w:val="24"/>
          <w:lang w:val="en-US"/>
        </w:rPr>
        <w:t>Juli</w:t>
      </w:r>
      <w:r w:rsidR="00741604">
        <w:rPr>
          <w:rFonts w:cs="Times New Roman"/>
          <w:szCs w:val="24"/>
          <w:lang w:val="en-US"/>
        </w:rPr>
        <w:t xml:space="preserve"> 2023</w:t>
      </w:r>
    </w:p>
    <w:p w:rsidR="00B63F36" w:rsidRPr="00741604" w:rsidRDefault="00B63F36" w:rsidP="00D712AE">
      <w:pPr>
        <w:spacing w:after="0" w:line="480" w:lineRule="auto"/>
        <w:ind w:left="4395"/>
        <w:jc w:val="center"/>
        <w:rPr>
          <w:rFonts w:cs="Times New Roman"/>
          <w:sz w:val="18"/>
          <w:szCs w:val="24"/>
        </w:rPr>
      </w:pPr>
    </w:p>
    <w:p w:rsidR="00B63F36" w:rsidRPr="00C513D0" w:rsidRDefault="00B63F36" w:rsidP="00D712AE">
      <w:pPr>
        <w:spacing w:after="0" w:line="480" w:lineRule="auto"/>
        <w:ind w:left="4395"/>
        <w:jc w:val="center"/>
        <w:rPr>
          <w:rFonts w:cs="Times New Roman"/>
          <w:szCs w:val="24"/>
        </w:rPr>
      </w:pPr>
    </w:p>
    <w:p w:rsidR="0028357D" w:rsidRPr="00D712AE" w:rsidRDefault="006669B1" w:rsidP="00D712AE">
      <w:pPr>
        <w:ind w:left="4395"/>
        <w:jc w:val="center"/>
        <w:rPr>
          <w:rFonts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Pr>
          <w:rFonts w:cs="Times New Roman"/>
        </w:rPr>
        <w:t>Hadi Rusadi</w:t>
      </w:r>
    </w:p>
    <w:p w:rsidR="00E151AC" w:rsidRPr="00E12324" w:rsidRDefault="00E151AC" w:rsidP="00E12324">
      <w:pPr>
        <w:pStyle w:val="Title"/>
        <w:spacing w:after="360"/>
      </w:pPr>
      <w:bookmarkStart w:id="9" w:name="_Toc142218450"/>
      <w:bookmarkEnd w:id="7"/>
      <w:r w:rsidRPr="00E12324">
        <w:lastRenderedPageBreak/>
        <w:t>DAFTAR ISI</w:t>
      </w:r>
      <w:bookmarkEnd w:id="9"/>
    </w:p>
    <w:sdt>
      <w:sdtPr>
        <w:rPr>
          <w:sz w:val="24"/>
        </w:rPr>
        <w:id w:val="91941406"/>
        <w:docPartObj>
          <w:docPartGallery w:val="Table of Contents"/>
          <w:docPartUnique/>
        </w:docPartObj>
      </w:sdtPr>
      <w:sdtEndPr>
        <w:rPr>
          <w:rFonts w:cs="Times New Roman"/>
          <w:szCs w:val="24"/>
        </w:rPr>
      </w:sdtEndPr>
      <w:sdtContent>
        <w:p w:rsidR="00B3316B" w:rsidRPr="00E001AE" w:rsidRDefault="00B3316B" w:rsidP="00E001AE">
          <w:pPr>
            <w:pStyle w:val="TOCHeading"/>
          </w:pPr>
        </w:p>
        <w:p w:rsidR="007904D1" w:rsidRDefault="008F1BEE">
          <w:pPr>
            <w:pStyle w:val="TOC1"/>
            <w:rPr>
              <w:rFonts w:asciiTheme="minorHAnsi" w:eastAsiaTheme="minorEastAsia" w:hAnsiTheme="minorHAnsi" w:cstheme="minorBidi"/>
              <w:b w:val="0"/>
              <w:color w:val="auto"/>
              <w:sz w:val="22"/>
              <w:szCs w:val="22"/>
              <w:lang w:val="id-ID" w:eastAsia="id-ID"/>
            </w:rPr>
          </w:pPr>
          <w:r w:rsidRPr="008F1BEE">
            <w:fldChar w:fldCharType="begin"/>
          </w:r>
          <w:r w:rsidR="00B3316B" w:rsidRPr="00E92A5D">
            <w:instrText xml:space="preserve"> TOC \o "1-3" \h \z \u </w:instrText>
          </w:r>
          <w:r w:rsidRPr="008F1BEE">
            <w:fldChar w:fldCharType="separate"/>
          </w:r>
          <w:hyperlink w:anchor="_Toc142218446" w:history="1">
            <w:r w:rsidR="007904D1" w:rsidRPr="0027505D">
              <w:rPr>
                <w:rStyle w:val="Hyperlink"/>
              </w:rPr>
              <w:t>HALAMAN SAMPUL</w:t>
            </w:r>
            <w:r w:rsidR="007904D1">
              <w:rPr>
                <w:webHidden/>
              </w:rPr>
              <w:tab/>
            </w:r>
            <w:r>
              <w:rPr>
                <w:webHidden/>
              </w:rPr>
              <w:fldChar w:fldCharType="begin"/>
            </w:r>
            <w:r w:rsidR="007904D1">
              <w:rPr>
                <w:webHidden/>
              </w:rPr>
              <w:instrText xml:space="preserve"> PAGEREF _Toc142218446 \h </w:instrText>
            </w:r>
            <w:r>
              <w:rPr>
                <w:webHidden/>
              </w:rPr>
            </w:r>
            <w:r>
              <w:rPr>
                <w:webHidden/>
              </w:rPr>
              <w:fldChar w:fldCharType="separate"/>
            </w:r>
            <w:r w:rsidR="00EC5CE1">
              <w:rPr>
                <w:webHidden/>
              </w:rPr>
              <w:t>i</w:t>
            </w:r>
            <w:r>
              <w:rPr>
                <w:webHidden/>
              </w:rPr>
              <w:fldChar w:fldCharType="end"/>
            </w:r>
          </w:hyperlink>
        </w:p>
        <w:p w:rsidR="007904D1" w:rsidRDefault="008F1BEE">
          <w:pPr>
            <w:pStyle w:val="TOC1"/>
            <w:rPr>
              <w:rFonts w:asciiTheme="minorHAnsi" w:eastAsiaTheme="minorEastAsia" w:hAnsiTheme="minorHAnsi" w:cstheme="minorBidi"/>
              <w:b w:val="0"/>
              <w:color w:val="auto"/>
              <w:sz w:val="22"/>
              <w:szCs w:val="22"/>
              <w:lang w:val="id-ID" w:eastAsia="id-ID"/>
            </w:rPr>
          </w:pPr>
          <w:hyperlink w:anchor="_Toc142218447" w:history="1">
            <w:r w:rsidR="007904D1" w:rsidRPr="0027505D">
              <w:rPr>
                <w:rStyle w:val="Hyperlink"/>
              </w:rPr>
              <w:t>HALAMAN PERSETUJUAN KOMISI PEMBIMBING</w:t>
            </w:r>
            <w:r w:rsidR="007904D1">
              <w:rPr>
                <w:webHidden/>
              </w:rPr>
              <w:tab/>
            </w:r>
            <w:r>
              <w:rPr>
                <w:webHidden/>
              </w:rPr>
              <w:fldChar w:fldCharType="begin"/>
            </w:r>
            <w:r w:rsidR="007904D1">
              <w:rPr>
                <w:webHidden/>
              </w:rPr>
              <w:instrText xml:space="preserve"> PAGEREF _Toc142218447 \h </w:instrText>
            </w:r>
            <w:r>
              <w:rPr>
                <w:webHidden/>
              </w:rPr>
            </w:r>
            <w:r>
              <w:rPr>
                <w:webHidden/>
              </w:rPr>
              <w:fldChar w:fldCharType="separate"/>
            </w:r>
            <w:r w:rsidR="00EC5CE1">
              <w:rPr>
                <w:webHidden/>
              </w:rPr>
              <w:t>ii</w:t>
            </w:r>
            <w:r>
              <w:rPr>
                <w:webHidden/>
              </w:rPr>
              <w:fldChar w:fldCharType="end"/>
            </w:r>
          </w:hyperlink>
        </w:p>
        <w:p w:rsidR="007904D1" w:rsidRDefault="008F1BEE">
          <w:pPr>
            <w:pStyle w:val="TOC1"/>
            <w:rPr>
              <w:rFonts w:asciiTheme="minorHAnsi" w:eastAsiaTheme="minorEastAsia" w:hAnsiTheme="minorHAnsi" w:cstheme="minorBidi"/>
              <w:b w:val="0"/>
              <w:color w:val="auto"/>
              <w:sz w:val="22"/>
              <w:szCs w:val="22"/>
              <w:lang w:val="id-ID" w:eastAsia="id-ID"/>
            </w:rPr>
          </w:pPr>
          <w:hyperlink w:anchor="_Toc142218448" w:history="1">
            <w:r w:rsidR="007904D1" w:rsidRPr="0027505D">
              <w:rPr>
                <w:rStyle w:val="Hyperlink"/>
              </w:rPr>
              <w:t>HALAMAN PENGESAHAN DEWAN PENGUJI</w:t>
            </w:r>
            <w:r w:rsidR="007904D1">
              <w:rPr>
                <w:webHidden/>
              </w:rPr>
              <w:tab/>
            </w:r>
            <w:r>
              <w:rPr>
                <w:webHidden/>
              </w:rPr>
              <w:fldChar w:fldCharType="begin"/>
            </w:r>
            <w:r w:rsidR="007904D1">
              <w:rPr>
                <w:webHidden/>
              </w:rPr>
              <w:instrText xml:space="preserve"> PAGEREF _Toc142218448 \h </w:instrText>
            </w:r>
            <w:r>
              <w:rPr>
                <w:webHidden/>
              </w:rPr>
            </w:r>
            <w:r>
              <w:rPr>
                <w:webHidden/>
              </w:rPr>
              <w:fldChar w:fldCharType="separate"/>
            </w:r>
            <w:r w:rsidR="00EC5CE1">
              <w:rPr>
                <w:webHidden/>
              </w:rPr>
              <w:t>iii</w:t>
            </w:r>
            <w:r>
              <w:rPr>
                <w:webHidden/>
              </w:rPr>
              <w:fldChar w:fldCharType="end"/>
            </w:r>
          </w:hyperlink>
        </w:p>
        <w:p w:rsidR="007904D1" w:rsidRDefault="008F1BEE">
          <w:pPr>
            <w:pStyle w:val="TOC1"/>
            <w:rPr>
              <w:rFonts w:asciiTheme="minorHAnsi" w:eastAsiaTheme="minorEastAsia" w:hAnsiTheme="minorHAnsi" w:cstheme="minorBidi"/>
              <w:b w:val="0"/>
              <w:color w:val="auto"/>
              <w:sz w:val="22"/>
              <w:szCs w:val="22"/>
              <w:lang w:val="id-ID" w:eastAsia="id-ID"/>
            </w:rPr>
          </w:pPr>
          <w:hyperlink w:anchor="_Toc142218449" w:history="1">
            <w:r w:rsidR="007904D1" w:rsidRPr="0027505D">
              <w:rPr>
                <w:rStyle w:val="Hyperlink"/>
              </w:rPr>
              <w:t>KATA PENGANTAR</w:t>
            </w:r>
            <w:r w:rsidR="007904D1">
              <w:rPr>
                <w:webHidden/>
              </w:rPr>
              <w:tab/>
            </w:r>
            <w:r>
              <w:rPr>
                <w:webHidden/>
              </w:rPr>
              <w:fldChar w:fldCharType="begin"/>
            </w:r>
            <w:r w:rsidR="007904D1">
              <w:rPr>
                <w:webHidden/>
              </w:rPr>
              <w:instrText xml:space="preserve"> PAGEREF _Toc142218449 \h </w:instrText>
            </w:r>
            <w:r>
              <w:rPr>
                <w:webHidden/>
              </w:rPr>
            </w:r>
            <w:r>
              <w:rPr>
                <w:webHidden/>
              </w:rPr>
              <w:fldChar w:fldCharType="separate"/>
            </w:r>
            <w:r w:rsidR="00EC5CE1">
              <w:rPr>
                <w:webHidden/>
              </w:rPr>
              <w:t>iv</w:t>
            </w:r>
            <w:r>
              <w:rPr>
                <w:webHidden/>
              </w:rPr>
              <w:fldChar w:fldCharType="end"/>
            </w:r>
          </w:hyperlink>
        </w:p>
        <w:p w:rsidR="007904D1" w:rsidRDefault="008F1BEE">
          <w:pPr>
            <w:pStyle w:val="TOC1"/>
            <w:rPr>
              <w:rFonts w:asciiTheme="minorHAnsi" w:eastAsiaTheme="minorEastAsia" w:hAnsiTheme="minorHAnsi" w:cstheme="minorBidi"/>
              <w:b w:val="0"/>
              <w:color w:val="auto"/>
              <w:sz w:val="22"/>
              <w:szCs w:val="22"/>
              <w:lang w:val="id-ID" w:eastAsia="id-ID"/>
            </w:rPr>
          </w:pPr>
          <w:hyperlink w:anchor="_Toc142218450" w:history="1">
            <w:r w:rsidR="007904D1" w:rsidRPr="0027505D">
              <w:rPr>
                <w:rStyle w:val="Hyperlink"/>
              </w:rPr>
              <w:t>DAFTAR ISI</w:t>
            </w:r>
            <w:r w:rsidR="007904D1">
              <w:rPr>
                <w:webHidden/>
              </w:rPr>
              <w:tab/>
            </w:r>
            <w:r>
              <w:rPr>
                <w:webHidden/>
              </w:rPr>
              <w:fldChar w:fldCharType="begin"/>
            </w:r>
            <w:r w:rsidR="007904D1">
              <w:rPr>
                <w:webHidden/>
              </w:rPr>
              <w:instrText xml:space="preserve"> PAGEREF _Toc142218450 \h </w:instrText>
            </w:r>
            <w:r>
              <w:rPr>
                <w:webHidden/>
              </w:rPr>
            </w:r>
            <w:r>
              <w:rPr>
                <w:webHidden/>
              </w:rPr>
              <w:fldChar w:fldCharType="separate"/>
            </w:r>
            <w:r w:rsidR="00EC5CE1">
              <w:rPr>
                <w:webHidden/>
              </w:rPr>
              <w:t>vi</w:t>
            </w:r>
            <w:r>
              <w:rPr>
                <w:webHidden/>
              </w:rPr>
              <w:fldChar w:fldCharType="end"/>
            </w:r>
          </w:hyperlink>
        </w:p>
        <w:p w:rsidR="007904D1" w:rsidRDefault="008F1BEE">
          <w:pPr>
            <w:pStyle w:val="TOC1"/>
            <w:rPr>
              <w:rFonts w:asciiTheme="minorHAnsi" w:eastAsiaTheme="minorEastAsia" w:hAnsiTheme="minorHAnsi" w:cstheme="minorBidi"/>
              <w:b w:val="0"/>
              <w:color w:val="auto"/>
              <w:sz w:val="22"/>
              <w:szCs w:val="22"/>
              <w:lang w:val="id-ID" w:eastAsia="id-ID"/>
            </w:rPr>
          </w:pPr>
          <w:hyperlink w:anchor="_Toc142218451" w:history="1">
            <w:r w:rsidR="007904D1" w:rsidRPr="0027505D">
              <w:rPr>
                <w:rStyle w:val="Hyperlink"/>
              </w:rPr>
              <w:t>DAFTAR GAMBAR</w:t>
            </w:r>
            <w:r w:rsidR="007904D1">
              <w:rPr>
                <w:webHidden/>
              </w:rPr>
              <w:tab/>
            </w:r>
            <w:r>
              <w:rPr>
                <w:webHidden/>
              </w:rPr>
              <w:fldChar w:fldCharType="begin"/>
            </w:r>
            <w:r w:rsidR="007904D1">
              <w:rPr>
                <w:webHidden/>
              </w:rPr>
              <w:instrText xml:space="preserve"> PAGEREF _Toc142218451 \h </w:instrText>
            </w:r>
            <w:r>
              <w:rPr>
                <w:webHidden/>
              </w:rPr>
            </w:r>
            <w:r>
              <w:rPr>
                <w:webHidden/>
              </w:rPr>
              <w:fldChar w:fldCharType="separate"/>
            </w:r>
            <w:r w:rsidR="00EC5CE1">
              <w:rPr>
                <w:webHidden/>
              </w:rPr>
              <w:t>vi</w:t>
            </w:r>
            <w:r>
              <w:rPr>
                <w:webHidden/>
              </w:rPr>
              <w:fldChar w:fldCharType="end"/>
            </w:r>
          </w:hyperlink>
        </w:p>
        <w:p w:rsidR="007904D1" w:rsidRDefault="008F1BEE">
          <w:pPr>
            <w:pStyle w:val="TOC1"/>
            <w:rPr>
              <w:rFonts w:asciiTheme="minorHAnsi" w:eastAsiaTheme="minorEastAsia" w:hAnsiTheme="minorHAnsi" w:cstheme="minorBidi"/>
              <w:b w:val="0"/>
              <w:color w:val="auto"/>
              <w:sz w:val="22"/>
              <w:szCs w:val="22"/>
              <w:lang w:val="id-ID" w:eastAsia="id-ID"/>
            </w:rPr>
          </w:pPr>
          <w:hyperlink w:anchor="_Toc142218452" w:history="1">
            <w:r w:rsidR="007904D1" w:rsidRPr="0027505D">
              <w:rPr>
                <w:rStyle w:val="Hyperlink"/>
              </w:rPr>
              <w:t>DAFTAR TABEL</w:t>
            </w:r>
            <w:r w:rsidR="007904D1">
              <w:rPr>
                <w:webHidden/>
              </w:rPr>
              <w:tab/>
            </w:r>
            <w:r>
              <w:rPr>
                <w:webHidden/>
              </w:rPr>
              <w:fldChar w:fldCharType="begin"/>
            </w:r>
            <w:r w:rsidR="007904D1">
              <w:rPr>
                <w:webHidden/>
              </w:rPr>
              <w:instrText xml:space="preserve"> PAGEREF _Toc142218452 \h </w:instrText>
            </w:r>
            <w:r>
              <w:rPr>
                <w:webHidden/>
              </w:rPr>
            </w:r>
            <w:r>
              <w:rPr>
                <w:webHidden/>
              </w:rPr>
              <w:fldChar w:fldCharType="separate"/>
            </w:r>
            <w:r w:rsidR="00EC5CE1">
              <w:rPr>
                <w:webHidden/>
              </w:rPr>
              <w:t>vi</w:t>
            </w:r>
            <w:r>
              <w:rPr>
                <w:webHidden/>
              </w:rPr>
              <w:fldChar w:fldCharType="end"/>
            </w:r>
          </w:hyperlink>
        </w:p>
        <w:p w:rsidR="007904D1" w:rsidRDefault="008F1BEE">
          <w:pPr>
            <w:pStyle w:val="TOC1"/>
            <w:rPr>
              <w:rFonts w:asciiTheme="minorHAnsi" w:eastAsiaTheme="minorEastAsia" w:hAnsiTheme="minorHAnsi" w:cstheme="minorBidi"/>
              <w:b w:val="0"/>
              <w:color w:val="auto"/>
              <w:sz w:val="22"/>
              <w:szCs w:val="22"/>
              <w:lang w:val="id-ID" w:eastAsia="id-ID"/>
            </w:rPr>
          </w:pPr>
          <w:hyperlink w:anchor="_Toc142218453" w:history="1">
            <w:r w:rsidR="007904D1" w:rsidRPr="0027505D">
              <w:rPr>
                <w:rStyle w:val="Hyperlink"/>
              </w:rPr>
              <w:t>DAFTAR LAMPIRAN</w:t>
            </w:r>
            <w:r w:rsidR="007904D1">
              <w:rPr>
                <w:webHidden/>
              </w:rPr>
              <w:tab/>
            </w:r>
            <w:r>
              <w:rPr>
                <w:webHidden/>
              </w:rPr>
              <w:fldChar w:fldCharType="begin"/>
            </w:r>
            <w:r w:rsidR="007904D1">
              <w:rPr>
                <w:webHidden/>
              </w:rPr>
              <w:instrText xml:space="preserve"> PAGEREF _Toc142218453 \h </w:instrText>
            </w:r>
            <w:r>
              <w:rPr>
                <w:webHidden/>
              </w:rPr>
            </w:r>
            <w:r>
              <w:rPr>
                <w:webHidden/>
              </w:rPr>
              <w:fldChar w:fldCharType="separate"/>
            </w:r>
            <w:r w:rsidR="00EC5CE1">
              <w:rPr>
                <w:webHidden/>
              </w:rPr>
              <w:t>vi</w:t>
            </w:r>
            <w:r>
              <w:rPr>
                <w:webHidden/>
              </w:rPr>
              <w:fldChar w:fldCharType="end"/>
            </w:r>
          </w:hyperlink>
        </w:p>
        <w:p w:rsidR="007904D1" w:rsidRDefault="008F1BEE">
          <w:pPr>
            <w:pStyle w:val="TOC1"/>
            <w:rPr>
              <w:rFonts w:asciiTheme="minorHAnsi" w:eastAsiaTheme="minorEastAsia" w:hAnsiTheme="minorHAnsi" w:cstheme="minorBidi"/>
              <w:b w:val="0"/>
              <w:color w:val="auto"/>
              <w:sz w:val="22"/>
              <w:szCs w:val="22"/>
              <w:lang w:val="id-ID" w:eastAsia="id-ID"/>
            </w:rPr>
          </w:pPr>
          <w:hyperlink w:anchor="_Toc142218454" w:history="1">
            <w:r w:rsidR="007904D1" w:rsidRPr="0027505D">
              <w:rPr>
                <w:rStyle w:val="Hyperlink"/>
              </w:rPr>
              <w:t>BAB I PENDAHULUAN</w:t>
            </w:r>
            <w:r w:rsidR="007904D1">
              <w:rPr>
                <w:webHidden/>
              </w:rPr>
              <w:tab/>
            </w:r>
            <w:r>
              <w:rPr>
                <w:webHidden/>
              </w:rPr>
              <w:fldChar w:fldCharType="begin"/>
            </w:r>
            <w:r w:rsidR="007904D1">
              <w:rPr>
                <w:webHidden/>
              </w:rPr>
              <w:instrText xml:space="preserve"> PAGEREF _Toc142218454 \h </w:instrText>
            </w:r>
            <w:r>
              <w:rPr>
                <w:webHidden/>
              </w:rPr>
            </w:r>
            <w:r>
              <w:rPr>
                <w:webHidden/>
              </w:rPr>
              <w:fldChar w:fldCharType="separate"/>
            </w:r>
            <w:r w:rsidR="00EC5CE1">
              <w:rPr>
                <w:webHidden/>
              </w:rPr>
              <w:t>6</w:t>
            </w:r>
            <w:r>
              <w:rPr>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455" w:history="1">
            <w:r w:rsidR="007904D1" w:rsidRPr="0027505D">
              <w:rPr>
                <w:rStyle w:val="Hyperlink"/>
              </w:rPr>
              <w:t>1.1 Latar Belakang</w:t>
            </w:r>
            <w:r w:rsidR="007904D1">
              <w:rPr>
                <w:webHidden/>
              </w:rPr>
              <w:tab/>
            </w:r>
            <w:r>
              <w:rPr>
                <w:webHidden/>
              </w:rPr>
              <w:fldChar w:fldCharType="begin"/>
            </w:r>
            <w:r w:rsidR="007904D1">
              <w:rPr>
                <w:webHidden/>
              </w:rPr>
              <w:instrText xml:space="preserve"> PAGEREF _Toc142218455 \h </w:instrText>
            </w:r>
            <w:r>
              <w:rPr>
                <w:webHidden/>
              </w:rPr>
            </w:r>
            <w:r>
              <w:rPr>
                <w:webHidden/>
              </w:rPr>
              <w:fldChar w:fldCharType="separate"/>
            </w:r>
            <w:r w:rsidR="00EC5CE1">
              <w:rPr>
                <w:webHidden/>
              </w:rPr>
              <w:t>6</w:t>
            </w:r>
            <w:r>
              <w:rPr>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456" w:history="1">
            <w:r w:rsidR="007904D1" w:rsidRPr="0027505D">
              <w:rPr>
                <w:rStyle w:val="Hyperlink"/>
              </w:rPr>
              <w:t>1.2 Rumusan Masalah</w:t>
            </w:r>
            <w:r w:rsidR="007904D1">
              <w:rPr>
                <w:webHidden/>
              </w:rPr>
              <w:tab/>
            </w:r>
            <w:r>
              <w:rPr>
                <w:webHidden/>
              </w:rPr>
              <w:fldChar w:fldCharType="begin"/>
            </w:r>
            <w:r w:rsidR="007904D1">
              <w:rPr>
                <w:webHidden/>
              </w:rPr>
              <w:instrText xml:space="preserve"> PAGEREF _Toc142218456 \h </w:instrText>
            </w:r>
            <w:r>
              <w:rPr>
                <w:webHidden/>
              </w:rPr>
            </w:r>
            <w:r>
              <w:rPr>
                <w:webHidden/>
              </w:rPr>
              <w:fldChar w:fldCharType="separate"/>
            </w:r>
            <w:r w:rsidR="00EC5CE1">
              <w:rPr>
                <w:webHidden/>
              </w:rPr>
              <w:t>6</w:t>
            </w:r>
            <w:r>
              <w:rPr>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457" w:history="1">
            <w:r w:rsidR="007904D1" w:rsidRPr="0027505D">
              <w:rPr>
                <w:rStyle w:val="Hyperlink"/>
              </w:rPr>
              <w:t>1.3 Tujuan Penelitian</w:t>
            </w:r>
            <w:r w:rsidR="007904D1">
              <w:rPr>
                <w:webHidden/>
              </w:rPr>
              <w:tab/>
            </w:r>
            <w:r>
              <w:rPr>
                <w:webHidden/>
              </w:rPr>
              <w:fldChar w:fldCharType="begin"/>
            </w:r>
            <w:r w:rsidR="007904D1">
              <w:rPr>
                <w:webHidden/>
              </w:rPr>
              <w:instrText xml:space="preserve"> PAGEREF _Toc142218457 \h </w:instrText>
            </w:r>
            <w:r>
              <w:rPr>
                <w:webHidden/>
              </w:rPr>
            </w:r>
            <w:r>
              <w:rPr>
                <w:webHidden/>
              </w:rPr>
              <w:fldChar w:fldCharType="separate"/>
            </w:r>
            <w:r w:rsidR="00EC5CE1">
              <w:rPr>
                <w:webHidden/>
              </w:rPr>
              <w:t>6</w:t>
            </w:r>
            <w:r>
              <w:rPr>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458" w:history="1">
            <w:r w:rsidR="007904D1" w:rsidRPr="0027505D">
              <w:rPr>
                <w:rStyle w:val="Hyperlink"/>
              </w:rPr>
              <w:t>1.4 Manfaat Penelitian</w:t>
            </w:r>
            <w:r w:rsidR="007904D1">
              <w:rPr>
                <w:webHidden/>
              </w:rPr>
              <w:tab/>
            </w:r>
            <w:r>
              <w:rPr>
                <w:webHidden/>
              </w:rPr>
              <w:fldChar w:fldCharType="begin"/>
            </w:r>
            <w:r w:rsidR="007904D1">
              <w:rPr>
                <w:webHidden/>
              </w:rPr>
              <w:instrText xml:space="preserve"> PAGEREF _Toc142218458 \h </w:instrText>
            </w:r>
            <w:r>
              <w:rPr>
                <w:webHidden/>
              </w:rPr>
            </w:r>
            <w:r>
              <w:rPr>
                <w:webHidden/>
              </w:rPr>
              <w:fldChar w:fldCharType="separate"/>
            </w:r>
            <w:r w:rsidR="00EC5CE1">
              <w:rPr>
                <w:webHidden/>
              </w:rPr>
              <w:t>6</w:t>
            </w:r>
            <w:r>
              <w:rPr>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459" w:history="1">
            <w:r w:rsidR="007904D1" w:rsidRPr="0027505D">
              <w:rPr>
                <w:rStyle w:val="Hyperlink"/>
              </w:rPr>
              <w:t>1.5 Keaslian Penelitian</w:t>
            </w:r>
            <w:r w:rsidR="007904D1">
              <w:rPr>
                <w:webHidden/>
              </w:rPr>
              <w:tab/>
            </w:r>
            <w:r>
              <w:rPr>
                <w:webHidden/>
              </w:rPr>
              <w:fldChar w:fldCharType="begin"/>
            </w:r>
            <w:r w:rsidR="007904D1">
              <w:rPr>
                <w:webHidden/>
              </w:rPr>
              <w:instrText xml:space="preserve"> PAGEREF _Toc142218459 \h </w:instrText>
            </w:r>
            <w:r>
              <w:rPr>
                <w:webHidden/>
              </w:rPr>
            </w:r>
            <w:r>
              <w:rPr>
                <w:webHidden/>
              </w:rPr>
              <w:fldChar w:fldCharType="separate"/>
            </w:r>
            <w:r w:rsidR="00EC5CE1">
              <w:rPr>
                <w:webHidden/>
              </w:rPr>
              <w:t>6</w:t>
            </w:r>
            <w:r>
              <w:rPr>
                <w:webHidden/>
              </w:rPr>
              <w:fldChar w:fldCharType="end"/>
            </w:r>
          </w:hyperlink>
        </w:p>
        <w:p w:rsidR="007904D1" w:rsidRDefault="008F1BEE">
          <w:pPr>
            <w:pStyle w:val="TOC1"/>
            <w:rPr>
              <w:rFonts w:asciiTheme="minorHAnsi" w:eastAsiaTheme="minorEastAsia" w:hAnsiTheme="minorHAnsi" w:cstheme="minorBidi"/>
              <w:b w:val="0"/>
              <w:color w:val="auto"/>
              <w:sz w:val="22"/>
              <w:szCs w:val="22"/>
              <w:lang w:val="id-ID" w:eastAsia="id-ID"/>
            </w:rPr>
          </w:pPr>
          <w:hyperlink w:anchor="_Toc142218460" w:history="1">
            <w:r w:rsidR="007904D1" w:rsidRPr="0027505D">
              <w:rPr>
                <w:rStyle w:val="Hyperlink"/>
              </w:rPr>
              <w:t>BAB II TINJAUAN PUSTAKA</w:t>
            </w:r>
            <w:r w:rsidR="007904D1">
              <w:rPr>
                <w:webHidden/>
              </w:rPr>
              <w:tab/>
            </w:r>
            <w:r>
              <w:rPr>
                <w:webHidden/>
              </w:rPr>
              <w:fldChar w:fldCharType="begin"/>
            </w:r>
            <w:r w:rsidR="007904D1">
              <w:rPr>
                <w:webHidden/>
              </w:rPr>
              <w:instrText xml:space="preserve"> PAGEREF _Toc142218460 \h </w:instrText>
            </w:r>
            <w:r>
              <w:rPr>
                <w:webHidden/>
              </w:rPr>
            </w:r>
            <w:r>
              <w:rPr>
                <w:webHidden/>
              </w:rPr>
              <w:fldChar w:fldCharType="separate"/>
            </w:r>
            <w:r w:rsidR="00EC5CE1">
              <w:rPr>
                <w:webHidden/>
              </w:rPr>
              <w:t>6</w:t>
            </w:r>
            <w:r>
              <w:rPr>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461" w:history="1">
            <w:r w:rsidR="007904D1" w:rsidRPr="0027505D">
              <w:rPr>
                <w:rStyle w:val="Hyperlink"/>
              </w:rPr>
              <w:t>2.1 Landasan Teori</w:t>
            </w:r>
            <w:r w:rsidR="007904D1">
              <w:rPr>
                <w:webHidden/>
              </w:rPr>
              <w:tab/>
            </w:r>
            <w:r>
              <w:rPr>
                <w:webHidden/>
              </w:rPr>
              <w:fldChar w:fldCharType="begin"/>
            </w:r>
            <w:r w:rsidR="007904D1">
              <w:rPr>
                <w:webHidden/>
              </w:rPr>
              <w:instrText xml:space="preserve"> PAGEREF _Toc142218461 \h </w:instrText>
            </w:r>
            <w:r>
              <w:rPr>
                <w:webHidden/>
              </w:rPr>
            </w:r>
            <w:r>
              <w:rPr>
                <w:webHidden/>
              </w:rPr>
              <w:fldChar w:fldCharType="separate"/>
            </w:r>
            <w:r w:rsidR="00EC5CE1">
              <w:rPr>
                <w:webHidden/>
              </w:rPr>
              <w:t>6</w:t>
            </w:r>
            <w:r>
              <w:rPr>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62" w:history="1">
            <w:r w:rsidR="007904D1" w:rsidRPr="0027505D">
              <w:rPr>
                <w:rStyle w:val="Hyperlink"/>
                <w:noProof/>
              </w:rPr>
              <w:t>2.1.1 Konsep Dasar Sistem</w:t>
            </w:r>
            <w:r w:rsidR="007904D1">
              <w:rPr>
                <w:noProof/>
                <w:webHidden/>
              </w:rPr>
              <w:tab/>
            </w:r>
            <w:r>
              <w:rPr>
                <w:noProof/>
                <w:webHidden/>
              </w:rPr>
              <w:fldChar w:fldCharType="begin"/>
            </w:r>
            <w:r w:rsidR="007904D1">
              <w:rPr>
                <w:noProof/>
                <w:webHidden/>
              </w:rPr>
              <w:instrText xml:space="preserve"> PAGEREF _Toc142218462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63" w:history="1">
            <w:r w:rsidR="007904D1" w:rsidRPr="0027505D">
              <w:rPr>
                <w:rStyle w:val="Hyperlink"/>
                <w:noProof/>
              </w:rPr>
              <w:t>2.1.2 Pengertian Sistem</w:t>
            </w:r>
            <w:r w:rsidR="007904D1">
              <w:rPr>
                <w:noProof/>
                <w:webHidden/>
              </w:rPr>
              <w:tab/>
            </w:r>
            <w:r>
              <w:rPr>
                <w:noProof/>
                <w:webHidden/>
              </w:rPr>
              <w:fldChar w:fldCharType="begin"/>
            </w:r>
            <w:r w:rsidR="007904D1">
              <w:rPr>
                <w:noProof/>
                <w:webHidden/>
              </w:rPr>
              <w:instrText xml:space="preserve"> PAGEREF _Toc142218463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64" w:history="1">
            <w:r w:rsidR="007904D1" w:rsidRPr="0027505D">
              <w:rPr>
                <w:rStyle w:val="Hyperlink"/>
                <w:noProof/>
              </w:rPr>
              <w:t>2.1.3 Karakteristik Sistem</w:t>
            </w:r>
            <w:r w:rsidR="007904D1">
              <w:rPr>
                <w:noProof/>
                <w:webHidden/>
              </w:rPr>
              <w:tab/>
            </w:r>
            <w:r>
              <w:rPr>
                <w:noProof/>
                <w:webHidden/>
              </w:rPr>
              <w:fldChar w:fldCharType="begin"/>
            </w:r>
            <w:r w:rsidR="007904D1">
              <w:rPr>
                <w:noProof/>
                <w:webHidden/>
              </w:rPr>
              <w:instrText xml:space="preserve"> PAGEREF _Toc142218464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65" w:history="1">
            <w:r w:rsidR="007904D1" w:rsidRPr="0027505D">
              <w:rPr>
                <w:rStyle w:val="Hyperlink"/>
                <w:noProof/>
              </w:rPr>
              <w:t>2.1.4 Klasifikasi Sistem</w:t>
            </w:r>
            <w:r w:rsidR="007904D1">
              <w:rPr>
                <w:noProof/>
                <w:webHidden/>
              </w:rPr>
              <w:tab/>
            </w:r>
            <w:r>
              <w:rPr>
                <w:noProof/>
                <w:webHidden/>
              </w:rPr>
              <w:fldChar w:fldCharType="begin"/>
            </w:r>
            <w:r w:rsidR="007904D1">
              <w:rPr>
                <w:noProof/>
                <w:webHidden/>
              </w:rPr>
              <w:instrText xml:space="preserve"> PAGEREF _Toc142218465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66" w:history="1">
            <w:r w:rsidR="007904D1" w:rsidRPr="0027505D">
              <w:rPr>
                <w:rStyle w:val="Hyperlink"/>
                <w:noProof/>
              </w:rPr>
              <w:t>2.1.5 Konsep Dasar Informasi</w:t>
            </w:r>
            <w:r w:rsidR="007904D1">
              <w:rPr>
                <w:noProof/>
                <w:webHidden/>
              </w:rPr>
              <w:tab/>
            </w:r>
            <w:r>
              <w:rPr>
                <w:noProof/>
                <w:webHidden/>
              </w:rPr>
              <w:fldChar w:fldCharType="begin"/>
            </w:r>
            <w:r w:rsidR="007904D1">
              <w:rPr>
                <w:noProof/>
                <w:webHidden/>
              </w:rPr>
              <w:instrText xml:space="preserve"> PAGEREF _Toc142218466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67" w:history="1">
            <w:r w:rsidR="007904D1" w:rsidRPr="0027505D">
              <w:rPr>
                <w:rStyle w:val="Hyperlink"/>
                <w:noProof/>
              </w:rPr>
              <w:t>2.1.6 Data Versus Informasi</w:t>
            </w:r>
            <w:r w:rsidR="007904D1">
              <w:rPr>
                <w:noProof/>
                <w:webHidden/>
              </w:rPr>
              <w:tab/>
            </w:r>
            <w:r>
              <w:rPr>
                <w:noProof/>
                <w:webHidden/>
              </w:rPr>
              <w:fldChar w:fldCharType="begin"/>
            </w:r>
            <w:r w:rsidR="007904D1">
              <w:rPr>
                <w:noProof/>
                <w:webHidden/>
              </w:rPr>
              <w:instrText xml:space="preserve"> PAGEREF _Toc142218467 \h </w:instrText>
            </w:r>
            <w:r>
              <w:rPr>
                <w:noProof/>
                <w:webHidden/>
              </w:rPr>
            </w:r>
            <w:r>
              <w:rPr>
                <w:noProof/>
                <w:webHidden/>
              </w:rPr>
              <w:fldChar w:fldCharType="separate"/>
            </w:r>
            <w:r w:rsidR="00EC5CE1">
              <w:rPr>
                <w:noProof/>
                <w:webHidden/>
              </w:rPr>
              <w:t>6</w:t>
            </w:r>
            <w:r>
              <w:rPr>
                <w:noProof/>
                <w:webHidden/>
              </w:rPr>
              <w:fldChar w:fldCharType="end"/>
            </w:r>
          </w:hyperlink>
        </w:p>
        <w:p w:rsidR="000307B3" w:rsidRDefault="000307B3">
          <w:pPr>
            <w:pStyle w:val="TOC3"/>
            <w:sectPr w:rsidR="000307B3" w:rsidSect="0028357D">
              <w:footerReference w:type="first" r:id="rId11"/>
              <w:pgSz w:w="11907" w:h="16839" w:code="9"/>
              <w:pgMar w:top="2268" w:right="1701" w:bottom="1701" w:left="2268" w:header="709" w:footer="709" w:gutter="0"/>
              <w:pgNumType w:fmt="lowerRoman"/>
              <w:cols w:space="708"/>
              <w:titlePg/>
              <w:docGrid w:linePitch="360"/>
            </w:sectPr>
          </w:pPr>
        </w:p>
        <w:p w:rsidR="007904D1" w:rsidRDefault="008F1BEE">
          <w:pPr>
            <w:pStyle w:val="TOC3"/>
            <w:rPr>
              <w:rFonts w:asciiTheme="minorHAnsi" w:eastAsiaTheme="minorEastAsia" w:hAnsiTheme="minorHAnsi"/>
              <w:noProof/>
              <w:sz w:val="22"/>
              <w:lang w:eastAsia="id-ID"/>
            </w:rPr>
          </w:pPr>
          <w:hyperlink w:anchor="_Toc142218468" w:history="1">
            <w:r w:rsidR="007904D1" w:rsidRPr="0027505D">
              <w:rPr>
                <w:rStyle w:val="Hyperlink"/>
                <w:noProof/>
              </w:rPr>
              <w:t>2.1.7 Kualitas Informasi</w:t>
            </w:r>
            <w:r w:rsidR="007904D1">
              <w:rPr>
                <w:noProof/>
                <w:webHidden/>
              </w:rPr>
              <w:tab/>
            </w:r>
            <w:r>
              <w:rPr>
                <w:noProof/>
                <w:webHidden/>
              </w:rPr>
              <w:fldChar w:fldCharType="begin"/>
            </w:r>
            <w:r w:rsidR="007904D1">
              <w:rPr>
                <w:noProof/>
                <w:webHidden/>
              </w:rPr>
              <w:instrText xml:space="preserve"> PAGEREF _Toc142218468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69" w:history="1">
            <w:r w:rsidR="007904D1" w:rsidRPr="0027505D">
              <w:rPr>
                <w:rStyle w:val="Hyperlink"/>
                <w:noProof/>
              </w:rPr>
              <w:t>2.1.8 Konsep Dasar Sistem Informasi</w:t>
            </w:r>
            <w:r w:rsidR="007904D1">
              <w:rPr>
                <w:noProof/>
                <w:webHidden/>
              </w:rPr>
              <w:tab/>
            </w:r>
            <w:r>
              <w:rPr>
                <w:noProof/>
                <w:webHidden/>
              </w:rPr>
              <w:fldChar w:fldCharType="begin"/>
            </w:r>
            <w:r w:rsidR="007904D1">
              <w:rPr>
                <w:noProof/>
                <w:webHidden/>
              </w:rPr>
              <w:instrText xml:space="preserve"> PAGEREF _Toc142218469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70" w:history="1">
            <w:r w:rsidR="007904D1" w:rsidRPr="0027505D">
              <w:rPr>
                <w:rStyle w:val="Hyperlink"/>
                <w:noProof/>
              </w:rPr>
              <w:t>2.1.9 Komponen dan Tipe Sistem Informasi</w:t>
            </w:r>
            <w:r w:rsidR="007904D1">
              <w:rPr>
                <w:noProof/>
                <w:webHidden/>
              </w:rPr>
              <w:tab/>
            </w:r>
            <w:r>
              <w:rPr>
                <w:noProof/>
                <w:webHidden/>
              </w:rPr>
              <w:fldChar w:fldCharType="begin"/>
            </w:r>
            <w:r w:rsidR="007904D1">
              <w:rPr>
                <w:noProof/>
                <w:webHidden/>
              </w:rPr>
              <w:instrText xml:space="preserve"> PAGEREF _Toc142218470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71" w:history="1">
            <w:r w:rsidR="007904D1" w:rsidRPr="0027505D">
              <w:rPr>
                <w:rStyle w:val="Hyperlink"/>
                <w:noProof/>
              </w:rPr>
              <w:t>2.1.10 Perencanaan Sistem Informasi</w:t>
            </w:r>
            <w:r w:rsidR="007904D1">
              <w:rPr>
                <w:noProof/>
                <w:webHidden/>
              </w:rPr>
              <w:tab/>
            </w:r>
            <w:r>
              <w:rPr>
                <w:noProof/>
                <w:webHidden/>
              </w:rPr>
              <w:fldChar w:fldCharType="begin"/>
            </w:r>
            <w:r w:rsidR="007904D1">
              <w:rPr>
                <w:noProof/>
                <w:webHidden/>
              </w:rPr>
              <w:instrText xml:space="preserve"> PAGEREF _Toc142218471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72" w:history="1">
            <w:r w:rsidR="007904D1" w:rsidRPr="0027505D">
              <w:rPr>
                <w:rStyle w:val="Hyperlink"/>
                <w:noProof/>
              </w:rPr>
              <w:t>2.1.11 Pengelolaan Sistem Informasi</w:t>
            </w:r>
            <w:r w:rsidR="007904D1">
              <w:rPr>
                <w:noProof/>
                <w:webHidden/>
              </w:rPr>
              <w:tab/>
            </w:r>
            <w:r>
              <w:rPr>
                <w:noProof/>
                <w:webHidden/>
              </w:rPr>
              <w:fldChar w:fldCharType="begin"/>
            </w:r>
            <w:r w:rsidR="007904D1">
              <w:rPr>
                <w:noProof/>
                <w:webHidden/>
              </w:rPr>
              <w:instrText xml:space="preserve"> PAGEREF _Toc142218472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73" w:history="1">
            <w:r w:rsidR="007904D1" w:rsidRPr="0027505D">
              <w:rPr>
                <w:rStyle w:val="Hyperlink"/>
                <w:noProof/>
              </w:rPr>
              <w:t>2.1.12 Pengendalian Sistem Informasi</w:t>
            </w:r>
            <w:r w:rsidR="007904D1">
              <w:rPr>
                <w:noProof/>
                <w:webHidden/>
              </w:rPr>
              <w:tab/>
            </w:r>
            <w:r>
              <w:rPr>
                <w:noProof/>
                <w:webHidden/>
              </w:rPr>
              <w:fldChar w:fldCharType="begin"/>
            </w:r>
            <w:r w:rsidR="007904D1">
              <w:rPr>
                <w:noProof/>
                <w:webHidden/>
              </w:rPr>
              <w:instrText xml:space="preserve"> PAGEREF _Toc142218473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74" w:history="1">
            <w:r w:rsidR="007904D1" w:rsidRPr="0027505D">
              <w:rPr>
                <w:rStyle w:val="Hyperlink"/>
                <w:noProof/>
              </w:rPr>
              <w:t>2.1.13 Penilaian Sistem Informasi</w:t>
            </w:r>
            <w:r w:rsidR="007904D1">
              <w:rPr>
                <w:noProof/>
                <w:webHidden/>
              </w:rPr>
              <w:tab/>
            </w:r>
            <w:r>
              <w:rPr>
                <w:noProof/>
                <w:webHidden/>
              </w:rPr>
              <w:fldChar w:fldCharType="begin"/>
            </w:r>
            <w:r w:rsidR="007904D1">
              <w:rPr>
                <w:noProof/>
                <w:webHidden/>
              </w:rPr>
              <w:instrText xml:space="preserve"> PAGEREF _Toc142218474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75" w:history="1">
            <w:r w:rsidR="007904D1" w:rsidRPr="0027505D">
              <w:rPr>
                <w:rStyle w:val="Hyperlink"/>
                <w:noProof/>
              </w:rPr>
              <w:t>2.1.14 Sistem Informasi Manajemen</w:t>
            </w:r>
            <w:r w:rsidR="007904D1">
              <w:rPr>
                <w:noProof/>
                <w:webHidden/>
              </w:rPr>
              <w:tab/>
            </w:r>
            <w:r>
              <w:rPr>
                <w:noProof/>
                <w:webHidden/>
              </w:rPr>
              <w:fldChar w:fldCharType="begin"/>
            </w:r>
            <w:r w:rsidR="007904D1">
              <w:rPr>
                <w:noProof/>
                <w:webHidden/>
              </w:rPr>
              <w:instrText xml:space="preserve"> PAGEREF _Toc142218475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76" w:history="1">
            <w:r w:rsidR="007904D1" w:rsidRPr="0027505D">
              <w:rPr>
                <w:rStyle w:val="Hyperlink"/>
                <w:noProof/>
              </w:rPr>
              <w:t>2.1.15 Sistem Informasi Bagi Manajemen</w:t>
            </w:r>
            <w:r w:rsidR="007904D1">
              <w:rPr>
                <w:noProof/>
                <w:webHidden/>
              </w:rPr>
              <w:tab/>
            </w:r>
            <w:r>
              <w:rPr>
                <w:noProof/>
                <w:webHidden/>
              </w:rPr>
              <w:fldChar w:fldCharType="begin"/>
            </w:r>
            <w:r w:rsidR="007904D1">
              <w:rPr>
                <w:noProof/>
                <w:webHidden/>
              </w:rPr>
              <w:instrText xml:space="preserve"> PAGEREF _Toc142218476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77" w:history="1">
            <w:r w:rsidR="007904D1" w:rsidRPr="0027505D">
              <w:rPr>
                <w:rStyle w:val="Hyperlink"/>
                <w:noProof/>
              </w:rPr>
              <w:t>2.1.16 Konsep Dasar Surat</w:t>
            </w:r>
            <w:r w:rsidR="007904D1">
              <w:rPr>
                <w:noProof/>
                <w:webHidden/>
              </w:rPr>
              <w:tab/>
            </w:r>
            <w:r>
              <w:rPr>
                <w:noProof/>
                <w:webHidden/>
              </w:rPr>
              <w:fldChar w:fldCharType="begin"/>
            </w:r>
            <w:r w:rsidR="007904D1">
              <w:rPr>
                <w:noProof/>
                <w:webHidden/>
              </w:rPr>
              <w:instrText xml:space="preserve"> PAGEREF _Toc142218477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78" w:history="1">
            <w:r w:rsidR="007904D1" w:rsidRPr="0027505D">
              <w:rPr>
                <w:rStyle w:val="Hyperlink"/>
                <w:noProof/>
              </w:rPr>
              <w:t>2.1.17 Pengelolaan Surat Masuk</w:t>
            </w:r>
            <w:r w:rsidR="007904D1">
              <w:rPr>
                <w:noProof/>
                <w:webHidden/>
              </w:rPr>
              <w:tab/>
            </w:r>
            <w:r>
              <w:rPr>
                <w:noProof/>
                <w:webHidden/>
              </w:rPr>
              <w:fldChar w:fldCharType="begin"/>
            </w:r>
            <w:r w:rsidR="007904D1">
              <w:rPr>
                <w:noProof/>
                <w:webHidden/>
              </w:rPr>
              <w:instrText xml:space="preserve"> PAGEREF _Toc142218478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79" w:history="1">
            <w:r w:rsidR="007904D1" w:rsidRPr="0027505D">
              <w:rPr>
                <w:rStyle w:val="Hyperlink"/>
                <w:noProof/>
              </w:rPr>
              <w:t>2.1.18 Pengelolaan Surat Keluar</w:t>
            </w:r>
            <w:r w:rsidR="007904D1">
              <w:rPr>
                <w:noProof/>
                <w:webHidden/>
              </w:rPr>
              <w:tab/>
            </w:r>
            <w:r>
              <w:rPr>
                <w:noProof/>
                <w:webHidden/>
              </w:rPr>
              <w:fldChar w:fldCharType="begin"/>
            </w:r>
            <w:r w:rsidR="007904D1">
              <w:rPr>
                <w:noProof/>
                <w:webHidden/>
              </w:rPr>
              <w:instrText xml:space="preserve"> PAGEREF _Toc142218479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80" w:history="1">
            <w:r w:rsidR="007904D1" w:rsidRPr="0027505D">
              <w:rPr>
                <w:rStyle w:val="Hyperlink"/>
                <w:noProof/>
              </w:rPr>
              <w:t>2.1.19 Arsip</w:t>
            </w:r>
            <w:r w:rsidR="007904D1">
              <w:rPr>
                <w:noProof/>
                <w:webHidden/>
              </w:rPr>
              <w:tab/>
            </w:r>
            <w:r>
              <w:rPr>
                <w:noProof/>
                <w:webHidden/>
              </w:rPr>
              <w:fldChar w:fldCharType="begin"/>
            </w:r>
            <w:r w:rsidR="007904D1">
              <w:rPr>
                <w:noProof/>
                <w:webHidden/>
              </w:rPr>
              <w:instrText xml:space="preserve"> PAGEREF _Toc142218480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81" w:history="1">
            <w:r w:rsidR="007904D1" w:rsidRPr="0027505D">
              <w:rPr>
                <w:rStyle w:val="Hyperlink"/>
                <w:noProof/>
              </w:rPr>
              <w:t>2.1.20 PHP</w:t>
            </w:r>
            <w:r w:rsidR="007904D1">
              <w:rPr>
                <w:noProof/>
                <w:webHidden/>
              </w:rPr>
              <w:tab/>
            </w:r>
            <w:r>
              <w:rPr>
                <w:noProof/>
                <w:webHidden/>
              </w:rPr>
              <w:fldChar w:fldCharType="begin"/>
            </w:r>
            <w:r w:rsidR="007904D1">
              <w:rPr>
                <w:noProof/>
                <w:webHidden/>
              </w:rPr>
              <w:instrText xml:space="preserve"> PAGEREF _Toc142218481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82" w:history="1">
            <w:r w:rsidR="007904D1" w:rsidRPr="0027505D">
              <w:rPr>
                <w:rStyle w:val="Hyperlink"/>
                <w:noProof/>
              </w:rPr>
              <w:t>2.1.21 MySQL</w:t>
            </w:r>
            <w:r w:rsidR="007904D1">
              <w:rPr>
                <w:noProof/>
                <w:webHidden/>
              </w:rPr>
              <w:tab/>
            </w:r>
            <w:r>
              <w:rPr>
                <w:noProof/>
                <w:webHidden/>
              </w:rPr>
              <w:fldChar w:fldCharType="begin"/>
            </w:r>
            <w:r w:rsidR="007904D1">
              <w:rPr>
                <w:noProof/>
                <w:webHidden/>
              </w:rPr>
              <w:instrText xml:space="preserve"> PAGEREF _Toc142218482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83" w:history="1">
            <w:r w:rsidR="007904D1" w:rsidRPr="0027505D">
              <w:rPr>
                <w:rStyle w:val="Hyperlink"/>
                <w:noProof/>
              </w:rPr>
              <w:t>2.1.22</w:t>
            </w:r>
            <w:r w:rsidR="007904D1" w:rsidRPr="0027505D">
              <w:rPr>
                <w:rStyle w:val="Hyperlink"/>
                <w:i/>
                <w:noProof/>
              </w:rPr>
              <w:t xml:space="preserve"> CodeIgniter</w:t>
            </w:r>
            <w:r w:rsidR="007904D1">
              <w:rPr>
                <w:noProof/>
                <w:webHidden/>
              </w:rPr>
              <w:tab/>
            </w:r>
            <w:r>
              <w:rPr>
                <w:noProof/>
                <w:webHidden/>
              </w:rPr>
              <w:fldChar w:fldCharType="begin"/>
            </w:r>
            <w:r w:rsidR="007904D1">
              <w:rPr>
                <w:noProof/>
                <w:webHidden/>
              </w:rPr>
              <w:instrText xml:space="preserve"> PAGEREF _Toc142218483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84" w:history="1">
            <w:r w:rsidR="007904D1" w:rsidRPr="0027505D">
              <w:rPr>
                <w:rStyle w:val="Hyperlink"/>
                <w:noProof/>
              </w:rPr>
              <w:t>2.1.23 XAMPP</w:t>
            </w:r>
            <w:r w:rsidR="007904D1">
              <w:rPr>
                <w:noProof/>
                <w:webHidden/>
              </w:rPr>
              <w:tab/>
            </w:r>
            <w:r>
              <w:rPr>
                <w:noProof/>
                <w:webHidden/>
              </w:rPr>
              <w:fldChar w:fldCharType="begin"/>
            </w:r>
            <w:r w:rsidR="007904D1">
              <w:rPr>
                <w:noProof/>
                <w:webHidden/>
              </w:rPr>
              <w:instrText xml:space="preserve"> PAGEREF _Toc142218484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85" w:history="1">
            <w:r w:rsidR="007904D1" w:rsidRPr="0027505D">
              <w:rPr>
                <w:rStyle w:val="Hyperlink"/>
                <w:noProof/>
              </w:rPr>
              <w:t>2.1.24 Sublime Text</w:t>
            </w:r>
            <w:r w:rsidR="007904D1">
              <w:rPr>
                <w:noProof/>
                <w:webHidden/>
              </w:rPr>
              <w:tab/>
            </w:r>
            <w:r>
              <w:rPr>
                <w:noProof/>
                <w:webHidden/>
              </w:rPr>
              <w:fldChar w:fldCharType="begin"/>
            </w:r>
            <w:r w:rsidR="007904D1">
              <w:rPr>
                <w:noProof/>
                <w:webHidden/>
              </w:rPr>
              <w:instrText xml:space="preserve"> PAGEREF _Toc142218485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86" w:history="1">
            <w:r w:rsidR="007904D1" w:rsidRPr="0027505D">
              <w:rPr>
                <w:rStyle w:val="Hyperlink"/>
                <w:noProof/>
              </w:rPr>
              <w:t>2.1.25 UML</w:t>
            </w:r>
            <w:r w:rsidR="007904D1">
              <w:rPr>
                <w:noProof/>
                <w:webHidden/>
              </w:rPr>
              <w:tab/>
            </w:r>
            <w:r>
              <w:rPr>
                <w:noProof/>
                <w:webHidden/>
              </w:rPr>
              <w:fldChar w:fldCharType="begin"/>
            </w:r>
            <w:r w:rsidR="007904D1">
              <w:rPr>
                <w:noProof/>
                <w:webHidden/>
              </w:rPr>
              <w:instrText xml:space="preserve"> PAGEREF _Toc142218486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1"/>
            <w:rPr>
              <w:rFonts w:asciiTheme="minorHAnsi" w:eastAsiaTheme="minorEastAsia" w:hAnsiTheme="minorHAnsi" w:cstheme="minorBidi"/>
              <w:b w:val="0"/>
              <w:color w:val="auto"/>
              <w:sz w:val="22"/>
              <w:szCs w:val="22"/>
              <w:lang w:val="id-ID" w:eastAsia="id-ID"/>
            </w:rPr>
          </w:pPr>
          <w:hyperlink w:anchor="_Toc142218487" w:history="1">
            <w:r w:rsidR="007904D1" w:rsidRPr="0027505D">
              <w:rPr>
                <w:rStyle w:val="Hyperlink"/>
              </w:rPr>
              <w:t>BAB III METODE PENELITIAN</w:t>
            </w:r>
            <w:r w:rsidR="007904D1">
              <w:rPr>
                <w:webHidden/>
              </w:rPr>
              <w:tab/>
            </w:r>
            <w:r>
              <w:rPr>
                <w:webHidden/>
              </w:rPr>
              <w:fldChar w:fldCharType="begin"/>
            </w:r>
            <w:r w:rsidR="007904D1">
              <w:rPr>
                <w:webHidden/>
              </w:rPr>
              <w:instrText xml:space="preserve"> PAGEREF _Toc142218487 \h </w:instrText>
            </w:r>
            <w:r>
              <w:rPr>
                <w:webHidden/>
              </w:rPr>
            </w:r>
            <w:r>
              <w:rPr>
                <w:webHidden/>
              </w:rPr>
              <w:fldChar w:fldCharType="separate"/>
            </w:r>
            <w:r w:rsidR="00EC5CE1">
              <w:rPr>
                <w:webHidden/>
              </w:rPr>
              <w:t>6</w:t>
            </w:r>
            <w:r>
              <w:rPr>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488" w:history="1">
            <w:r w:rsidR="007904D1" w:rsidRPr="0027505D">
              <w:rPr>
                <w:rStyle w:val="Hyperlink"/>
              </w:rPr>
              <w:t>3.1 Penentuan Lokasi, Waktu dan Sasaran Penelitian</w:t>
            </w:r>
            <w:r w:rsidR="007904D1">
              <w:rPr>
                <w:webHidden/>
              </w:rPr>
              <w:tab/>
            </w:r>
            <w:r>
              <w:rPr>
                <w:webHidden/>
              </w:rPr>
              <w:fldChar w:fldCharType="begin"/>
            </w:r>
            <w:r w:rsidR="007904D1">
              <w:rPr>
                <w:webHidden/>
              </w:rPr>
              <w:instrText xml:space="preserve"> PAGEREF _Toc142218488 \h </w:instrText>
            </w:r>
            <w:r>
              <w:rPr>
                <w:webHidden/>
              </w:rPr>
            </w:r>
            <w:r>
              <w:rPr>
                <w:webHidden/>
              </w:rPr>
              <w:fldChar w:fldCharType="separate"/>
            </w:r>
            <w:r w:rsidR="00EC5CE1">
              <w:rPr>
                <w:webHidden/>
              </w:rPr>
              <w:t>6</w:t>
            </w:r>
            <w:r>
              <w:rPr>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89" w:history="1">
            <w:r w:rsidR="007904D1" w:rsidRPr="0027505D">
              <w:rPr>
                <w:rStyle w:val="Hyperlink"/>
                <w:noProof/>
              </w:rPr>
              <w:t>3.1.1 Lokasi Penelitian</w:t>
            </w:r>
            <w:r w:rsidR="007904D1">
              <w:rPr>
                <w:noProof/>
                <w:webHidden/>
              </w:rPr>
              <w:tab/>
            </w:r>
            <w:r>
              <w:rPr>
                <w:noProof/>
                <w:webHidden/>
              </w:rPr>
              <w:fldChar w:fldCharType="begin"/>
            </w:r>
            <w:r w:rsidR="007904D1">
              <w:rPr>
                <w:noProof/>
                <w:webHidden/>
              </w:rPr>
              <w:instrText xml:space="preserve"> PAGEREF _Toc142218489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90" w:history="1">
            <w:r w:rsidR="007904D1" w:rsidRPr="0027505D">
              <w:rPr>
                <w:rStyle w:val="Hyperlink"/>
                <w:noProof/>
              </w:rPr>
              <w:t>3.1.2 Waktu Penelitian</w:t>
            </w:r>
            <w:r w:rsidR="007904D1">
              <w:rPr>
                <w:noProof/>
                <w:webHidden/>
              </w:rPr>
              <w:tab/>
            </w:r>
            <w:r>
              <w:rPr>
                <w:noProof/>
                <w:webHidden/>
              </w:rPr>
              <w:fldChar w:fldCharType="begin"/>
            </w:r>
            <w:r w:rsidR="007904D1">
              <w:rPr>
                <w:noProof/>
                <w:webHidden/>
              </w:rPr>
              <w:instrText xml:space="preserve"> PAGEREF _Toc142218490 \h </w:instrText>
            </w:r>
            <w:r>
              <w:rPr>
                <w:noProof/>
                <w:webHidden/>
              </w:rPr>
            </w:r>
            <w:r>
              <w:rPr>
                <w:noProof/>
                <w:webHidden/>
              </w:rPr>
              <w:fldChar w:fldCharType="separate"/>
            </w:r>
            <w:r w:rsidR="00EC5CE1">
              <w:rPr>
                <w:noProof/>
                <w:webHidden/>
              </w:rPr>
              <w:t>6</w:t>
            </w:r>
            <w:r>
              <w:rPr>
                <w:noProof/>
                <w:webHidden/>
              </w:rPr>
              <w:fldChar w:fldCharType="end"/>
            </w:r>
          </w:hyperlink>
        </w:p>
        <w:p w:rsidR="000307B3" w:rsidRDefault="000307B3">
          <w:pPr>
            <w:pStyle w:val="TOC2"/>
            <w:sectPr w:rsidR="000307B3" w:rsidSect="000307B3">
              <w:type w:val="continuous"/>
              <w:pgSz w:w="11907" w:h="16839" w:code="9"/>
              <w:pgMar w:top="2268" w:right="1701" w:bottom="1701" w:left="2268" w:header="709" w:footer="709" w:gutter="0"/>
              <w:pgNumType w:fmt="lowerRoman"/>
              <w:cols w:space="708"/>
              <w:titlePg/>
              <w:docGrid w:linePitch="360"/>
            </w:sectPr>
          </w:pPr>
        </w:p>
        <w:p w:rsidR="007904D1" w:rsidRDefault="008F1BEE">
          <w:pPr>
            <w:pStyle w:val="TOC2"/>
            <w:rPr>
              <w:rFonts w:asciiTheme="minorHAnsi" w:eastAsiaTheme="minorEastAsia" w:hAnsiTheme="minorHAnsi" w:cstheme="minorBidi"/>
              <w:sz w:val="22"/>
              <w:szCs w:val="22"/>
              <w:lang w:eastAsia="id-ID"/>
            </w:rPr>
          </w:pPr>
          <w:hyperlink w:anchor="_Toc142218491" w:history="1">
            <w:r w:rsidR="007904D1" w:rsidRPr="0027505D">
              <w:rPr>
                <w:rStyle w:val="Hyperlink"/>
              </w:rPr>
              <w:t>3.2 Jenis dan Rancangan Penelitian</w:t>
            </w:r>
            <w:r w:rsidR="007904D1">
              <w:rPr>
                <w:webHidden/>
              </w:rPr>
              <w:tab/>
            </w:r>
            <w:r>
              <w:rPr>
                <w:webHidden/>
              </w:rPr>
              <w:fldChar w:fldCharType="begin"/>
            </w:r>
            <w:r w:rsidR="007904D1">
              <w:rPr>
                <w:webHidden/>
              </w:rPr>
              <w:instrText xml:space="preserve"> PAGEREF _Toc142218491 \h </w:instrText>
            </w:r>
            <w:r>
              <w:rPr>
                <w:webHidden/>
              </w:rPr>
            </w:r>
            <w:r>
              <w:rPr>
                <w:webHidden/>
              </w:rPr>
              <w:fldChar w:fldCharType="separate"/>
            </w:r>
            <w:r w:rsidR="00EC5CE1">
              <w:rPr>
                <w:webHidden/>
              </w:rPr>
              <w:t>6</w:t>
            </w:r>
            <w:r>
              <w:rPr>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92" w:history="1">
            <w:r w:rsidR="007904D1" w:rsidRPr="0027505D">
              <w:rPr>
                <w:rStyle w:val="Hyperlink"/>
                <w:noProof/>
              </w:rPr>
              <w:t>3.2.1 Jenis Penelitian</w:t>
            </w:r>
            <w:r w:rsidR="007904D1">
              <w:rPr>
                <w:noProof/>
                <w:webHidden/>
              </w:rPr>
              <w:tab/>
            </w:r>
            <w:r>
              <w:rPr>
                <w:noProof/>
                <w:webHidden/>
              </w:rPr>
              <w:fldChar w:fldCharType="begin"/>
            </w:r>
            <w:r w:rsidR="007904D1">
              <w:rPr>
                <w:noProof/>
                <w:webHidden/>
              </w:rPr>
              <w:instrText xml:space="preserve"> PAGEREF _Toc142218492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93" w:history="1">
            <w:r w:rsidR="007904D1" w:rsidRPr="0027505D">
              <w:rPr>
                <w:rStyle w:val="Hyperlink"/>
                <w:noProof/>
              </w:rPr>
              <w:t>3.2.2 Perancangan Penelitian</w:t>
            </w:r>
            <w:r w:rsidR="007904D1">
              <w:rPr>
                <w:noProof/>
                <w:webHidden/>
              </w:rPr>
              <w:tab/>
            </w:r>
            <w:r>
              <w:rPr>
                <w:noProof/>
                <w:webHidden/>
              </w:rPr>
              <w:fldChar w:fldCharType="begin"/>
            </w:r>
            <w:r w:rsidR="007904D1">
              <w:rPr>
                <w:noProof/>
                <w:webHidden/>
              </w:rPr>
              <w:instrText xml:space="preserve"> PAGEREF _Toc142218493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94" w:history="1">
            <w:r w:rsidR="007904D1" w:rsidRPr="0027505D">
              <w:rPr>
                <w:rStyle w:val="Hyperlink"/>
                <w:noProof/>
              </w:rPr>
              <w:t>3.2.3 Rancangan Database</w:t>
            </w:r>
            <w:r w:rsidR="007904D1">
              <w:rPr>
                <w:noProof/>
                <w:webHidden/>
              </w:rPr>
              <w:tab/>
            </w:r>
            <w:r>
              <w:rPr>
                <w:noProof/>
                <w:webHidden/>
              </w:rPr>
              <w:fldChar w:fldCharType="begin"/>
            </w:r>
            <w:r w:rsidR="007904D1">
              <w:rPr>
                <w:noProof/>
                <w:webHidden/>
              </w:rPr>
              <w:instrText xml:space="preserve"> PAGEREF _Toc142218494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95" w:history="1">
            <w:r w:rsidR="007904D1" w:rsidRPr="0027505D">
              <w:rPr>
                <w:rStyle w:val="Hyperlink"/>
                <w:noProof/>
              </w:rPr>
              <w:t>3.2.4 Relasi Database</w:t>
            </w:r>
            <w:r w:rsidR="007904D1">
              <w:rPr>
                <w:noProof/>
                <w:webHidden/>
              </w:rPr>
              <w:tab/>
            </w:r>
            <w:r>
              <w:rPr>
                <w:noProof/>
                <w:webHidden/>
              </w:rPr>
              <w:fldChar w:fldCharType="begin"/>
            </w:r>
            <w:r w:rsidR="007904D1">
              <w:rPr>
                <w:noProof/>
                <w:webHidden/>
              </w:rPr>
              <w:instrText xml:space="preserve"> PAGEREF _Toc142218495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96" w:history="1">
            <w:r w:rsidR="007904D1" w:rsidRPr="0027505D">
              <w:rPr>
                <w:rStyle w:val="Hyperlink"/>
                <w:noProof/>
              </w:rPr>
              <w:t>3.2.5 Desain antarmuka Sistem</w:t>
            </w:r>
            <w:r w:rsidR="007904D1">
              <w:rPr>
                <w:noProof/>
                <w:webHidden/>
              </w:rPr>
              <w:tab/>
            </w:r>
            <w:r>
              <w:rPr>
                <w:noProof/>
                <w:webHidden/>
              </w:rPr>
              <w:fldChar w:fldCharType="begin"/>
            </w:r>
            <w:r w:rsidR="007904D1">
              <w:rPr>
                <w:noProof/>
                <w:webHidden/>
              </w:rPr>
              <w:instrText xml:space="preserve"> PAGEREF _Toc142218496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497" w:history="1">
            <w:r w:rsidR="007904D1" w:rsidRPr="0027505D">
              <w:rPr>
                <w:rStyle w:val="Hyperlink"/>
              </w:rPr>
              <w:t>3.3 Variabel Penelitian dan Definisi Operasional</w:t>
            </w:r>
            <w:r w:rsidR="007904D1">
              <w:rPr>
                <w:webHidden/>
              </w:rPr>
              <w:tab/>
            </w:r>
            <w:r>
              <w:rPr>
                <w:webHidden/>
              </w:rPr>
              <w:fldChar w:fldCharType="begin"/>
            </w:r>
            <w:r w:rsidR="007904D1">
              <w:rPr>
                <w:webHidden/>
              </w:rPr>
              <w:instrText xml:space="preserve"> PAGEREF _Toc142218497 \h </w:instrText>
            </w:r>
            <w:r>
              <w:rPr>
                <w:webHidden/>
              </w:rPr>
            </w:r>
            <w:r>
              <w:rPr>
                <w:webHidden/>
              </w:rPr>
              <w:fldChar w:fldCharType="separate"/>
            </w:r>
            <w:r w:rsidR="00EC5CE1">
              <w:rPr>
                <w:webHidden/>
              </w:rPr>
              <w:t>6</w:t>
            </w:r>
            <w:r>
              <w:rPr>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498" w:history="1">
            <w:r w:rsidR="007904D1" w:rsidRPr="0027505D">
              <w:rPr>
                <w:rStyle w:val="Hyperlink"/>
              </w:rPr>
              <w:t>3.4 Jenis dan Sumber Data</w:t>
            </w:r>
            <w:r w:rsidR="007904D1">
              <w:rPr>
                <w:webHidden/>
              </w:rPr>
              <w:tab/>
            </w:r>
            <w:r>
              <w:rPr>
                <w:webHidden/>
              </w:rPr>
              <w:fldChar w:fldCharType="begin"/>
            </w:r>
            <w:r w:rsidR="007904D1">
              <w:rPr>
                <w:webHidden/>
              </w:rPr>
              <w:instrText xml:space="preserve"> PAGEREF _Toc142218498 \h </w:instrText>
            </w:r>
            <w:r>
              <w:rPr>
                <w:webHidden/>
              </w:rPr>
            </w:r>
            <w:r>
              <w:rPr>
                <w:webHidden/>
              </w:rPr>
              <w:fldChar w:fldCharType="separate"/>
            </w:r>
            <w:r w:rsidR="00EC5CE1">
              <w:rPr>
                <w:webHidden/>
              </w:rPr>
              <w:t>6</w:t>
            </w:r>
            <w:r>
              <w:rPr>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499" w:history="1">
            <w:r w:rsidR="007904D1" w:rsidRPr="0027505D">
              <w:rPr>
                <w:rStyle w:val="Hyperlink"/>
                <w:noProof/>
              </w:rPr>
              <w:t>3.4.1 Jenis Data</w:t>
            </w:r>
            <w:r w:rsidR="007904D1">
              <w:rPr>
                <w:noProof/>
                <w:webHidden/>
              </w:rPr>
              <w:tab/>
            </w:r>
            <w:r>
              <w:rPr>
                <w:noProof/>
                <w:webHidden/>
              </w:rPr>
              <w:fldChar w:fldCharType="begin"/>
            </w:r>
            <w:r w:rsidR="007904D1">
              <w:rPr>
                <w:noProof/>
                <w:webHidden/>
              </w:rPr>
              <w:instrText xml:space="preserve"> PAGEREF _Toc142218499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500" w:history="1">
            <w:r w:rsidR="007904D1" w:rsidRPr="0027505D">
              <w:rPr>
                <w:rStyle w:val="Hyperlink"/>
                <w:noProof/>
              </w:rPr>
              <w:t>3.4.2 Sumber Data</w:t>
            </w:r>
            <w:r w:rsidR="007904D1">
              <w:rPr>
                <w:noProof/>
                <w:webHidden/>
              </w:rPr>
              <w:tab/>
            </w:r>
            <w:r>
              <w:rPr>
                <w:noProof/>
                <w:webHidden/>
              </w:rPr>
              <w:fldChar w:fldCharType="begin"/>
            </w:r>
            <w:r w:rsidR="007904D1">
              <w:rPr>
                <w:noProof/>
                <w:webHidden/>
              </w:rPr>
              <w:instrText xml:space="preserve"> PAGEREF _Toc142218500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501" w:history="1">
            <w:r w:rsidR="007904D1" w:rsidRPr="0027505D">
              <w:rPr>
                <w:rStyle w:val="Hyperlink"/>
              </w:rPr>
              <w:t>3.5 Instrumen dan Teknik Pengumpulan Data</w:t>
            </w:r>
            <w:r w:rsidR="007904D1">
              <w:rPr>
                <w:webHidden/>
              </w:rPr>
              <w:tab/>
            </w:r>
            <w:r>
              <w:rPr>
                <w:webHidden/>
              </w:rPr>
              <w:fldChar w:fldCharType="begin"/>
            </w:r>
            <w:r w:rsidR="007904D1">
              <w:rPr>
                <w:webHidden/>
              </w:rPr>
              <w:instrText xml:space="preserve"> PAGEREF _Toc142218501 \h </w:instrText>
            </w:r>
            <w:r>
              <w:rPr>
                <w:webHidden/>
              </w:rPr>
            </w:r>
            <w:r>
              <w:rPr>
                <w:webHidden/>
              </w:rPr>
              <w:fldChar w:fldCharType="separate"/>
            </w:r>
            <w:r w:rsidR="00EC5CE1">
              <w:rPr>
                <w:webHidden/>
              </w:rPr>
              <w:t>6</w:t>
            </w:r>
            <w:r>
              <w:rPr>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502" w:history="1">
            <w:r w:rsidR="007904D1" w:rsidRPr="0027505D">
              <w:rPr>
                <w:rStyle w:val="Hyperlink"/>
              </w:rPr>
              <w:t>3.6 Analisis Data</w:t>
            </w:r>
            <w:r w:rsidR="007904D1">
              <w:rPr>
                <w:webHidden/>
              </w:rPr>
              <w:tab/>
            </w:r>
            <w:r>
              <w:rPr>
                <w:webHidden/>
              </w:rPr>
              <w:fldChar w:fldCharType="begin"/>
            </w:r>
            <w:r w:rsidR="007904D1">
              <w:rPr>
                <w:webHidden/>
              </w:rPr>
              <w:instrText xml:space="preserve"> PAGEREF _Toc142218502 \h </w:instrText>
            </w:r>
            <w:r>
              <w:rPr>
                <w:webHidden/>
              </w:rPr>
            </w:r>
            <w:r>
              <w:rPr>
                <w:webHidden/>
              </w:rPr>
              <w:fldChar w:fldCharType="separate"/>
            </w:r>
            <w:r w:rsidR="00EC5CE1">
              <w:rPr>
                <w:webHidden/>
              </w:rPr>
              <w:t>6</w:t>
            </w:r>
            <w:r>
              <w:rPr>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503" w:history="1">
            <w:r w:rsidR="007904D1" w:rsidRPr="0027505D">
              <w:rPr>
                <w:rStyle w:val="Hyperlink"/>
                <w:noProof/>
              </w:rPr>
              <w:t>3.6.1 Perangkat Keras dan Perangkat Lunak</w:t>
            </w:r>
            <w:r w:rsidR="007904D1">
              <w:rPr>
                <w:noProof/>
                <w:webHidden/>
              </w:rPr>
              <w:tab/>
            </w:r>
            <w:r>
              <w:rPr>
                <w:noProof/>
                <w:webHidden/>
              </w:rPr>
              <w:fldChar w:fldCharType="begin"/>
            </w:r>
            <w:r w:rsidR="007904D1">
              <w:rPr>
                <w:noProof/>
                <w:webHidden/>
              </w:rPr>
              <w:instrText xml:space="preserve"> PAGEREF _Toc142218503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504" w:history="1">
            <w:r w:rsidR="007904D1" w:rsidRPr="0027505D">
              <w:rPr>
                <w:rStyle w:val="Hyperlink"/>
                <w:noProof/>
              </w:rPr>
              <w:t>3.6.2 Informasi Data</w:t>
            </w:r>
            <w:r w:rsidR="007904D1">
              <w:rPr>
                <w:noProof/>
                <w:webHidden/>
              </w:rPr>
              <w:tab/>
            </w:r>
            <w:r>
              <w:rPr>
                <w:noProof/>
                <w:webHidden/>
              </w:rPr>
              <w:fldChar w:fldCharType="begin"/>
            </w:r>
            <w:r w:rsidR="007904D1">
              <w:rPr>
                <w:noProof/>
                <w:webHidden/>
              </w:rPr>
              <w:instrText xml:space="preserve"> PAGEREF _Toc142218504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505" w:history="1">
            <w:r w:rsidR="007904D1" w:rsidRPr="0027505D">
              <w:rPr>
                <w:rStyle w:val="Hyperlink"/>
                <w:noProof/>
              </w:rPr>
              <w:t>3.6.3 Pengguna atau Tenaga Manusia (</w:t>
            </w:r>
            <w:r w:rsidR="007904D1" w:rsidRPr="0027505D">
              <w:rPr>
                <w:rStyle w:val="Hyperlink"/>
                <w:i/>
                <w:noProof/>
              </w:rPr>
              <w:t>Brainware</w:t>
            </w:r>
            <w:r w:rsidR="007904D1" w:rsidRPr="0027505D">
              <w:rPr>
                <w:rStyle w:val="Hyperlink"/>
                <w:noProof/>
              </w:rPr>
              <w:t>)</w:t>
            </w:r>
            <w:r w:rsidR="007904D1">
              <w:rPr>
                <w:noProof/>
                <w:webHidden/>
              </w:rPr>
              <w:tab/>
            </w:r>
            <w:r>
              <w:rPr>
                <w:noProof/>
                <w:webHidden/>
              </w:rPr>
              <w:fldChar w:fldCharType="begin"/>
            </w:r>
            <w:r w:rsidR="007904D1">
              <w:rPr>
                <w:noProof/>
                <w:webHidden/>
              </w:rPr>
              <w:instrText xml:space="preserve"> PAGEREF _Toc142218505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2"/>
            <w:rPr>
              <w:rFonts w:asciiTheme="minorHAnsi" w:eastAsiaTheme="minorEastAsia" w:hAnsiTheme="minorHAnsi" w:cstheme="minorBidi"/>
              <w:sz w:val="22"/>
              <w:szCs w:val="22"/>
              <w:lang w:eastAsia="id-ID"/>
            </w:rPr>
          </w:pPr>
          <w:hyperlink w:anchor="_Toc142218506" w:history="1">
            <w:r w:rsidR="007904D1" w:rsidRPr="0027505D">
              <w:rPr>
                <w:rStyle w:val="Hyperlink"/>
              </w:rPr>
              <w:t>3.7 Etika Penelitian</w:t>
            </w:r>
            <w:r w:rsidR="007904D1">
              <w:rPr>
                <w:webHidden/>
              </w:rPr>
              <w:tab/>
            </w:r>
            <w:r>
              <w:rPr>
                <w:webHidden/>
              </w:rPr>
              <w:fldChar w:fldCharType="begin"/>
            </w:r>
            <w:r w:rsidR="007904D1">
              <w:rPr>
                <w:webHidden/>
              </w:rPr>
              <w:instrText xml:space="preserve"> PAGEREF _Toc142218506 \h </w:instrText>
            </w:r>
            <w:r>
              <w:rPr>
                <w:webHidden/>
              </w:rPr>
            </w:r>
            <w:r>
              <w:rPr>
                <w:webHidden/>
              </w:rPr>
              <w:fldChar w:fldCharType="separate"/>
            </w:r>
            <w:r w:rsidR="00EC5CE1">
              <w:rPr>
                <w:webHidden/>
              </w:rPr>
              <w:t>6</w:t>
            </w:r>
            <w:r>
              <w:rPr>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507" w:history="1">
            <w:r w:rsidR="007904D1" w:rsidRPr="0027505D">
              <w:rPr>
                <w:rStyle w:val="Hyperlink"/>
                <w:noProof/>
              </w:rPr>
              <w:t>3.7.1</w:t>
            </w:r>
            <w:r w:rsidR="007904D1" w:rsidRPr="0027505D">
              <w:rPr>
                <w:rStyle w:val="Hyperlink"/>
                <w:i/>
                <w:noProof/>
              </w:rPr>
              <w:t xml:space="preserve"> Ethical Clearance</w:t>
            </w:r>
            <w:r w:rsidR="007904D1">
              <w:rPr>
                <w:noProof/>
                <w:webHidden/>
              </w:rPr>
              <w:tab/>
            </w:r>
            <w:r>
              <w:rPr>
                <w:noProof/>
                <w:webHidden/>
              </w:rPr>
              <w:fldChar w:fldCharType="begin"/>
            </w:r>
            <w:r w:rsidR="007904D1">
              <w:rPr>
                <w:noProof/>
                <w:webHidden/>
              </w:rPr>
              <w:instrText xml:space="preserve"> PAGEREF _Toc142218507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508" w:history="1">
            <w:r w:rsidR="007904D1" w:rsidRPr="0027505D">
              <w:rPr>
                <w:rStyle w:val="Hyperlink"/>
                <w:noProof/>
              </w:rPr>
              <w:t>3.7.2 Ijin Tempat Penelitian</w:t>
            </w:r>
            <w:r w:rsidR="007904D1">
              <w:rPr>
                <w:noProof/>
                <w:webHidden/>
              </w:rPr>
              <w:tab/>
            </w:r>
            <w:r>
              <w:rPr>
                <w:noProof/>
                <w:webHidden/>
              </w:rPr>
              <w:fldChar w:fldCharType="begin"/>
            </w:r>
            <w:r w:rsidR="007904D1">
              <w:rPr>
                <w:noProof/>
                <w:webHidden/>
              </w:rPr>
              <w:instrText xml:space="preserve"> PAGEREF _Toc142218508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509" w:history="1">
            <w:r w:rsidR="007904D1" w:rsidRPr="0027505D">
              <w:rPr>
                <w:rStyle w:val="Hyperlink"/>
                <w:noProof/>
              </w:rPr>
              <w:t>3.7.3</w:t>
            </w:r>
            <w:r w:rsidR="007904D1" w:rsidRPr="0027505D">
              <w:rPr>
                <w:rStyle w:val="Hyperlink"/>
                <w:i/>
                <w:noProof/>
              </w:rPr>
              <w:t xml:space="preserve"> Informed Consent</w:t>
            </w:r>
            <w:r w:rsidR="007904D1">
              <w:rPr>
                <w:noProof/>
                <w:webHidden/>
              </w:rPr>
              <w:tab/>
            </w:r>
            <w:r>
              <w:rPr>
                <w:noProof/>
                <w:webHidden/>
              </w:rPr>
              <w:fldChar w:fldCharType="begin"/>
            </w:r>
            <w:r w:rsidR="007904D1">
              <w:rPr>
                <w:noProof/>
                <w:webHidden/>
              </w:rPr>
              <w:instrText xml:space="preserve"> PAGEREF _Toc142218509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510" w:history="1">
            <w:r w:rsidR="007904D1" w:rsidRPr="0027505D">
              <w:rPr>
                <w:rStyle w:val="Hyperlink"/>
                <w:noProof/>
              </w:rPr>
              <w:t>3.7.4</w:t>
            </w:r>
            <w:r w:rsidR="007904D1" w:rsidRPr="0027505D">
              <w:rPr>
                <w:rStyle w:val="Hyperlink"/>
                <w:i/>
                <w:noProof/>
              </w:rPr>
              <w:t xml:space="preserve"> Confidentiality</w:t>
            </w:r>
            <w:r w:rsidR="007904D1">
              <w:rPr>
                <w:noProof/>
                <w:webHidden/>
              </w:rPr>
              <w:tab/>
            </w:r>
            <w:r>
              <w:rPr>
                <w:noProof/>
                <w:webHidden/>
              </w:rPr>
              <w:fldChar w:fldCharType="begin"/>
            </w:r>
            <w:r w:rsidR="007904D1">
              <w:rPr>
                <w:noProof/>
                <w:webHidden/>
              </w:rPr>
              <w:instrText xml:space="preserve"> PAGEREF _Toc142218510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511" w:history="1">
            <w:r w:rsidR="007904D1" w:rsidRPr="0027505D">
              <w:rPr>
                <w:rStyle w:val="Hyperlink"/>
                <w:noProof/>
              </w:rPr>
              <w:t>3.7.5</w:t>
            </w:r>
            <w:r w:rsidR="007904D1" w:rsidRPr="0027505D">
              <w:rPr>
                <w:rStyle w:val="Hyperlink"/>
                <w:i/>
                <w:noProof/>
              </w:rPr>
              <w:t xml:space="preserve"> Benefit</w:t>
            </w:r>
            <w:r w:rsidR="007904D1">
              <w:rPr>
                <w:noProof/>
                <w:webHidden/>
              </w:rPr>
              <w:tab/>
            </w:r>
            <w:r>
              <w:rPr>
                <w:noProof/>
                <w:webHidden/>
              </w:rPr>
              <w:fldChar w:fldCharType="begin"/>
            </w:r>
            <w:r w:rsidR="007904D1">
              <w:rPr>
                <w:noProof/>
                <w:webHidden/>
              </w:rPr>
              <w:instrText xml:space="preserve"> PAGEREF _Toc142218511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3"/>
            <w:rPr>
              <w:rFonts w:asciiTheme="minorHAnsi" w:eastAsiaTheme="minorEastAsia" w:hAnsiTheme="minorHAnsi"/>
              <w:noProof/>
              <w:sz w:val="22"/>
              <w:lang w:eastAsia="id-ID"/>
            </w:rPr>
          </w:pPr>
          <w:hyperlink w:anchor="_Toc142218512" w:history="1">
            <w:r w:rsidR="007904D1" w:rsidRPr="0027505D">
              <w:rPr>
                <w:rStyle w:val="Hyperlink"/>
                <w:noProof/>
              </w:rPr>
              <w:t>3.7.6</w:t>
            </w:r>
            <w:r w:rsidR="007904D1" w:rsidRPr="0027505D">
              <w:rPr>
                <w:rStyle w:val="Hyperlink"/>
                <w:i/>
                <w:noProof/>
              </w:rPr>
              <w:t xml:space="preserve"> Justice</w:t>
            </w:r>
            <w:r w:rsidR="007904D1">
              <w:rPr>
                <w:noProof/>
                <w:webHidden/>
              </w:rPr>
              <w:tab/>
            </w:r>
            <w:r>
              <w:rPr>
                <w:noProof/>
                <w:webHidden/>
              </w:rPr>
              <w:fldChar w:fldCharType="begin"/>
            </w:r>
            <w:r w:rsidR="007904D1">
              <w:rPr>
                <w:noProof/>
                <w:webHidden/>
              </w:rPr>
              <w:instrText xml:space="preserve"> PAGEREF _Toc142218512 \h </w:instrText>
            </w:r>
            <w:r>
              <w:rPr>
                <w:noProof/>
                <w:webHidden/>
              </w:rPr>
            </w:r>
            <w:r>
              <w:rPr>
                <w:noProof/>
                <w:webHidden/>
              </w:rPr>
              <w:fldChar w:fldCharType="separate"/>
            </w:r>
            <w:r w:rsidR="00EC5CE1">
              <w:rPr>
                <w:noProof/>
                <w:webHidden/>
              </w:rPr>
              <w:t>6</w:t>
            </w:r>
            <w:r>
              <w:rPr>
                <w:noProof/>
                <w:webHidden/>
              </w:rPr>
              <w:fldChar w:fldCharType="end"/>
            </w:r>
          </w:hyperlink>
        </w:p>
        <w:p w:rsidR="007904D1" w:rsidRDefault="008F1BEE">
          <w:pPr>
            <w:pStyle w:val="TOC1"/>
            <w:rPr>
              <w:rFonts w:asciiTheme="minorHAnsi" w:eastAsiaTheme="minorEastAsia" w:hAnsiTheme="minorHAnsi" w:cstheme="minorBidi"/>
              <w:b w:val="0"/>
              <w:color w:val="auto"/>
              <w:sz w:val="22"/>
              <w:szCs w:val="22"/>
              <w:lang w:val="id-ID" w:eastAsia="id-ID"/>
            </w:rPr>
          </w:pPr>
          <w:hyperlink w:anchor="_Toc142218513" w:history="1">
            <w:r w:rsidR="007904D1" w:rsidRPr="0027505D">
              <w:rPr>
                <w:rStyle w:val="Hyperlink"/>
              </w:rPr>
              <w:t>DAFTAR PUSTAKA</w:t>
            </w:r>
            <w:r w:rsidR="007904D1">
              <w:rPr>
                <w:webHidden/>
              </w:rPr>
              <w:tab/>
            </w:r>
            <w:r>
              <w:rPr>
                <w:webHidden/>
              </w:rPr>
              <w:fldChar w:fldCharType="begin"/>
            </w:r>
            <w:r w:rsidR="007904D1">
              <w:rPr>
                <w:webHidden/>
              </w:rPr>
              <w:instrText xml:space="preserve"> PAGEREF _Toc142218513 \h </w:instrText>
            </w:r>
            <w:r>
              <w:rPr>
                <w:webHidden/>
              </w:rPr>
            </w:r>
            <w:r>
              <w:rPr>
                <w:webHidden/>
              </w:rPr>
              <w:fldChar w:fldCharType="separate"/>
            </w:r>
            <w:r w:rsidR="00EC5CE1">
              <w:rPr>
                <w:webHidden/>
              </w:rPr>
              <w:t>6</w:t>
            </w:r>
            <w:r>
              <w:rPr>
                <w:webHidden/>
              </w:rPr>
              <w:fldChar w:fldCharType="end"/>
            </w:r>
          </w:hyperlink>
        </w:p>
        <w:p w:rsidR="00523E00" w:rsidRPr="00E12324" w:rsidRDefault="008F1BEE" w:rsidP="00E12324">
          <w:pPr>
            <w:spacing w:after="0" w:line="480" w:lineRule="auto"/>
            <w:sectPr w:rsidR="00523E00" w:rsidRPr="00E12324" w:rsidSect="000307B3">
              <w:pgSz w:w="11907" w:h="16839" w:code="9"/>
              <w:pgMar w:top="2268" w:right="1701" w:bottom="1701" w:left="2268" w:header="709" w:footer="709" w:gutter="0"/>
              <w:pgNumType w:fmt="lowerRoman"/>
              <w:cols w:space="708"/>
              <w:titlePg/>
              <w:docGrid w:linePitch="360"/>
            </w:sectPr>
          </w:pPr>
          <w:r w:rsidRPr="00E92A5D">
            <w:rPr>
              <w:rFonts w:cs="Times New Roman"/>
              <w:szCs w:val="24"/>
            </w:rPr>
            <w:fldChar w:fldCharType="end"/>
          </w:r>
        </w:p>
      </w:sdtContent>
    </w:sdt>
    <w:p w:rsidR="005A6F9E" w:rsidRPr="00AD115F" w:rsidRDefault="005A6F9E" w:rsidP="00EB4304">
      <w:pPr>
        <w:pStyle w:val="Title"/>
        <w:rPr>
          <w:lang w:val="id-ID"/>
        </w:rPr>
      </w:pPr>
      <w:bookmarkStart w:id="10" w:name="_Toc142218451"/>
      <w:r w:rsidRPr="00A218A0">
        <w:lastRenderedPageBreak/>
        <w:t>DAFTAR GAMBAR</w:t>
      </w:r>
      <w:bookmarkEnd w:id="10"/>
    </w:p>
    <w:p w:rsidR="005A6F9E" w:rsidRPr="001C7567" w:rsidRDefault="001C7567" w:rsidP="0031757E">
      <w:pPr>
        <w:tabs>
          <w:tab w:val="left" w:pos="7088"/>
        </w:tabs>
        <w:spacing w:after="0" w:line="480" w:lineRule="auto"/>
        <w:ind w:right="-142"/>
        <w:rPr>
          <w:rFonts w:cs="Times New Roman"/>
          <w:szCs w:val="24"/>
          <w:lang w:val="en-US"/>
        </w:rPr>
      </w:pPr>
      <w:r w:rsidRPr="0031757E">
        <w:rPr>
          <w:rFonts w:cs="Times New Roman"/>
          <w:b/>
          <w:szCs w:val="24"/>
          <w:lang w:val="en-US"/>
        </w:rPr>
        <w:t>Gambar</w:t>
      </w:r>
      <w:r w:rsidR="0031757E" w:rsidRPr="0031757E">
        <w:rPr>
          <w:rFonts w:cs="Times New Roman"/>
          <w:webHidden/>
          <w:szCs w:val="24"/>
          <w:lang w:val="en-US"/>
        </w:rPr>
        <w:tab/>
      </w:r>
      <w:r w:rsidR="0031757E" w:rsidRPr="0031757E">
        <w:rPr>
          <w:rFonts w:cs="Times New Roman"/>
          <w:b/>
          <w:webHidden/>
          <w:szCs w:val="24"/>
          <w:lang w:val="en-US"/>
        </w:rPr>
        <w:t>Halaman</w:t>
      </w:r>
    </w:p>
    <w:p w:rsidR="006D5D5D" w:rsidRDefault="008F1BEE">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42160176" w:history="1">
        <w:r w:rsidR="0096471E" w:rsidRPr="00771962">
          <w:rPr>
            <w:rStyle w:val="Hyperlink"/>
            <w:noProof/>
          </w:rPr>
          <w:t>Gambar 2.1 Pilar Kualitas Informasi</w:t>
        </w:r>
        <w:r w:rsidR="0096471E">
          <w:rPr>
            <w:noProof/>
            <w:webHidden/>
          </w:rPr>
          <w:tab/>
        </w:r>
        <w:r>
          <w:rPr>
            <w:noProof/>
            <w:webHidden/>
          </w:rPr>
          <w:fldChar w:fldCharType="begin"/>
        </w:r>
        <w:r w:rsidR="0096471E">
          <w:rPr>
            <w:noProof/>
            <w:webHidden/>
          </w:rPr>
          <w:instrText xml:space="preserve"> PAGEREF _Toc142160176 \h </w:instrText>
        </w:r>
        <w:r>
          <w:rPr>
            <w:noProof/>
            <w:webHidden/>
          </w:rPr>
        </w:r>
        <w:r>
          <w:rPr>
            <w:noProof/>
            <w:webHidden/>
          </w:rPr>
          <w:fldChar w:fldCharType="separate"/>
        </w:r>
        <w:r w:rsidR="00EC5CE1">
          <w:rPr>
            <w:noProof/>
            <w:webHidden/>
          </w:rPr>
          <w:t>6</w:t>
        </w:r>
        <w:r>
          <w:rPr>
            <w:noProof/>
            <w:webHidden/>
          </w:rPr>
          <w:fldChar w:fldCharType="end"/>
        </w:r>
      </w:hyperlink>
      <w:r>
        <w:rPr>
          <w:rFonts w:cs="Times New Roman"/>
          <w:szCs w:val="24"/>
          <w:lang w:val="en-US"/>
        </w:rPr>
        <w:fldChar w:fldCharType="end"/>
      </w:r>
    </w:p>
    <w:p w:rsidR="00F1237C" w:rsidRDefault="008F1BEE">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42211715" w:history="1">
        <w:r w:rsidR="00F1237C" w:rsidRPr="009160FA">
          <w:rPr>
            <w:rStyle w:val="Hyperlink"/>
            <w:noProof/>
          </w:rPr>
          <w:t xml:space="preserve">Gambar 3.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Use case</w:t>
        </w:r>
        <w:r w:rsidR="00F1237C">
          <w:rPr>
            <w:noProof/>
            <w:webHidden/>
          </w:rPr>
          <w:tab/>
        </w:r>
        <w:r>
          <w:rPr>
            <w:noProof/>
            <w:webHidden/>
          </w:rPr>
          <w:fldChar w:fldCharType="begin"/>
        </w:r>
        <w:r w:rsidR="00F1237C">
          <w:rPr>
            <w:noProof/>
            <w:webHidden/>
          </w:rPr>
          <w:instrText xml:space="preserve"> PAGEREF _Toc142211715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16" w:history="1">
        <w:r w:rsidR="00F1237C" w:rsidRPr="009160FA">
          <w:rPr>
            <w:rStyle w:val="Hyperlink"/>
            <w:noProof/>
          </w:rPr>
          <w:t xml:space="preserve">Gambar 3.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Activity Login</w:t>
        </w:r>
        <w:r w:rsidR="00F1237C">
          <w:rPr>
            <w:noProof/>
            <w:webHidden/>
          </w:rPr>
          <w:tab/>
        </w:r>
        <w:r>
          <w:rPr>
            <w:noProof/>
            <w:webHidden/>
          </w:rPr>
          <w:fldChar w:fldCharType="begin"/>
        </w:r>
        <w:r w:rsidR="00F1237C">
          <w:rPr>
            <w:noProof/>
            <w:webHidden/>
          </w:rPr>
          <w:instrText xml:space="preserve"> PAGEREF _Toc142211716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17" w:history="1">
        <w:r w:rsidR="00F1237C" w:rsidRPr="009160FA">
          <w:rPr>
            <w:rStyle w:val="Hyperlink"/>
            <w:noProof/>
          </w:rPr>
          <w:t xml:space="preserve">Gambar 3.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Masuk</w:t>
        </w:r>
        <w:r w:rsidR="00F1237C">
          <w:rPr>
            <w:noProof/>
            <w:webHidden/>
          </w:rPr>
          <w:tab/>
        </w:r>
        <w:r>
          <w:rPr>
            <w:noProof/>
            <w:webHidden/>
          </w:rPr>
          <w:fldChar w:fldCharType="begin"/>
        </w:r>
        <w:r w:rsidR="00F1237C">
          <w:rPr>
            <w:noProof/>
            <w:webHidden/>
          </w:rPr>
          <w:instrText xml:space="preserve"> PAGEREF _Toc142211717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18" w:history="1">
        <w:r w:rsidR="00F1237C" w:rsidRPr="009160FA">
          <w:rPr>
            <w:rStyle w:val="Hyperlink"/>
            <w:noProof/>
          </w:rPr>
          <w:t xml:space="preserve">Gambar 3.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Masuk</w:t>
        </w:r>
        <w:r w:rsidR="00F1237C">
          <w:rPr>
            <w:noProof/>
            <w:webHidden/>
          </w:rPr>
          <w:tab/>
        </w:r>
        <w:r>
          <w:rPr>
            <w:noProof/>
            <w:webHidden/>
          </w:rPr>
          <w:fldChar w:fldCharType="begin"/>
        </w:r>
        <w:r w:rsidR="00F1237C">
          <w:rPr>
            <w:noProof/>
            <w:webHidden/>
          </w:rPr>
          <w:instrText xml:space="preserve"> PAGEREF _Toc142211718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19" w:history="1">
        <w:r w:rsidR="00F1237C" w:rsidRPr="009160FA">
          <w:rPr>
            <w:rStyle w:val="Hyperlink"/>
            <w:noProof/>
          </w:rPr>
          <w:t xml:space="preserve">Gambar 3.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Masuk</w:t>
        </w:r>
        <w:r w:rsidR="00F1237C">
          <w:rPr>
            <w:noProof/>
            <w:webHidden/>
          </w:rPr>
          <w:tab/>
        </w:r>
        <w:r>
          <w:rPr>
            <w:noProof/>
            <w:webHidden/>
          </w:rPr>
          <w:fldChar w:fldCharType="begin"/>
        </w:r>
        <w:r w:rsidR="00F1237C">
          <w:rPr>
            <w:noProof/>
            <w:webHidden/>
          </w:rPr>
          <w:instrText xml:space="preserve"> PAGEREF _Toc142211719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20" w:history="1">
        <w:r w:rsidR="00F1237C" w:rsidRPr="009160FA">
          <w:rPr>
            <w:rStyle w:val="Hyperlink"/>
            <w:noProof/>
          </w:rPr>
          <w:t xml:space="preserve">Gambar 3.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Keluar</w:t>
        </w:r>
        <w:r w:rsidR="00F1237C">
          <w:rPr>
            <w:noProof/>
            <w:webHidden/>
          </w:rPr>
          <w:tab/>
        </w:r>
        <w:r>
          <w:rPr>
            <w:noProof/>
            <w:webHidden/>
          </w:rPr>
          <w:fldChar w:fldCharType="begin"/>
        </w:r>
        <w:r w:rsidR="00F1237C">
          <w:rPr>
            <w:noProof/>
            <w:webHidden/>
          </w:rPr>
          <w:instrText xml:space="preserve"> PAGEREF _Toc142211720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21" w:history="1">
        <w:r w:rsidR="00F1237C" w:rsidRPr="009160FA">
          <w:rPr>
            <w:rStyle w:val="Hyperlink"/>
            <w:noProof/>
          </w:rPr>
          <w:t xml:space="preserve">Gambar 3.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Keluar</w:t>
        </w:r>
        <w:r w:rsidR="00F1237C">
          <w:rPr>
            <w:noProof/>
            <w:webHidden/>
          </w:rPr>
          <w:tab/>
        </w:r>
        <w:r>
          <w:rPr>
            <w:noProof/>
            <w:webHidden/>
          </w:rPr>
          <w:fldChar w:fldCharType="begin"/>
        </w:r>
        <w:r w:rsidR="00F1237C">
          <w:rPr>
            <w:noProof/>
            <w:webHidden/>
          </w:rPr>
          <w:instrText xml:space="preserve"> PAGEREF _Toc142211721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22" w:history="1">
        <w:r w:rsidR="00F1237C" w:rsidRPr="009160FA">
          <w:rPr>
            <w:rStyle w:val="Hyperlink"/>
            <w:noProof/>
          </w:rPr>
          <w:t xml:space="preserve">Gambar 3.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Keluar</w:t>
        </w:r>
        <w:r w:rsidR="00F1237C">
          <w:rPr>
            <w:noProof/>
            <w:webHidden/>
          </w:rPr>
          <w:tab/>
        </w:r>
        <w:r>
          <w:rPr>
            <w:noProof/>
            <w:webHidden/>
          </w:rPr>
          <w:fldChar w:fldCharType="begin"/>
        </w:r>
        <w:r w:rsidR="00F1237C">
          <w:rPr>
            <w:noProof/>
            <w:webHidden/>
          </w:rPr>
          <w:instrText xml:space="preserve"> PAGEREF _Toc142211722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23" w:history="1">
        <w:r w:rsidR="00F1237C" w:rsidRPr="009160FA">
          <w:rPr>
            <w:rStyle w:val="Hyperlink"/>
            <w:noProof/>
          </w:rPr>
          <w:t xml:space="preserve">Gambar 3.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Disposisi Surat Masuk</w:t>
        </w:r>
        <w:r w:rsidR="00F1237C">
          <w:rPr>
            <w:noProof/>
            <w:webHidden/>
          </w:rPr>
          <w:tab/>
        </w:r>
        <w:r>
          <w:rPr>
            <w:noProof/>
            <w:webHidden/>
          </w:rPr>
          <w:fldChar w:fldCharType="begin"/>
        </w:r>
        <w:r w:rsidR="00F1237C">
          <w:rPr>
            <w:noProof/>
            <w:webHidden/>
          </w:rPr>
          <w:instrText xml:space="preserve"> PAGEREF _Toc142211723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24" w:history="1">
        <w:r w:rsidR="00F1237C" w:rsidRPr="009160FA">
          <w:rPr>
            <w:rStyle w:val="Hyperlink"/>
            <w:noProof/>
          </w:rPr>
          <w:t xml:space="preserve">Gambar 3.1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Akun User</w:t>
        </w:r>
        <w:r w:rsidR="00F1237C">
          <w:rPr>
            <w:noProof/>
            <w:webHidden/>
          </w:rPr>
          <w:tab/>
        </w:r>
        <w:r>
          <w:rPr>
            <w:noProof/>
            <w:webHidden/>
          </w:rPr>
          <w:fldChar w:fldCharType="begin"/>
        </w:r>
        <w:r w:rsidR="00F1237C">
          <w:rPr>
            <w:noProof/>
            <w:webHidden/>
          </w:rPr>
          <w:instrText xml:space="preserve"> PAGEREF _Toc142211724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25" w:history="1">
        <w:r w:rsidR="00F1237C" w:rsidRPr="009160FA">
          <w:rPr>
            <w:rStyle w:val="Hyperlink"/>
            <w:noProof/>
          </w:rPr>
          <w:t xml:space="preserve">Gambar 3.1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Akun User</w:t>
        </w:r>
        <w:r w:rsidR="00F1237C">
          <w:rPr>
            <w:noProof/>
            <w:webHidden/>
          </w:rPr>
          <w:tab/>
        </w:r>
        <w:r>
          <w:rPr>
            <w:noProof/>
            <w:webHidden/>
          </w:rPr>
          <w:fldChar w:fldCharType="begin"/>
        </w:r>
        <w:r w:rsidR="00F1237C">
          <w:rPr>
            <w:noProof/>
            <w:webHidden/>
          </w:rPr>
          <w:instrText xml:space="preserve"> PAGEREF _Toc142211725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26" w:history="1">
        <w:r w:rsidR="00F1237C" w:rsidRPr="009160FA">
          <w:rPr>
            <w:rStyle w:val="Hyperlink"/>
            <w:noProof/>
          </w:rPr>
          <w:t xml:space="preserve">Gambar 3.1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Akun User</w:t>
        </w:r>
        <w:r w:rsidR="00F1237C">
          <w:rPr>
            <w:noProof/>
            <w:webHidden/>
          </w:rPr>
          <w:tab/>
        </w:r>
        <w:r>
          <w:rPr>
            <w:noProof/>
            <w:webHidden/>
          </w:rPr>
          <w:fldChar w:fldCharType="begin"/>
        </w:r>
        <w:r w:rsidR="00F1237C">
          <w:rPr>
            <w:noProof/>
            <w:webHidden/>
          </w:rPr>
          <w:instrText xml:space="preserve"> PAGEREF _Toc142211726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27" w:history="1">
        <w:r w:rsidR="00F1237C" w:rsidRPr="009160FA">
          <w:rPr>
            <w:rStyle w:val="Hyperlink"/>
            <w:noProof/>
          </w:rPr>
          <w:t xml:space="preserve">Gambar 3.1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Role Access</w:t>
        </w:r>
        <w:r w:rsidR="00F1237C">
          <w:rPr>
            <w:noProof/>
            <w:webHidden/>
          </w:rPr>
          <w:tab/>
        </w:r>
        <w:r>
          <w:rPr>
            <w:noProof/>
            <w:webHidden/>
          </w:rPr>
          <w:fldChar w:fldCharType="begin"/>
        </w:r>
        <w:r w:rsidR="00F1237C">
          <w:rPr>
            <w:noProof/>
            <w:webHidden/>
          </w:rPr>
          <w:instrText xml:space="preserve"> PAGEREF _Toc142211727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28" w:history="1">
        <w:r w:rsidR="00F1237C" w:rsidRPr="009160FA">
          <w:rPr>
            <w:rStyle w:val="Hyperlink"/>
            <w:noProof/>
          </w:rPr>
          <w:t xml:space="preserve">Gambar 3. 1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Role Access</w:t>
        </w:r>
        <w:r w:rsidR="00F1237C">
          <w:rPr>
            <w:noProof/>
            <w:webHidden/>
          </w:rPr>
          <w:tab/>
        </w:r>
        <w:r>
          <w:rPr>
            <w:noProof/>
            <w:webHidden/>
          </w:rPr>
          <w:fldChar w:fldCharType="begin"/>
        </w:r>
        <w:r w:rsidR="00F1237C">
          <w:rPr>
            <w:noProof/>
            <w:webHidden/>
          </w:rPr>
          <w:instrText xml:space="preserve"> PAGEREF _Toc142211728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29" w:history="1">
        <w:r w:rsidR="00F1237C" w:rsidRPr="009160FA">
          <w:rPr>
            <w:rStyle w:val="Hyperlink"/>
            <w:noProof/>
          </w:rPr>
          <w:t xml:space="preserve">Gambar 3.1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Role Access</w:t>
        </w:r>
        <w:r w:rsidR="00F1237C">
          <w:rPr>
            <w:noProof/>
            <w:webHidden/>
          </w:rPr>
          <w:tab/>
        </w:r>
        <w:r>
          <w:rPr>
            <w:noProof/>
            <w:webHidden/>
          </w:rPr>
          <w:fldChar w:fldCharType="begin"/>
        </w:r>
        <w:r w:rsidR="00F1237C">
          <w:rPr>
            <w:noProof/>
            <w:webHidden/>
          </w:rPr>
          <w:instrText xml:space="preserve"> PAGEREF _Toc142211729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30" w:history="1">
        <w:r w:rsidR="00F1237C" w:rsidRPr="009160FA">
          <w:rPr>
            <w:rStyle w:val="Hyperlink"/>
            <w:noProof/>
          </w:rPr>
          <w:t xml:space="preserve">Gambar 3.1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Ganti Role Access</w:t>
        </w:r>
        <w:r w:rsidR="00F1237C">
          <w:rPr>
            <w:noProof/>
            <w:webHidden/>
          </w:rPr>
          <w:tab/>
        </w:r>
        <w:r>
          <w:rPr>
            <w:noProof/>
            <w:webHidden/>
          </w:rPr>
          <w:fldChar w:fldCharType="begin"/>
        </w:r>
        <w:r w:rsidR="00F1237C">
          <w:rPr>
            <w:noProof/>
            <w:webHidden/>
          </w:rPr>
          <w:instrText xml:space="preserve"> PAGEREF _Toc142211730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31" w:history="1">
        <w:r w:rsidR="00F1237C" w:rsidRPr="009160FA">
          <w:rPr>
            <w:rStyle w:val="Hyperlink"/>
            <w:noProof/>
          </w:rPr>
          <w:t xml:space="preserve">Gambar 3.1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1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32" w:history="1">
        <w:r w:rsidR="00F1237C" w:rsidRPr="009160FA">
          <w:rPr>
            <w:rStyle w:val="Hyperlink"/>
            <w:noProof/>
          </w:rPr>
          <w:t xml:space="preserve">Gambar 3.1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Create</w:t>
        </w:r>
        <w:r w:rsidR="00F1237C" w:rsidRPr="009160FA">
          <w:rPr>
            <w:rStyle w:val="Hyperlink"/>
            <w:noProof/>
          </w:rPr>
          <w:t xml:space="preserve"> Data</w:t>
        </w:r>
        <w:r w:rsidR="00F1237C">
          <w:rPr>
            <w:noProof/>
            <w:webHidden/>
          </w:rPr>
          <w:tab/>
        </w:r>
        <w:r>
          <w:rPr>
            <w:noProof/>
            <w:webHidden/>
          </w:rPr>
          <w:fldChar w:fldCharType="begin"/>
        </w:r>
        <w:r w:rsidR="00F1237C">
          <w:rPr>
            <w:noProof/>
            <w:webHidden/>
          </w:rPr>
          <w:instrText xml:space="preserve"> PAGEREF _Toc142211732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33" w:history="1">
        <w:r w:rsidR="00F1237C" w:rsidRPr="009160FA">
          <w:rPr>
            <w:rStyle w:val="Hyperlink"/>
            <w:noProof/>
          </w:rPr>
          <w:t xml:space="preserve">Gambar 3.1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Edit Data</w:t>
        </w:r>
        <w:r w:rsidR="00F1237C">
          <w:rPr>
            <w:noProof/>
            <w:webHidden/>
          </w:rPr>
          <w:tab/>
        </w:r>
        <w:r>
          <w:rPr>
            <w:noProof/>
            <w:webHidden/>
          </w:rPr>
          <w:fldChar w:fldCharType="begin"/>
        </w:r>
        <w:r w:rsidR="00F1237C">
          <w:rPr>
            <w:noProof/>
            <w:webHidden/>
          </w:rPr>
          <w:instrText xml:space="preserve"> PAGEREF _Toc142211733 \h </w:instrText>
        </w:r>
        <w:r>
          <w:rPr>
            <w:noProof/>
            <w:webHidden/>
          </w:rPr>
        </w:r>
        <w:r>
          <w:rPr>
            <w:noProof/>
            <w:webHidden/>
          </w:rPr>
          <w:fldChar w:fldCharType="separate"/>
        </w:r>
        <w:r w:rsidR="00EC5CE1">
          <w:rPr>
            <w:noProof/>
            <w:webHidden/>
          </w:rPr>
          <w:t>6</w:t>
        </w:r>
        <w:r>
          <w:rPr>
            <w:noProof/>
            <w:webHidden/>
          </w:rPr>
          <w:fldChar w:fldCharType="end"/>
        </w:r>
      </w:hyperlink>
    </w:p>
    <w:p w:rsidR="00CE0A0B" w:rsidRDefault="00CE0A0B">
      <w:pPr>
        <w:pStyle w:val="TableofFigures"/>
        <w:tabs>
          <w:tab w:val="right" w:leader="dot" w:pos="7928"/>
        </w:tabs>
        <w:rPr>
          <w:rStyle w:val="Hyperlink"/>
          <w:noProof/>
        </w:rPr>
        <w:sectPr w:rsidR="00CE0A0B" w:rsidSect="0028357D">
          <w:pgSz w:w="11907" w:h="16839" w:code="9"/>
          <w:pgMar w:top="2268" w:right="1701" w:bottom="1701" w:left="2268" w:header="709" w:footer="709" w:gutter="0"/>
          <w:pgNumType w:fmt="lowerRoman"/>
          <w:cols w:space="708"/>
          <w:titlePg/>
          <w:docGrid w:linePitch="360"/>
        </w:sectPr>
      </w:pPr>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34" w:history="1">
        <w:r w:rsidR="00F1237C" w:rsidRPr="009160FA">
          <w:rPr>
            <w:rStyle w:val="Hyperlink"/>
            <w:noProof/>
          </w:rPr>
          <w:t xml:space="preserve">Gambar 3.2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Disposisi Surat</w:t>
        </w:r>
        <w:r w:rsidR="00F1237C">
          <w:rPr>
            <w:noProof/>
            <w:webHidden/>
          </w:rPr>
          <w:tab/>
        </w:r>
        <w:r>
          <w:rPr>
            <w:noProof/>
            <w:webHidden/>
          </w:rPr>
          <w:fldChar w:fldCharType="begin"/>
        </w:r>
        <w:r w:rsidR="00F1237C">
          <w:rPr>
            <w:noProof/>
            <w:webHidden/>
          </w:rPr>
          <w:instrText xml:space="preserve"> PAGEREF _Toc142211734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35" w:history="1">
        <w:r w:rsidR="00F1237C" w:rsidRPr="009160FA">
          <w:rPr>
            <w:rStyle w:val="Hyperlink"/>
            <w:noProof/>
          </w:rPr>
          <w:t xml:space="preserve">Gambar 3.2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Class </w:t>
        </w:r>
        <w:r w:rsidR="00F1237C" w:rsidRPr="009160FA">
          <w:rPr>
            <w:rStyle w:val="Hyperlink"/>
            <w:noProof/>
          </w:rPr>
          <w:t>Sistem</w:t>
        </w:r>
        <w:r w:rsidR="00F1237C">
          <w:rPr>
            <w:noProof/>
            <w:webHidden/>
          </w:rPr>
          <w:tab/>
        </w:r>
        <w:r>
          <w:rPr>
            <w:noProof/>
            <w:webHidden/>
          </w:rPr>
          <w:fldChar w:fldCharType="begin"/>
        </w:r>
        <w:r w:rsidR="00F1237C">
          <w:rPr>
            <w:noProof/>
            <w:webHidden/>
          </w:rPr>
          <w:instrText xml:space="preserve"> PAGEREF _Toc142211735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36" w:history="1">
        <w:r w:rsidR="00F1237C" w:rsidRPr="009160FA">
          <w:rPr>
            <w:rStyle w:val="Hyperlink"/>
            <w:noProof/>
          </w:rPr>
          <w:t>Gambar 3.22 Relasi Database</w:t>
        </w:r>
        <w:r w:rsidR="00F1237C">
          <w:rPr>
            <w:noProof/>
            <w:webHidden/>
          </w:rPr>
          <w:tab/>
        </w:r>
        <w:r>
          <w:rPr>
            <w:noProof/>
            <w:webHidden/>
          </w:rPr>
          <w:fldChar w:fldCharType="begin"/>
        </w:r>
        <w:r w:rsidR="00F1237C">
          <w:rPr>
            <w:noProof/>
            <w:webHidden/>
          </w:rPr>
          <w:instrText xml:space="preserve"> PAGEREF _Toc142211736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37" w:history="1">
        <w:r w:rsidR="00F1237C" w:rsidRPr="009160FA">
          <w:rPr>
            <w:rStyle w:val="Hyperlink"/>
            <w:noProof/>
          </w:rPr>
          <w:t xml:space="preserve">Gambar 3.23 Desain Pag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7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38" w:history="1">
        <w:r w:rsidR="00F1237C" w:rsidRPr="009160FA">
          <w:rPr>
            <w:rStyle w:val="Hyperlink"/>
            <w:noProof/>
          </w:rPr>
          <w:t>Gambar 3.24 Desain Page Surat Masuk</w:t>
        </w:r>
        <w:r w:rsidR="00F1237C">
          <w:rPr>
            <w:noProof/>
            <w:webHidden/>
          </w:rPr>
          <w:tab/>
        </w:r>
        <w:r>
          <w:rPr>
            <w:noProof/>
            <w:webHidden/>
          </w:rPr>
          <w:fldChar w:fldCharType="begin"/>
        </w:r>
        <w:r w:rsidR="00F1237C">
          <w:rPr>
            <w:noProof/>
            <w:webHidden/>
          </w:rPr>
          <w:instrText xml:space="preserve"> PAGEREF _Toc142211738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39" w:history="1">
        <w:r w:rsidR="00F1237C" w:rsidRPr="009160FA">
          <w:rPr>
            <w:rStyle w:val="Hyperlink"/>
            <w:noProof/>
          </w:rPr>
          <w:t>Gambar 3.25 Desain Page Detail Surat Masuk</w:t>
        </w:r>
        <w:r w:rsidR="00F1237C">
          <w:rPr>
            <w:noProof/>
            <w:webHidden/>
          </w:rPr>
          <w:tab/>
        </w:r>
        <w:r>
          <w:rPr>
            <w:noProof/>
            <w:webHidden/>
          </w:rPr>
          <w:fldChar w:fldCharType="begin"/>
        </w:r>
        <w:r w:rsidR="00F1237C">
          <w:rPr>
            <w:noProof/>
            <w:webHidden/>
          </w:rPr>
          <w:instrText xml:space="preserve"> PAGEREF _Toc142211739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40" w:history="1">
        <w:r w:rsidR="00F1237C" w:rsidRPr="009160FA">
          <w:rPr>
            <w:rStyle w:val="Hyperlink"/>
            <w:noProof/>
          </w:rPr>
          <w:t xml:space="preserve">Gambar 3.26 Desain Page </w:t>
        </w:r>
        <w:r w:rsidR="00F1237C" w:rsidRPr="009160FA">
          <w:rPr>
            <w:rStyle w:val="Hyperlink"/>
            <w:i/>
            <w:noProof/>
          </w:rPr>
          <w:t>Dashboard</w:t>
        </w:r>
        <w:r w:rsidR="00F1237C" w:rsidRPr="009160FA">
          <w:rPr>
            <w:rStyle w:val="Hyperlink"/>
            <w:noProof/>
          </w:rPr>
          <w:t xml:space="preserve"> Manajemen Surat</w:t>
        </w:r>
        <w:r w:rsidR="00F1237C">
          <w:rPr>
            <w:noProof/>
            <w:webHidden/>
          </w:rPr>
          <w:tab/>
        </w:r>
        <w:r>
          <w:rPr>
            <w:noProof/>
            <w:webHidden/>
          </w:rPr>
          <w:fldChar w:fldCharType="begin"/>
        </w:r>
        <w:r w:rsidR="00F1237C">
          <w:rPr>
            <w:noProof/>
            <w:webHidden/>
          </w:rPr>
          <w:instrText xml:space="preserve"> PAGEREF _Toc142211740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41" w:history="1">
        <w:r w:rsidR="00F1237C" w:rsidRPr="009160FA">
          <w:rPr>
            <w:rStyle w:val="Hyperlink"/>
            <w:noProof/>
          </w:rPr>
          <w:t>Gambar 3.27 Desain Page Surat Keluar</w:t>
        </w:r>
        <w:r w:rsidR="00F1237C">
          <w:rPr>
            <w:noProof/>
            <w:webHidden/>
          </w:rPr>
          <w:tab/>
        </w:r>
        <w:r>
          <w:rPr>
            <w:noProof/>
            <w:webHidden/>
          </w:rPr>
          <w:fldChar w:fldCharType="begin"/>
        </w:r>
        <w:r w:rsidR="00F1237C">
          <w:rPr>
            <w:noProof/>
            <w:webHidden/>
          </w:rPr>
          <w:instrText xml:space="preserve"> PAGEREF _Toc142211741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42" w:history="1">
        <w:r w:rsidR="00F1237C" w:rsidRPr="009160FA">
          <w:rPr>
            <w:rStyle w:val="Hyperlink"/>
            <w:noProof/>
          </w:rPr>
          <w:t>Gambar 3.28 Desain Page Detail Surat Keluar</w:t>
        </w:r>
        <w:r w:rsidR="00F1237C">
          <w:rPr>
            <w:noProof/>
            <w:webHidden/>
          </w:rPr>
          <w:tab/>
        </w:r>
        <w:r>
          <w:rPr>
            <w:noProof/>
            <w:webHidden/>
          </w:rPr>
          <w:fldChar w:fldCharType="begin"/>
        </w:r>
        <w:r w:rsidR="00F1237C">
          <w:rPr>
            <w:noProof/>
            <w:webHidden/>
          </w:rPr>
          <w:instrText xml:space="preserve"> PAGEREF _Toc142211742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43" w:history="1">
        <w:r w:rsidR="00F1237C" w:rsidRPr="009160FA">
          <w:rPr>
            <w:rStyle w:val="Hyperlink"/>
            <w:noProof/>
          </w:rPr>
          <w:t>Gambar 3.29 Desain Page Disposisi Surat</w:t>
        </w:r>
        <w:r w:rsidR="00F1237C">
          <w:rPr>
            <w:noProof/>
            <w:webHidden/>
          </w:rPr>
          <w:tab/>
        </w:r>
        <w:r>
          <w:rPr>
            <w:noProof/>
            <w:webHidden/>
          </w:rPr>
          <w:fldChar w:fldCharType="begin"/>
        </w:r>
        <w:r w:rsidR="00F1237C">
          <w:rPr>
            <w:noProof/>
            <w:webHidden/>
          </w:rPr>
          <w:instrText xml:space="preserve"> PAGEREF _Toc142211743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44" w:history="1">
        <w:r w:rsidR="00F1237C" w:rsidRPr="009160FA">
          <w:rPr>
            <w:rStyle w:val="Hyperlink"/>
            <w:noProof/>
          </w:rPr>
          <w:t>Gambar 3.30 Desain Page Disposisi Memberi Komentar</w:t>
        </w:r>
        <w:r w:rsidR="00F1237C">
          <w:rPr>
            <w:noProof/>
            <w:webHidden/>
          </w:rPr>
          <w:tab/>
        </w:r>
        <w:r>
          <w:rPr>
            <w:noProof/>
            <w:webHidden/>
          </w:rPr>
          <w:fldChar w:fldCharType="begin"/>
        </w:r>
        <w:r w:rsidR="00F1237C">
          <w:rPr>
            <w:noProof/>
            <w:webHidden/>
          </w:rPr>
          <w:instrText xml:space="preserve"> PAGEREF _Toc142211744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45" w:history="1">
        <w:r w:rsidR="00F1237C" w:rsidRPr="009160FA">
          <w:rPr>
            <w:rStyle w:val="Hyperlink"/>
            <w:noProof/>
          </w:rPr>
          <w:t>Gambar 3.31 Desain Page Disposisi Surat Tindak Lanjuti</w:t>
        </w:r>
        <w:r w:rsidR="00F1237C">
          <w:rPr>
            <w:noProof/>
            <w:webHidden/>
          </w:rPr>
          <w:tab/>
        </w:r>
        <w:r>
          <w:rPr>
            <w:noProof/>
            <w:webHidden/>
          </w:rPr>
          <w:fldChar w:fldCharType="begin"/>
        </w:r>
        <w:r w:rsidR="00F1237C">
          <w:rPr>
            <w:noProof/>
            <w:webHidden/>
          </w:rPr>
          <w:instrText xml:space="preserve"> PAGEREF _Toc142211745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rsidP="001200BF">
      <w:pPr>
        <w:pStyle w:val="TableofFigures"/>
        <w:tabs>
          <w:tab w:val="right" w:leader="dot" w:pos="7928"/>
        </w:tabs>
        <w:rPr>
          <w:rFonts w:asciiTheme="minorHAnsi" w:eastAsiaTheme="minorEastAsia" w:hAnsiTheme="minorHAnsi"/>
          <w:noProof/>
          <w:sz w:val="22"/>
          <w:lang w:eastAsia="id-ID"/>
        </w:rPr>
      </w:pPr>
      <w:hyperlink w:anchor="_Toc142211746" w:history="1">
        <w:r w:rsidR="00F1237C" w:rsidRPr="009160FA">
          <w:rPr>
            <w:rStyle w:val="Hyperlink"/>
            <w:noProof/>
          </w:rPr>
          <w:t>Gambar 3.32 Desain Lembar Disposisi</w:t>
        </w:r>
        <w:r w:rsidR="00F1237C">
          <w:rPr>
            <w:noProof/>
            <w:webHidden/>
          </w:rPr>
          <w:tab/>
        </w:r>
        <w:r>
          <w:rPr>
            <w:noProof/>
            <w:webHidden/>
          </w:rPr>
          <w:fldChar w:fldCharType="begin"/>
        </w:r>
        <w:r w:rsidR="00F1237C">
          <w:rPr>
            <w:noProof/>
            <w:webHidden/>
          </w:rPr>
          <w:instrText xml:space="preserve"> PAGEREF _Toc142211746 \h </w:instrText>
        </w:r>
        <w:r>
          <w:rPr>
            <w:noProof/>
            <w:webHidden/>
          </w:rPr>
        </w:r>
        <w:r>
          <w:rPr>
            <w:noProof/>
            <w:webHidden/>
          </w:rPr>
          <w:fldChar w:fldCharType="separate"/>
        </w:r>
        <w:r w:rsidR="00EC5CE1">
          <w:rPr>
            <w:noProof/>
            <w:webHidden/>
          </w:rPr>
          <w:t>6</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5A6F9E" w:rsidRPr="00A218A0" w:rsidRDefault="008F1BEE" w:rsidP="007F43F0">
      <w:pPr>
        <w:tabs>
          <w:tab w:val="left" w:leader="dot" w:pos="7371"/>
          <w:tab w:val="left" w:pos="7513"/>
          <w:tab w:val="left" w:pos="7655"/>
        </w:tabs>
        <w:spacing w:after="0" w:line="480" w:lineRule="auto"/>
        <w:ind w:right="-426"/>
        <w:rPr>
          <w:rFonts w:cs="Times New Roman"/>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cs="Times New Roman"/>
          <w:szCs w:val="24"/>
        </w:rPr>
        <w:fldChar w:fldCharType="end"/>
      </w:r>
    </w:p>
    <w:p w:rsidR="005A6F9E" w:rsidRPr="00A218A0" w:rsidRDefault="005A6F9E" w:rsidP="00EB4304">
      <w:pPr>
        <w:pStyle w:val="Title"/>
      </w:pPr>
      <w:bookmarkStart w:id="11" w:name="_Toc112513546"/>
      <w:bookmarkStart w:id="12" w:name="_Toc118383788"/>
      <w:bookmarkStart w:id="13" w:name="_Toc119165447"/>
      <w:bookmarkStart w:id="14" w:name="_Toc142218452"/>
      <w:r w:rsidRPr="00A218A0">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F1237C" w:rsidRDefault="008F1BEE">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42211779" w:history="1">
        <w:r w:rsidR="00F1237C" w:rsidRPr="00F512C9">
          <w:rPr>
            <w:rStyle w:val="Hyperlink"/>
            <w:noProof/>
          </w:rPr>
          <w:t>Tabel 2.1 Tabel Matriks Penelitian</w:t>
        </w:r>
        <w:r w:rsidR="00F1237C">
          <w:rPr>
            <w:noProof/>
            <w:webHidden/>
          </w:rPr>
          <w:tab/>
        </w:r>
        <w:r>
          <w:rPr>
            <w:noProof/>
            <w:webHidden/>
          </w:rPr>
          <w:fldChar w:fldCharType="begin"/>
        </w:r>
        <w:r w:rsidR="00F1237C">
          <w:rPr>
            <w:noProof/>
            <w:webHidden/>
          </w:rPr>
          <w:instrText xml:space="preserve"> PAGEREF _Toc142211779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80" w:history="1">
        <w:r w:rsidR="00F1237C" w:rsidRPr="00F512C9">
          <w:rPr>
            <w:rStyle w:val="Hyperlink"/>
            <w:noProof/>
          </w:rPr>
          <w:t xml:space="preserve">Tabel 2.2 Simbol-simbol dalam </w:t>
        </w:r>
        <w:r w:rsidR="00F1237C" w:rsidRPr="00F512C9">
          <w:rPr>
            <w:rStyle w:val="Hyperlink"/>
            <w:i/>
            <w:noProof/>
          </w:rPr>
          <w:t>use case</w:t>
        </w:r>
        <w:r w:rsidR="00F1237C" w:rsidRPr="00F512C9">
          <w:rPr>
            <w:rStyle w:val="Hyperlink"/>
            <w:noProof/>
          </w:rPr>
          <w:t xml:space="preserve"> </w:t>
        </w:r>
        <w:r w:rsidR="00F1237C" w:rsidRPr="00F512C9">
          <w:rPr>
            <w:rStyle w:val="Hyperlink"/>
            <w:i/>
            <w:noProof/>
          </w:rPr>
          <w:t>Diagram</w:t>
        </w:r>
        <w:r w:rsidR="00F1237C">
          <w:rPr>
            <w:noProof/>
            <w:webHidden/>
          </w:rPr>
          <w:tab/>
        </w:r>
        <w:r>
          <w:rPr>
            <w:noProof/>
            <w:webHidden/>
          </w:rPr>
          <w:fldChar w:fldCharType="begin"/>
        </w:r>
        <w:r w:rsidR="00F1237C">
          <w:rPr>
            <w:noProof/>
            <w:webHidden/>
          </w:rPr>
          <w:instrText xml:space="preserve"> PAGEREF _Toc142211780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81" w:history="1">
        <w:r w:rsidR="00F1237C" w:rsidRPr="00F512C9">
          <w:rPr>
            <w:rStyle w:val="Hyperlink"/>
            <w:noProof/>
          </w:rPr>
          <w:t xml:space="preserve">Tabel 2.3 </w:t>
        </w:r>
        <w:r w:rsidR="00F1237C" w:rsidRPr="00F512C9">
          <w:rPr>
            <w:rStyle w:val="Hyperlink"/>
            <w:bCs/>
            <w:noProof/>
          </w:rPr>
          <w:t xml:space="preserve">Simbol-simbol dalam usecas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1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82" w:history="1">
        <w:r w:rsidR="00F1237C" w:rsidRPr="00F512C9">
          <w:rPr>
            <w:rStyle w:val="Hyperlink"/>
            <w:noProof/>
          </w:rPr>
          <w:t xml:space="preserve">Tabel 2.4 Simbol-simbol dalam </w:t>
        </w:r>
        <w:r w:rsidR="00F1237C" w:rsidRPr="00F512C9">
          <w:rPr>
            <w:rStyle w:val="Hyperlink"/>
            <w:i/>
            <w:noProof/>
          </w:rPr>
          <w:t>Activity Diagram</w:t>
        </w:r>
        <w:r w:rsidR="00F1237C">
          <w:rPr>
            <w:noProof/>
            <w:webHidden/>
          </w:rPr>
          <w:tab/>
        </w:r>
        <w:r>
          <w:rPr>
            <w:noProof/>
            <w:webHidden/>
          </w:rPr>
          <w:fldChar w:fldCharType="begin"/>
        </w:r>
        <w:r w:rsidR="00F1237C">
          <w:rPr>
            <w:noProof/>
            <w:webHidden/>
          </w:rPr>
          <w:instrText xml:space="preserve"> PAGEREF _Toc142211782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rsidP="00224D5A">
      <w:pPr>
        <w:pStyle w:val="TableofFigures"/>
        <w:tabs>
          <w:tab w:val="right" w:leader="dot" w:pos="7928"/>
        </w:tabs>
        <w:rPr>
          <w:noProof/>
        </w:rPr>
      </w:pPr>
      <w:hyperlink w:anchor="_Toc142211783" w:history="1">
        <w:r w:rsidR="00F1237C" w:rsidRPr="00F512C9">
          <w:rPr>
            <w:rStyle w:val="Hyperlink"/>
            <w:noProof/>
          </w:rPr>
          <w:t xml:space="preserve">Tabel 2.5 </w:t>
        </w:r>
        <w:r w:rsidR="00F1237C" w:rsidRPr="00F512C9">
          <w:rPr>
            <w:rStyle w:val="Hyperlink"/>
            <w:bCs/>
            <w:noProof/>
          </w:rPr>
          <w:t xml:space="preserve">Simbol-simbol dalam </w:t>
        </w:r>
        <w:r w:rsidR="00F1237C" w:rsidRPr="00F512C9">
          <w:rPr>
            <w:rStyle w:val="Hyperlink"/>
            <w:bCs/>
            <w:i/>
            <w:noProof/>
          </w:rPr>
          <w:t>Sequence</w:t>
        </w:r>
        <w:r w:rsidR="00F1237C" w:rsidRPr="00F512C9">
          <w:rPr>
            <w:rStyle w:val="Hyperlink"/>
            <w:bCs/>
            <w:noProof/>
          </w:rPr>
          <w:t xml:space="preserv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3 \h </w:instrText>
        </w:r>
        <w:r>
          <w:rPr>
            <w:noProof/>
            <w:webHidden/>
          </w:rPr>
        </w:r>
        <w:r>
          <w:rPr>
            <w:noProof/>
            <w:webHidden/>
          </w:rPr>
          <w:fldChar w:fldCharType="separate"/>
        </w:r>
        <w:r w:rsidR="00EC5CE1">
          <w:rPr>
            <w:noProof/>
            <w:webHidden/>
          </w:rPr>
          <w:t>6</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84" w:history="1">
        <w:r w:rsidR="00F1237C" w:rsidRPr="000F640A">
          <w:rPr>
            <w:rStyle w:val="Hyperlink"/>
            <w:noProof/>
          </w:rPr>
          <w:t>Tabel 3.1 Tahap Penelitian</w:t>
        </w:r>
        <w:r w:rsidR="00F1237C">
          <w:rPr>
            <w:noProof/>
            <w:webHidden/>
          </w:rPr>
          <w:tab/>
        </w:r>
        <w:r>
          <w:rPr>
            <w:noProof/>
            <w:webHidden/>
          </w:rPr>
          <w:fldChar w:fldCharType="begin"/>
        </w:r>
        <w:r w:rsidR="00F1237C">
          <w:rPr>
            <w:noProof/>
            <w:webHidden/>
          </w:rPr>
          <w:instrText xml:space="preserve"> PAGEREF _Toc142211784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85" w:history="1">
        <w:r w:rsidR="00F1237C" w:rsidRPr="000F640A">
          <w:rPr>
            <w:rStyle w:val="Hyperlink"/>
            <w:noProof/>
          </w:rPr>
          <w:t>Tabel 3.2 Tabel Database Surat_Masuk</w:t>
        </w:r>
        <w:r w:rsidR="00F1237C">
          <w:rPr>
            <w:noProof/>
            <w:webHidden/>
          </w:rPr>
          <w:tab/>
        </w:r>
        <w:r>
          <w:rPr>
            <w:noProof/>
            <w:webHidden/>
          </w:rPr>
          <w:fldChar w:fldCharType="begin"/>
        </w:r>
        <w:r w:rsidR="00F1237C">
          <w:rPr>
            <w:noProof/>
            <w:webHidden/>
          </w:rPr>
          <w:instrText xml:space="preserve"> PAGEREF _Toc142211785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86" w:history="1">
        <w:r w:rsidR="00F1237C" w:rsidRPr="000F640A">
          <w:rPr>
            <w:rStyle w:val="Hyperlink"/>
            <w:noProof/>
          </w:rPr>
          <w:t>Tabel 3.3 Tabel Database Surat_Keluar</w:t>
        </w:r>
        <w:r w:rsidR="00F1237C">
          <w:rPr>
            <w:noProof/>
            <w:webHidden/>
          </w:rPr>
          <w:tab/>
        </w:r>
        <w:r>
          <w:rPr>
            <w:noProof/>
            <w:webHidden/>
          </w:rPr>
          <w:fldChar w:fldCharType="begin"/>
        </w:r>
        <w:r w:rsidR="00F1237C">
          <w:rPr>
            <w:noProof/>
            <w:webHidden/>
          </w:rPr>
          <w:instrText xml:space="preserve"> PAGEREF _Toc142211786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87" w:history="1">
        <w:r w:rsidR="00F1237C" w:rsidRPr="000F640A">
          <w:rPr>
            <w:rStyle w:val="Hyperlink"/>
            <w:noProof/>
          </w:rPr>
          <w:t>Tabel 3.4 Tabel Database User</w:t>
        </w:r>
        <w:r w:rsidR="00F1237C">
          <w:rPr>
            <w:noProof/>
            <w:webHidden/>
          </w:rPr>
          <w:tab/>
        </w:r>
        <w:r>
          <w:rPr>
            <w:noProof/>
            <w:webHidden/>
          </w:rPr>
          <w:fldChar w:fldCharType="begin"/>
        </w:r>
        <w:r w:rsidR="00F1237C">
          <w:rPr>
            <w:noProof/>
            <w:webHidden/>
          </w:rPr>
          <w:instrText xml:space="preserve"> PAGEREF _Toc142211787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88" w:history="1">
        <w:r w:rsidR="00F1237C" w:rsidRPr="000F640A">
          <w:rPr>
            <w:rStyle w:val="Hyperlink"/>
            <w:noProof/>
          </w:rPr>
          <w:t>Tabel 3.5 Tabel Database Role</w:t>
        </w:r>
        <w:r w:rsidR="00F1237C">
          <w:rPr>
            <w:noProof/>
            <w:webHidden/>
          </w:rPr>
          <w:tab/>
        </w:r>
        <w:r>
          <w:rPr>
            <w:noProof/>
            <w:webHidden/>
          </w:rPr>
          <w:fldChar w:fldCharType="begin"/>
        </w:r>
        <w:r w:rsidR="00F1237C">
          <w:rPr>
            <w:noProof/>
            <w:webHidden/>
          </w:rPr>
          <w:instrText xml:space="preserve"> PAGEREF _Toc142211788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89" w:history="1">
        <w:r w:rsidR="00F1237C" w:rsidRPr="000F640A">
          <w:rPr>
            <w:rStyle w:val="Hyperlink"/>
            <w:noProof/>
          </w:rPr>
          <w:t>Tabel 3.6 Tabel Database User_Akses_Menu</w:t>
        </w:r>
        <w:r w:rsidR="00F1237C">
          <w:rPr>
            <w:noProof/>
            <w:webHidden/>
          </w:rPr>
          <w:tab/>
        </w:r>
        <w:r>
          <w:rPr>
            <w:noProof/>
            <w:webHidden/>
          </w:rPr>
          <w:fldChar w:fldCharType="begin"/>
        </w:r>
        <w:r w:rsidR="00F1237C">
          <w:rPr>
            <w:noProof/>
            <w:webHidden/>
          </w:rPr>
          <w:instrText xml:space="preserve"> PAGEREF _Toc142211789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90" w:history="1">
        <w:r w:rsidR="00F1237C" w:rsidRPr="000F640A">
          <w:rPr>
            <w:rStyle w:val="Hyperlink"/>
            <w:noProof/>
          </w:rPr>
          <w:t>Tabel 3.7 Tabel Database Lembar_Disposisi</w:t>
        </w:r>
        <w:r w:rsidR="00F1237C">
          <w:rPr>
            <w:noProof/>
            <w:webHidden/>
          </w:rPr>
          <w:tab/>
        </w:r>
        <w:r>
          <w:rPr>
            <w:noProof/>
            <w:webHidden/>
          </w:rPr>
          <w:fldChar w:fldCharType="begin"/>
        </w:r>
        <w:r w:rsidR="00F1237C">
          <w:rPr>
            <w:noProof/>
            <w:webHidden/>
          </w:rPr>
          <w:instrText xml:space="preserve"> PAGEREF _Toc142211790 \h </w:instrText>
        </w:r>
        <w:r>
          <w:rPr>
            <w:noProof/>
            <w:webHidden/>
          </w:rPr>
        </w:r>
        <w:r>
          <w:rPr>
            <w:noProof/>
            <w:webHidden/>
          </w:rPr>
          <w:fldChar w:fldCharType="separate"/>
        </w:r>
        <w:r w:rsidR="00EC5CE1">
          <w:rPr>
            <w:noProof/>
            <w:webHidden/>
          </w:rPr>
          <w:t>6</w:t>
        </w:r>
        <w:r>
          <w:rPr>
            <w:noProof/>
            <w:webHidden/>
          </w:rPr>
          <w:fldChar w:fldCharType="end"/>
        </w:r>
      </w:hyperlink>
    </w:p>
    <w:p w:rsidR="00F1237C" w:rsidRDefault="008F1BEE">
      <w:pPr>
        <w:pStyle w:val="TableofFigures"/>
        <w:tabs>
          <w:tab w:val="right" w:leader="dot" w:pos="7928"/>
        </w:tabs>
        <w:rPr>
          <w:rFonts w:asciiTheme="minorHAnsi" w:eastAsiaTheme="minorEastAsia" w:hAnsiTheme="minorHAnsi"/>
          <w:noProof/>
          <w:sz w:val="22"/>
          <w:lang w:eastAsia="id-ID"/>
        </w:rPr>
      </w:pPr>
      <w:hyperlink w:anchor="_Toc142211791" w:history="1">
        <w:r w:rsidR="00F1237C" w:rsidRPr="000F640A">
          <w:rPr>
            <w:rStyle w:val="Hyperlink"/>
            <w:noProof/>
          </w:rPr>
          <w:t>Tabel 3.8 Tabel Database Menu</w:t>
        </w:r>
        <w:r w:rsidR="00F1237C">
          <w:rPr>
            <w:noProof/>
            <w:webHidden/>
          </w:rPr>
          <w:tab/>
        </w:r>
        <w:r>
          <w:rPr>
            <w:noProof/>
            <w:webHidden/>
          </w:rPr>
          <w:fldChar w:fldCharType="begin"/>
        </w:r>
        <w:r w:rsidR="00F1237C">
          <w:rPr>
            <w:noProof/>
            <w:webHidden/>
          </w:rPr>
          <w:instrText xml:space="preserve"> PAGEREF _Toc142211791 \h </w:instrText>
        </w:r>
        <w:r>
          <w:rPr>
            <w:noProof/>
            <w:webHidden/>
          </w:rPr>
        </w:r>
        <w:r>
          <w:rPr>
            <w:noProof/>
            <w:webHidden/>
          </w:rPr>
          <w:fldChar w:fldCharType="separate"/>
        </w:r>
        <w:r w:rsidR="00EC5CE1">
          <w:rPr>
            <w:noProof/>
            <w:webHidden/>
          </w:rPr>
          <w:t>6</w:t>
        </w:r>
        <w:r>
          <w:rPr>
            <w:noProof/>
            <w:webHidden/>
          </w:rPr>
          <w:fldChar w:fldCharType="end"/>
        </w:r>
      </w:hyperlink>
    </w:p>
    <w:p w:rsidR="00790F30" w:rsidRDefault="008F1BEE" w:rsidP="001200BF">
      <w:pPr>
        <w:pStyle w:val="TableofFigures"/>
        <w:tabs>
          <w:tab w:val="right" w:leader="dot" w:pos="7928"/>
        </w:tabs>
        <w:rPr>
          <w:rFonts w:cs="Times New Roman"/>
          <w:szCs w:val="24"/>
          <w:lang w:val="en-US"/>
        </w:rPr>
      </w:pPr>
      <w:hyperlink w:anchor="_Toc142211792" w:history="1">
        <w:r w:rsidR="00F1237C" w:rsidRPr="000F640A">
          <w:rPr>
            <w:rStyle w:val="Hyperlink"/>
            <w:noProof/>
          </w:rPr>
          <w:t>Tabel 3. 9 Definisi Operasional</w:t>
        </w:r>
        <w:r w:rsidR="00F1237C">
          <w:rPr>
            <w:noProof/>
            <w:webHidden/>
          </w:rPr>
          <w:tab/>
        </w:r>
        <w:r>
          <w:rPr>
            <w:noProof/>
            <w:webHidden/>
          </w:rPr>
          <w:fldChar w:fldCharType="begin"/>
        </w:r>
        <w:r w:rsidR="00F1237C">
          <w:rPr>
            <w:noProof/>
            <w:webHidden/>
          </w:rPr>
          <w:instrText xml:space="preserve"> PAGEREF _Toc142211792 \h </w:instrText>
        </w:r>
        <w:r>
          <w:rPr>
            <w:noProof/>
            <w:webHidden/>
          </w:rPr>
        </w:r>
        <w:r>
          <w:rPr>
            <w:noProof/>
            <w:webHidden/>
          </w:rPr>
          <w:fldChar w:fldCharType="separate"/>
        </w:r>
        <w:r w:rsidR="00EC5CE1">
          <w:rPr>
            <w:noProof/>
            <w:webHidden/>
          </w:rPr>
          <w:t>6</w:t>
        </w:r>
        <w:r>
          <w:rPr>
            <w:noProof/>
            <w:webHidden/>
          </w:rPr>
          <w:fldChar w:fldCharType="end"/>
        </w:r>
      </w:hyperlink>
      <w:r>
        <w:rPr>
          <w:rFonts w:cs="Times New Roman"/>
          <w:szCs w:val="24"/>
        </w:rPr>
        <w:fldChar w:fldCharType="end"/>
      </w:r>
    </w:p>
    <w:p w:rsidR="00790F30" w:rsidRDefault="00790F30" w:rsidP="005A6F9E">
      <w:pPr>
        <w:tabs>
          <w:tab w:val="left" w:leader="dot" w:pos="7513"/>
          <w:tab w:val="left" w:pos="7655"/>
        </w:tabs>
        <w:rPr>
          <w:rFonts w:cs="Times New Roman"/>
          <w:szCs w:val="24"/>
          <w:lang w:val="en-US"/>
        </w:rPr>
      </w:pPr>
    </w:p>
    <w:p w:rsidR="00790F30" w:rsidRDefault="00790F30">
      <w:pPr>
        <w:rPr>
          <w:rFonts w:cs="Times New Roman"/>
          <w:szCs w:val="24"/>
          <w:lang w:val="en-US"/>
        </w:rPr>
      </w:pPr>
      <w:r>
        <w:rPr>
          <w:rFonts w:cs="Times New Roman"/>
          <w:szCs w:val="24"/>
          <w:lang w:val="en-US"/>
        </w:rPr>
        <w:br w:type="page"/>
      </w:r>
    </w:p>
    <w:p w:rsidR="00790F30" w:rsidRDefault="00790F30" w:rsidP="005A6F9E">
      <w:pPr>
        <w:tabs>
          <w:tab w:val="left" w:leader="dot" w:pos="7513"/>
          <w:tab w:val="left" w:pos="7655"/>
        </w:tabs>
        <w:rPr>
          <w:rFonts w:cs="Times New Roman"/>
          <w:szCs w:val="24"/>
          <w:lang w:val="en-US"/>
        </w:rPr>
        <w:sectPr w:rsidR="00790F30" w:rsidSect="0028357D">
          <w:footerReference w:type="first" r:id="rId12"/>
          <w:pgSz w:w="11907" w:h="16839" w:code="9"/>
          <w:pgMar w:top="2268" w:right="1701" w:bottom="1701" w:left="2268" w:header="709" w:footer="709" w:gutter="0"/>
          <w:pgNumType w:fmt="lowerRoman"/>
          <w:cols w:space="708"/>
          <w:titlePg/>
          <w:docGrid w:linePitch="360"/>
        </w:sectPr>
      </w:pPr>
    </w:p>
    <w:p w:rsidR="00790F30" w:rsidRDefault="00790F30" w:rsidP="00EB4304">
      <w:pPr>
        <w:pStyle w:val="Title"/>
      </w:pPr>
      <w:bookmarkStart w:id="15" w:name="_Toc142218453"/>
      <w:r>
        <w:lastRenderedPageBreak/>
        <w:t>DAFTAR LAMPIRAN</w:t>
      </w:r>
      <w:bookmarkEnd w:id="15"/>
    </w:p>
    <w:p w:rsidR="00F6025D" w:rsidRPr="00187BFB" w:rsidRDefault="00F6025D" w:rsidP="000F65F8">
      <w:pPr>
        <w:pStyle w:val="ListParagraph"/>
        <w:numPr>
          <w:ilvl w:val="0"/>
          <w:numId w:val="8"/>
        </w:numPr>
        <w:ind w:left="357" w:hanging="357"/>
      </w:pPr>
      <w:r w:rsidRPr="00187BFB">
        <w:t>Jadwal</w:t>
      </w:r>
      <w:r w:rsidR="00426ACF">
        <w:rPr>
          <w:lang w:val="en-US"/>
        </w:rPr>
        <w:t xml:space="preserve"> </w:t>
      </w:r>
      <w:r w:rsidRPr="00187BFB">
        <w:t>Penelitian</w:t>
      </w:r>
    </w:p>
    <w:p w:rsidR="00F6025D" w:rsidRPr="004E0B0B" w:rsidRDefault="00F6025D" w:rsidP="000F65F8">
      <w:pPr>
        <w:pStyle w:val="ListParagraph"/>
        <w:numPr>
          <w:ilvl w:val="0"/>
          <w:numId w:val="8"/>
        </w:numPr>
        <w:tabs>
          <w:tab w:val="left" w:leader="dot" w:pos="7229"/>
          <w:tab w:val="left" w:pos="7655"/>
        </w:tabs>
        <w:ind w:left="357" w:hanging="357"/>
        <w:rPr>
          <w:szCs w:val="24"/>
          <w:lang w:val="sv-SE"/>
        </w:rPr>
      </w:pPr>
      <w:r>
        <w:rPr>
          <w:szCs w:val="24"/>
          <w:lang w:val="sv-SE"/>
        </w:rPr>
        <w:t xml:space="preserve">Berita Acara Perbaikan </w:t>
      </w:r>
      <w:r w:rsidR="00557FB9">
        <w:rPr>
          <w:szCs w:val="24"/>
          <w:lang w:val="sv-SE"/>
        </w:rPr>
        <w:t>Proposal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 xml:space="preserve">Berita Acara Penyelenggaraan Ujian </w:t>
      </w:r>
      <w:r w:rsidR="00557FB9">
        <w:rPr>
          <w:szCs w:val="24"/>
        </w:rPr>
        <w:t>Proposal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 xml:space="preserve">Daftar Hadir Penguji Sidang </w:t>
      </w:r>
      <w:r w:rsidR="00557FB9">
        <w:rPr>
          <w:szCs w:val="24"/>
        </w:rPr>
        <w:t>Proposal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 xml:space="preserve">Daftar Hadir Peserta Sidang </w:t>
      </w:r>
      <w:r w:rsidR="00557FB9">
        <w:rPr>
          <w:szCs w:val="24"/>
        </w:rPr>
        <w:t>Proposal Skripsi</w:t>
      </w:r>
    </w:p>
    <w:p w:rsidR="004E0B0B" w:rsidRPr="00634360" w:rsidRDefault="004E0B0B" w:rsidP="000F65F8">
      <w:pPr>
        <w:pStyle w:val="ListParagraph"/>
        <w:numPr>
          <w:ilvl w:val="0"/>
          <w:numId w:val="8"/>
        </w:numPr>
        <w:tabs>
          <w:tab w:val="left" w:leader="dot" w:pos="7229"/>
          <w:tab w:val="left" w:pos="7655"/>
        </w:tabs>
        <w:ind w:left="357" w:hanging="357"/>
        <w:rPr>
          <w:szCs w:val="24"/>
          <w:lang w:val="sv-SE"/>
        </w:rPr>
      </w:pPr>
      <w:r>
        <w:rPr>
          <w:szCs w:val="24"/>
        </w:rPr>
        <w:t xml:space="preserve">Lembar Penilai Ujian </w:t>
      </w:r>
      <w:r w:rsidR="00557FB9">
        <w:rPr>
          <w:szCs w:val="24"/>
        </w:rPr>
        <w:t>Proposal Skripsi</w:t>
      </w:r>
    </w:p>
    <w:p w:rsidR="00790F30" w:rsidRPr="004E0B0B" w:rsidRDefault="00790F30" w:rsidP="000F65F8">
      <w:pPr>
        <w:pStyle w:val="ListParagraph"/>
        <w:numPr>
          <w:ilvl w:val="0"/>
          <w:numId w:val="8"/>
        </w:numPr>
        <w:tabs>
          <w:tab w:val="left" w:leader="dot" w:pos="7229"/>
          <w:tab w:val="left" w:pos="7655"/>
        </w:tabs>
        <w:ind w:left="357" w:hanging="357"/>
        <w:rPr>
          <w:szCs w:val="24"/>
          <w:lang w:val="sv-SE"/>
        </w:rPr>
        <w:sectPr w:rsidR="00790F30" w:rsidRPr="004E0B0B" w:rsidSect="0028357D">
          <w:pgSz w:w="11907" w:h="16839" w:code="9"/>
          <w:pgMar w:top="2268" w:right="1701" w:bottom="1701" w:left="2268" w:header="709" w:footer="709" w:gutter="0"/>
          <w:pgNumType w:fmt="lowerRoman"/>
          <w:cols w:space="708"/>
          <w:titlePg/>
          <w:docGrid w:linePitch="360"/>
        </w:sectPr>
      </w:pPr>
    </w:p>
    <w:p w:rsidR="001701ED" w:rsidRPr="001701ED" w:rsidRDefault="001701ED" w:rsidP="00CA622D">
      <w:pPr>
        <w:pStyle w:val="Heading1"/>
        <w:ind w:left="0"/>
      </w:pPr>
      <w:bookmarkStart w:id="16" w:name="_Toc118383791"/>
      <w:bookmarkStart w:id="17" w:name="_Toc119165450"/>
      <w:bookmarkStart w:id="18" w:name="_Toc104674522"/>
      <w:bookmarkStart w:id="19" w:name="_Toc104676915"/>
      <w:bookmarkStart w:id="20" w:name="_Toc104986128"/>
      <w:bookmarkStart w:id="21" w:name="_Toc112513550"/>
      <w:bookmarkStart w:id="22" w:name="_Toc118383792"/>
      <w:bookmarkStart w:id="23" w:name="_Toc119165451"/>
      <w:bookmarkEnd w:id="16"/>
      <w:bookmarkEnd w:id="17"/>
      <w:r w:rsidRPr="001701ED">
        <w:lastRenderedPageBreak/>
        <w:br/>
      </w:r>
      <w:bookmarkStart w:id="24" w:name="_Toc142218454"/>
      <w:r w:rsidRPr="001701ED">
        <w:t>PENDAHULUAN</w:t>
      </w:r>
      <w:bookmarkEnd w:id="24"/>
    </w:p>
    <w:p w:rsidR="00CD5702" w:rsidRPr="0041654E" w:rsidRDefault="00CD5702" w:rsidP="006F1EEA">
      <w:pPr>
        <w:pStyle w:val="Heading2"/>
      </w:pPr>
      <w:bookmarkStart w:id="25" w:name="_Toc142218455"/>
      <w:r w:rsidRPr="0041654E">
        <w:t xml:space="preserve">Latar </w:t>
      </w:r>
      <w:r w:rsidRPr="00083381">
        <w:t>Belakang</w:t>
      </w:r>
      <w:bookmarkEnd w:id="18"/>
      <w:bookmarkEnd w:id="19"/>
      <w:bookmarkEnd w:id="20"/>
      <w:bookmarkEnd w:id="21"/>
      <w:bookmarkEnd w:id="22"/>
      <w:bookmarkEnd w:id="23"/>
      <w:bookmarkEnd w:id="25"/>
    </w:p>
    <w:p w:rsidR="00460175" w:rsidRPr="00460175" w:rsidRDefault="00460175" w:rsidP="00083381">
      <w:pPr>
        <w:pStyle w:val="normalpas"/>
      </w:pPr>
      <w:r w:rsidRPr="00460175">
        <w:t xml:space="preserve">Badan Pendapatan Daerah Kabupaten Tabalong merupakan salah satu instansi pemerintahan yang memiliki peran penting dalam mengelola </w:t>
      </w:r>
      <w:r>
        <w:rPr>
          <w:lang w:val="en-US"/>
        </w:rPr>
        <w:t>pendapatan</w:t>
      </w:r>
      <w:r w:rsidRPr="00460175">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083381">
      <w:pPr>
        <w:pStyle w:val="normalpas"/>
      </w:pPr>
      <w:r w:rsidRPr="00460175">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rsidP="00083381">
      <w:pPr>
        <w:pStyle w:val="normalpas"/>
      </w:pPr>
      <w:r>
        <w:br w:type="page"/>
      </w:r>
    </w:p>
    <w:p w:rsidR="00460175" w:rsidRPr="00460175" w:rsidRDefault="00833C11" w:rsidP="00083381">
      <w:pPr>
        <w:pStyle w:val="normalpas"/>
      </w:pPr>
      <w:r w:rsidRPr="00833C11">
        <w:rPr>
          <w:i/>
        </w:rPr>
        <w:lastRenderedPageBreak/>
        <w:t xml:space="preserve">CodeIgniter </w:t>
      </w:r>
      <w:r w:rsidR="00460175" w:rsidRPr="00460175">
        <w:t xml:space="preserve">adalah salah satu </w:t>
      </w:r>
      <w:r w:rsidRPr="00833C11">
        <w:rPr>
          <w:i/>
        </w:rPr>
        <w:t>Framework</w:t>
      </w:r>
      <w:r w:rsidR="0044077D" w:rsidRPr="0044077D">
        <w:rPr>
          <w:i/>
        </w:rPr>
        <w:t xml:space="preserve"> </w:t>
      </w:r>
      <w:r w:rsidR="00460175" w:rsidRPr="00460175">
        <w:t xml:space="preserve">pengembangan aplikasi web yang populer dan sering digunakan oleh para pengembang. Dengan menggunakan </w:t>
      </w:r>
      <w:r w:rsidR="00A16961" w:rsidRPr="00A16961">
        <w:rPr>
          <w:i/>
        </w:rPr>
        <w:t>CodeIgniter</w:t>
      </w:r>
      <w:r w:rsidR="00460175" w:rsidRPr="00460175">
        <w:t xml:space="preserve">, pengembang dapat membangun aplikasi web dengan cepat, efisien, dan memiliki struktur yang terorganisir dengan baik. </w:t>
      </w:r>
      <w:r w:rsidRPr="00833C11">
        <w:rPr>
          <w:i/>
        </w:rPr>
        <w:t>Framework</w:t>
      </w:r>
      <w:r w:rsidR="0044077D" w:rsidRPr="0044077D">
        <w:rPr>
          <w:i/>
        </w:rPr>
        <w:t xml:space="preserve"> </w:t>
      </w:r>
      <w:r w:rsidR="00460175" w:rsidRPr="00460175">
        <w:t xml:space="preserve">ini menawarkan berbagai fitur yang mendukung pengembangan aplikasi, seperti sistem </w:t>
      </w:r>
      <w:r w:rsidR="00460175" w:rsidRPr="00777914">
        <w:rPr>
          <w:i/>
        </w:rPr>
        <w:t>routing</w:t>
      </w:r>
      <w:r w:rsidR="00460175" w:rsidRPr="00460175">
        <w:t xml:space="preserve"> yang kuat, mekanisme pemisahan antara tampilan (</w:t>
      </w:r>
      <w:r w:rsidR="00460175" w:rsidRPr="00734F1B">
        <w:rPr>
          <w:i/>
        </w:rPr>
        <w:t>view</w:t>
      </w:r>
      <w:r w:rsidR="00460175" w:rsidRPr="00460175">
        <w:t>), logika bisnis (</w:t>
      </w:r>
      <w:r w:rsidR="00460175" w:rsidRPr="00777914">
        <w:rPr>
          <w:i/>
        </w:rPr>
        <w:t>controller</w:t>
      </w:r>
      <w:r w:rsidR="00460175" w:rsidRPr="00460175">
        <w:t>), dan pengelolaan data (</w:t>
      </w:r>
      <w:r w:rsidR="00460175" w:rsidRPr="00734F1B">
        <w:rPr>
          <w:i/>
        </w:rPr>
        <w:t>model</w:t>
      </w:r>
      <w:r w:rsidR="00460175" w:rsidRPr="00460175">
        <w:t>) berdasarkan pola desain MVC (</w:t>
      </w:r>
      <w:r w:rsidR="00460175" w:rsidRPr="00734F1B">
        <w:rPr>
          <w:i/>
        </w:rPr>
        <w:t>Model-View-Controller</w:t>
      </w:r>
      <w:r w:rsidR="00460175" w:rsidRPr="00460175">
        <w:t>), serta dukungan terhadap pengelolaan database yang efisien.</w:t>
      </w:r>
    </w:p>
    <w:p w:rsidR="00460175" w:rsidRPr="00460175" w:rsidRDefault="00460175" w:rsidP="00083381">
      <w:pPr>
        <w:pStyle w:val="normalpas"/>
      </w:pPr>
      <w:r w:rsidRPr="00460175">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083381">
      <w:pPr>
        <w:pStyle w:val="normalpas"/>
        <w:rPr>
          <w:lang w:val="en-US"/>
        </w:rPr>
      </w:pPr>
      <w:r w:rsidRPr="00734F1B">
        <w:rPr>
          <w:rFonts w:eastAsia="SimSun"/>
          <w:lang w:val="en-US"/>
        </w:rPr>
        <w:t xml:space="preserve">Berdasarkan latar belakang di atas, peneliti sangat tertarik untuk melakukan </w:t>
      </w:r>
      <w:r w:rsidR="00777914">
        <w:rPr>
          <w:rFonts w:eastAsia="SimSun"/>
          <w:lang w:val="en-US"/>
        </w:rPr>
        <w:t>penelitian dengan judul "</w:t>
      </w:r>
      <w:r w:rsidRPr="00734F1B">
        <w:rPr>
          <w:rFonts w:eastAsia="SimSun"/>
          <w:lang w:val="en-US"/>
        </w:rPr>
        <w:t>Sistem Informasi Manajemen Arsip Surat meng</w:t>
      </w:r>
      <w:r>
        <w:rPr>
          <w:rFonts w:eastAsia="SimSun"/>
          <w:lang w:val="en-US"/>
        </w:rPr>
        <w:t xml:space="preserve">gunakan </w:t>
      </w:r>
      <w:r w:rsidR="00833C11" w:rsidRPr="00833C11">
        <w:rPr>
          <w:rFonts w:eastAsia="SimSun"/>
          <w:i/>
          <w:lang w:val="en-US"/>
        </w:rPr>
        <w:t>Framework</w:t>
      </w:r>
      <w:r w:rsidR="001679BB" w:rsidRPr="001679BB">
        <w:rPr>
          <w:rFonts w:eastAsia="SimSun"/>
          <w:i/>
          <w:lang w:val="en-US"/>
        </w:rPr>
        <w:t xml:space="preserve"> </w:t>
      </w:r>
      <w:r w:rsidR="00833C11" w:rsidRPr="00833C11">
        <w:rPr>
          <w:rFonts w:eastAsia="SimSun"/>
          <w:i/>
          <w:lang w:val="en-US"/>
        </w:rPr>
        <w:t xml:space="preserve">CodeIgniter </w:t>
      </w:r>
      <w:r>
        <w:rPr>
          <w:rFonts w:eastAsia="SimSun"/>
          <w:lang w:val="en-US"/>
        </w:rPr>
        <w:t>pada</w:t>
      </w:r>
      <w:r w:rsidRPr="00734F1B">
        <w:rPr>
          <w:rFonts w:eastAsia="SimSun"/>
          <w:lang w:val="en-US"/>
        </w:rPr>
        <w:t xml:space="preserve"> Badan Pendapatan Daerah Kabupaten Tabalong". </w:t>
      </w:r>
      <w:r w:rsidR="00460175" w:rsidRPr="00460175">
        <w:t xml:space="preserve">diharapkan sistem informasi yang dihasilkan dapat mengatasi keterbatasan yang ada dalam sistem pengelolaan arsip surat </w:t>
      </w:r>
      <w:r w:rsidR="000E1D65">
        <w:rPr>
          <w:lang w:val="en-US"/>
        </w:rPr>
        <w:t>pada Badan Pendapatan Daerah Kabuapten Tabalong</w:t>
      </w:r>
      <w:r w:rsidR="00777914">
        <w:rPr>
          <w:lang w:val="en-US"/>
        </w:rPr>
        <w:t xml:space="preserve"> serta</w:t>
      </w:r>
      <w:r w:rsidR="00460175" w:rsidRPr="00460175">
        <w:t xml:space="preserve"> dapat meningkatkan efisiensi dan efektivita</w:t>
      </w:r>
      <w:r w:rsidR="002A75FC">
        <w:t>s dalam pengelolaan arsip surat</w:t>
      </w:r>
      <w:r w:rsidR="008554F7">
        <w:rPr>
          <w:lang w:val="en-US"/>
        </w:rPr>
        <w:t>.</w:t>
      </w:r>
    </w:p>
    <w:p w:rsidR="00CD5702" w:rsidRPr="0041654E" w:rsidRDefault="00CD5702" w:rsidP="006F1EEA">
      <w:pPr>
        <w:pStyle w:val="Heading2"/>
      </w:pPr>
      <w:bookmarkStart w:id="26" w:name="_Toc104674523"/>
      <w:bookmarkStart w:id="27" w:name="_Toc104676916"/>
      <w:bookmarkStart w:id="28" w:name="_Toc104986129"/>
      <w:bookmarkStart w:id="29" w:name="_Toc112513551"/>
      <w:bookmarkStart w:id="30" w:name="_Toc118383793"/>
      <w:bookmarkStart w:id="31" w:name="_Toc119165452"/>
      <w:bookmarkStart w:id="32" w:name="_Toc142218456"/>
      <w:r w:rsidRPr="0041654E">
        <w:lastRenderedPageBreak/>
        <w:t>Rumusan Masalah</w:t>
      </w:r>
      <w:bookmarkEnd w:id="26"/>
      <w:bookmarkEnd w:id="27"/>
      <w:bookmarkEnd w:id="28"/>
      <w:bookmarkEnd w:id="29"/>
      <w:bookmarkEnd w:id="30"/>
      <w:bookmarkEnd w:id="31"/>
      <w:bookmarkEnd w:id="32"/>
    </w:p>
    <w:p w:rsidR="00473FDB" w:rsidRDefault="00E77663" w:rsidP="000F65F8">
      <w:pPr>
        <w:pStyle w:val="ListParagraph"/>
        <w:numPr>
          <w:ilvl w:val="0"/>
          <w:numId w:val="9"/>
        </w:numPr>
        <w:ind w:left="426" w:hanging="426"/>
        <w:rPr>
          <w:rFonts w:cs="Times New Roman"/>
          <w:color w:val="auto"/>
          <w:szCs w:val="24"/>
        </w:rPr>
      </w:pPr>
      <w:bookmarkStart w:id="33" w:name="_Toc112513552"/>
      <w:r>
        <w:rPr>
          <w:rFonts w:cs="Times New Roman"/>
          <w:color w:val="auto"/>
          <w:szCs w:val="24"/>
        </w:rPr>
        <w:t xml:space="preserve">Bagaimana </w:t>
      </w:r>
      <w:r w:rsidR="00473FDB" w:rsidRPr="00473FDB">
        <w:rPr>
          <w:rFonts w:cs="Times New Roman"/>
          <w:color w:val="auto"/>
          <w:szCs w:val="24"/>
        </w:rPr>
        <w:t xml:space="preserve">mengembangkan sebuah sistem informasi menggunakan </w:t>
      </w:r>
      <w:r w:rsidR="00833C11" w:rsidRPr="00833C11">
        <w:rPr>
          <w:rFonts w:cs="Times New Roman"/>
          <w:i/>
          <w:color w:val="auto"/>
          <w:szCs w:val="24"/>
        </w:rPr>
        <w:t>Framework</w:t>
      </w:r>
      <w:r w:rsidR="001679BB" w:rsidRPr="001679BB">
        <w:rPr>
          <w:rFonts w:cs="Times New Roman"/>
          <w:i/>
          <w:color w:val="auto"/>
          <w:szCs w:val="24"/>
        </w:rPr>
        <w:t xml:space="preserve"> </w:t>
      </w:r>
      <w:r w:rsidR="00833C11" w:rsidRPr="00833C11">
        <w:rPr>
          <w:rFonts w:cs="Times New Roman"/>
          <w:i/>
          <w:color w:val="auto"/>
          <w:szCs w:val="24"/>
        </w:rPr>
        <w:t xml:space="preserve">CodeIgniter </w:t>
      </w:r>
      <w:r w:rsidR="00473FDB" w:rsidRPr="00473FDB">
        <w:rPr>
          <w:rFonts w:cs="Times New Roman"/>
          <w:color w:val="auto"/>
          <w:szCs w:val="24"/>
        </w:rPr>
        <w:t xml:space="preserve">untuk membantu Badan Pendapatan Daerah Kabupaten Tabalong dalam </w:t>
      </w:r>
      <w:r w:rsidR="00045FBF">
        <w:rPr>
          <w:rFonts w:cs="Times New Roman"/>
          <w:color w:val="auto"/>
          <w:szCs w:val="24"/>
        </w:rPr>
        <w:t>manajemen</w:t>
      </w:r>
      <w:r w:rsidR="00473FDB" w:rsidRPr="00473FDB">
        <w:rPr>
          <w:rFonts w:cs="Times New Roman"/>
          <w:color w:val="auto"/>
          <w:szCs w:val="24"/>
        </w:rPr>
        <w:t xml:space="preserve"> arsip surat secara lebih efisien dan efektif?</w:t>
      </w:r>
    </w:p>
    <w:p w:rsidR="00E77663" w:rsidRPr="00473FDB" w:rsidRDefault="008D31AD" w:rsidP="000F65F8">
      <w:pPr>
        <w:pStyle w:val="ListParagraph"/>
        <w:numPr>
          <w:ilvl w:val="0"/>
          <w:numId w:val="9"/>
        </w:numPr>
        <w:ind w:left="426" w:hanging="426"/>
        <w:rPr>
          <w:rFonts w:cs="Times New Roman"/>
          <w:color w:val="auto"/>
          <w:szCs w:val="24"/>
        </w:rPr>
      </w:pPr>
      <w:r w:rsidRPr="008D31AD">
        <w:rPr>
          <w:rFonts w:cs="Times New Roman"/>
          <w:color w:val="auto"/>
          <w:szCs w:val="24"/>
        </w:rPr>
        <w:t>Apakah dengan mengembangkan sebuah sistem informasi</w:t>
      </w:r>
      <w:r w:rsidR="00045FBF">
        <w:rPr>
          <w:rFonts w:cs="Times New Roman"/>
          <w:color w:val="auto"/>
          <w:szCs w:val="24"/>
        </w:rPr>
        <w:t xml:space="preserve"> manajemen</w:t>
      </w:r>
      <w:r w:rsidR="00045FBF" w:rsidRPr="00473FDB">
        <w:rPr>
          <w:rFonts w:cs="Times New Roman"/>
          <w:color w:val="auto"/>
          <w:szCs w:val="24"/>
        </w:rPr>
        <w:t xml:space="preserve"> arsip surat</w:t>
      </w:r>
      <w:r w:rsidRPr="008D31AD">
        <w:rPr>
          <w:rFonts w:cs="Times New Roman"/>
          <w:color w:val="auto"/>
          <w:szCs w:val="24"/>
        </w:rPr>
        <w:t xml:space="preserve"> </w:t>
      </w:r>
      <w:r w:rsidR="00045FBF">
        <w:rPr>
          <w:rFonts w:cs="Times New Roman"/>
          <w:color w:val="auto"/>
          <w:szCs w:val="24"/>
        </w:rPr>
        <w:t>dapat mampu</w:t>
      </w:r>
      <w:r w:rsidRPr="008D31AD">
        <w:rPr>
          <w:rFonts w:cs="Times New Roman"/>
          <w:color w:val="auto"/>
          <w:szCs w:val="24"/>
        </w:rPr>
        <w:t xml:space="preserve"> merekam dan mencari surat masuk dan surat keluar, serta dapat mencetak lembar disposisi dari pimpinan?</w:t>
      </w:r>
    </w:p>
    <w:p w:rsidR="00345842" w:rsidRDefault="00C8164A" w:rsidP="00345842">
      <w:pPr>
        <w:pStyle w:val="Heading2"/>
        <w:rPr>
          <w:lang w:val="id-ID"/>
        </w:rPr>
      </w:pPr>
      <w:bookmarkStart w:id="34" w:name="_Toc118383794"/>
      <w:bookmarkStart w:id="35" w:name="_Toc119165453"/>
      <w:bookmarkStart w:id="36" w:name="_Toc142218457"/>
      <w:r w:rsidRPr="0041654E">
        <w:t>Tujuan Penelitian</w:t>
      </w:r>
      <w:bookmarkStart w:id="37" w:name="_Toc134459630"/>
      <w:bookmarkEnd w:id="33"/>
      <w:bookmarkEnd w:id="34"/>
      <w:bookmarkEnd w:id="35"/>
      <w:bookmarkEnd w:id="36"/>
    </w:p>
    <w:p w:rsidR="00833C11" w:rsidRPr="00833C11" w:rsidRDefault="00833C11" w:rsidP="00833C11">
      <w:pPr>
        <w:pStyle w:val="normalpas"/>
      </w:pPr>
      <w:r w:rsidRPr="00833C11">
        <w:t xml:space="preserve">Tujuan penelitian ini adalah untuk mengembangkan dan menerapkan Sistem Informasi Manajemen Arsip Surat menggunakan </w:t>
      </w:r>
      <w:r w:rsidRPr="00833C11">
        <w:rPr>
          <w:i/>
        </w:rPr>
        <w:t>Framework</w:t>
      </w:r>
      <w:r w:rsidRPr="00833C11">
        <w:t xml:space="preserve"> </w:t>
      </w:r>
      <w:r w:rsidRPr="00833C11">
        <w:rPr>
          <w:i/>
        </w:rPr>
        <w:t xml:space="preserve">CodeIgniter </w:t>
      </w:r>
      <w:r w:rsidRPr="00833C11">
        <w:t>yang bertujuan untuk:</w:t>
      </w:r>
    </w:p>
    <w:p w:rsidR="00833C11" w:rsidRDefault="00345842" w:rsidP="00051743">
      <w:pPr>
        <w:pStyle w:val="list"/>
        <w:ind w:left="426" w:hanging="426"/>
      </w:pPr>
      <w:r w:rsidRPr="00345842">
        <w:t>Meningkatkan efi</w:t>
      </w:r>
      <w:r w:rsidR="00833C11">
        <w:t>siensi pengelolaan arsip surat</w:t>
      </w:r>
    </w:p>
    <w:p w:rsidR="00345842" w:rsidRPr="00345842" w:rsidRDefault="00345842" w:rsidP="00833C11">
      <w:pPr>
        <w:pStyle w:val="nomal1pas"/>
      </w:pPr>
      <w:r w:rsidRPr="00345842">
        <w:t>Sistem informasi yang dihasilkan diharapkan dapat menggantikan sistem manual yang rentan terhadap kesalahan manusia dan memperlancar proses pencatatan, penyimpanan, dan pengambilan dokumen surat. Dengan menggunakan sistem digital, diharapkan proses tersebut dapat dilakukan dengan lebih cepat dan efisien.</w:t>
      </w:r>
    </w:p>
    <w:p w:rsidR="00833C11" w:rsidRDefault="00345842" w:rsidP="00051743">
      <w:pPr>
        <w:pStyle w:val="list"/>
        <w:ind w:left="426" w:hanging="426"/>
      </w:pPr>
      <w:r w:rsidRPr="00345842">
        <w:t>Meningkatkan efektivitas kolabora</w:t>
      </w:r>
      <w:r w:rsidR="00833C11">
        <w:t>si dan aksesibilitas informasi</w:t>
      </w:r>
    </w:p>
    <w:p w:rsidR="00345842" w:rsidRPr="00345842" w:rsidRDefault="00345842" w:rsidP="00833C11">
      <w:pPr>
        <w:pStyle w:val="nomal1pas"/>
      </w:pPr>
      <w:r w:rsidRPr="00345842">
        <w:t xml:space="preserve">Sistem informasi ini diharapkan dapat memfasilitasi kolaborasi dan pertukaran informasi antar bagian atau unit kerja di Badan Pendapatan Daerah Kabupaten Tabalong. Dengan adanya aksesibilitas yang lebih baik </w:t>
      </w:r>
      <w:r w:rsidRPr="00345842">
        <w:lastRenderedPageBreak/>
        <w:t>terhadap dokumen-dokumen penting, diharapkan proses pengambilan keputusan dapat menjadi lebih tepat dan efektif.</w:t>
      </w:r>
    </w:p>
    <w:p w:rsidR="00833C11" w:rsidRDefault="00345842" w:rsidP="00051743">
      <w:pPr>
        <w:pStyle w:val="list"/>
        <w:ind w:left="426" w:hanging="426"/>
      </w:pPr>
      <w:r w:rsidRPr="00345842">
        <w:t>Meningkatkan integritas, ketersed</w:t>
      </w:r>
      <w:r w:rsidR="00833C11">
        <w:t>iaan, dan keamanan arsip surat</w:t>
      </w:r>
    </w:p>
    <w:p w:rsidR="00345842" w:rsidRPr="00345842" w:rsidRDefault="00345842" w:rsidP="00833C11">
      <w:pPr>
        <w:pStyle w:val="nomal1pas"/>
      </w:pPr>
      <w:r w:rsidRPr="00345842">
        <w:t>Dengan penerapan prinsip-prinsip manajemen arsip surat yang baik dalam sistem informasi, diharapkan arsip surat dapat dijaga integritasnya, tetap tersedia secara digital, dan terjamin keamanannya dari risiko kerusakan fisik.</w:t>
      </w:r>
    </w:p>
    <w:p w:rsidR="00833C11" w:rsidRPr="00833C11" w:rsidRDefault="00345842" w:rsidP="00051743">
      <w:pPr>
        <w:pStyle w:val="list"/>
        <w:ind w:left="426" w:hanging="426"/>
        <w:rPr>
          <w:b/>
        </w:rPr>
      </w:pPr>
      <w:r w:rsidRPr="00345842">
        <w:t>Memberikan kem</w:t>
      </w:r>
      <w:r w:rsidR="00833C11">
        <w:t>udahan dalam pencarian dokumen</w:t>
      </w:r>
    </w:p>
    <w:p w:rsidR="00345842" w:rsidRDefault="00345842" w:rsidP="00833C11">
      <w:pPr>
        <w:pStyle w:val="nomal1pas"/>
        <w:rPr>
          <w:b/>
        </w:rPr>
      </w:pPr>
      <w:r w:rsidRPr="00345842">
        <w:t>Sistem informasi ini diharapkan dapat memberikan fitur pencarian yang canggih dan efisien, sehingga pengguna dapat dengan mudah menemukan dokumen-dokumen yang dibutuhkan tanpa kesulitan.</w:t>
      </w:r>
    </w:p>
    <w:p w:rsidR="00833C11" w:rsidRPr="00833C11" w:rsidRDefault="00345842" w:rsidP="00051743">
      <w:pPr>
        <w:pStyle w:val="list"/>
        <w:ind w:left="426" w:hanging="426"/>
        <w:rPr>
          <w:b/>
        </w:rPr>
      </w:pPr>
      <w:r w:rsidRPr="00345842">
        <w:t>Mengurangi peng</w:t>
      </w:r>
      <w:r w:rsidR="00833C11">
        <w:t>gunaan kertas dan berkas fisik</w:t>
      </w:r>
    </w:p>
    <w:p w:rsidR="00345842" w:rsidRPr="00833C11" w:rsidRDefault="00345842" w:rsidP="00833C11">
      <w:pPr>
        <w:pStyle w:val="nomal1pas"/>
        <w:rPr>
          <w:b/>
        </w:rPr>
      </w:pPr>
      <w:r w:rsidRPr="00345842">
        <w:t>Dengan beralih ke sistem digital, diharapkan penggunaan kertas dan berkas fisik dapat berkurang, sehingga mendukung upaya Badan Pendapatan Daerah Kabupaten Tabalong dalam menerapkan praktik ramah lingkungan.</w:t>
      </w:r>
    </w:p>
    <w:p w:rsidR="00833C11" w:rsidRDefault="00833C11" w:rsidP="00833C11">
      <w:pPr>
        <w:pStyle w:val="normalpas"/>
      </w:pPr>
      <w:r w:rsidRPr="00833C11">
        <w:t>Tujuan penelitian ini memberikan fokus dan arah untuk mengatasi keterbatasan sistem pengelolaan arsip surat saat ini dan menerapkan solusi berbasis teknologi yang dapat meningkatkan efisiensi dan efektivitas pengelolaan arsip surat di Badan Pendapatan Daerah Kabupaten Tabalong.</w:t>
      </w:r>
    </w:p>
    <w:p w:rsidR="00833C11" w:rsidRDefault="00833C11">
      <w:pPr>
        <w:rPr>
          <w:rFonts w:eastAsia="Arial" w:cstheme="majorBidi"/>
          <w:b/>
          <w:color w:val="000000" w:themeColor="text1"/>
          <w:szCs w:val="26"/>
          <w:lang w:val="en-US"/>
        </w:rPr>
      </w:pPr>
      <w:r>
        <w:br w:type="page"/>
      </w:r>
    </w:p>
    <w:p w:rsidR="00CD5702" w:rsidRPr="0041654E" w:rsidRDefault="000B0713" w:rsidP="00345842">
      <w:pPr>
        <w:pStyle w:val="Heading2"/>
        <w:rPr>
          <w:rFonts w:cs="Times New Roman"/>
          <w:color w:val="auto"/>
          <w:lang w:val="id-ID"/>
        </w:rPr>
      </w:pPr>
      <w:bookmarkStart w:id="38" w:name="_Toc142218458"/>
      <w:r>
        <w:lastRenderedPageBreak/>
        <w:t>Manfaat</w:t>
      </w:r>
      <w:r w:rsidR="008F62CF">
        <w:t xml:space="preserve"> </w:t>
      </w:r>
      <w:r>
        <w:t>Penelitian</w:t>
      </w:r>
      <w:bookmarkEnd w:id="37"/>
      <w:bookmarkEnd w:id="38"/>
    </w:p>
    <w:p w:rsidR="004E238E" w:rsidRPr="004E238E" w:rsidRDefault="004E238E" w:rsidP="00345842">
      <w:pPr>
        <w:pStyle w:val="list"/>
        <w:numPr>
          <w:ilvl w:val="1"/>
          <w:numId w:val="25"/>
        </w:numPr>
        <w:ind w:left="426" w:hanging="426"/>
      </w:pPr>
      <w:r w:rsidRPr="004E238E">
        <w:t>Univ</w:t>
      </w:r>
      <w:r>
        <w:t>ersitas Sari Mulia Banjarmasin</w:t>
      </w:r>
    </w:p>
    <w:p w:rsidR="004E238E" w:rsidRPr="004E238E" w:rsidRDefault="004E238E" w:rsidP="004E238E">
      <w:pPr>
        <w:pStyle w:val="list"/>
        <w:numPr>
          <w:ilvl w:val="2"/>
          <w:numId w:val="21"/>
        </w:numPr>
        <w:ind w:left="851" w:hanging="425"/>
      </w:pPr>
      <w:r w:rsidRPr="004E238E">
        <w:t>Penelitian ini dapat meningkatkan reputasi Universitas Sari Mulia sebagai lembaga yang berperan aktif dalam menyelesaikan permasalahan nyata dalam lingkup pemerintahan dan teknologi informasi.</w:t>
      </w:r>
    </w:p>
    <w:p w:rsidR="004E238E" w:rsidRPr="004E238E" w:rsidRDefault="004E238E" w:rsidP="004E238E">
      <w:pPr>
        <w:pStyle w:val="list"/>
        <w:numPr>
          <w:ilvl w:val="2"/>
          <w:numId w:val="21"/>
        </w:numPr>
        <w:ind w:left="851" w:hanging="425"/>
      </w:pPr>
      <w:r w:rsidRPr="004E238E">
        <w:t>Melalui penelitian ini, universitas dapat menunjukkan dedikasi dan komitmen dalam menerapkan ilmu pengetahuan dan teknologi untuk mengatasi tantangan yang dihadapi oleh Badan Pendapatan Daerah Kabupaten Tabalong.</w:t>
      </w:r>
    </w:p>
    <w:p w:rsidR="004E238E" w:rsidRPr="004E238E" w:rsidRDefault="004E238E" w:rsidP="004E238E">
      <w:pPr>
        <w:pStyle w:val="list"/>
        <w:numPr>
          <w:ilvl w:val="2"/>
          <w:numId w:val="21"/>
        </w:numPr>
        <w:ind w:left="709" w:hanging="283"/>
      </w:pPr>
      <w:r w:rsidRPr="004E238E">
        <w:t xml:space="preserve"> Mahasiswa dan dosen yang terlibat dalam penelitian dapat memperoleh pengalaman berharga yang meningkatkan kualitas pendidikan dan pembelajaran di universitas.</w:t>
      </w:r>
    </w:p>
    <w:p w:rsidR="004E238E" w:rsidRPr="004E238E" w:rsidRDefault="004E238E" w:rsidP="004E238E">
      <w:pPr>
        <w:pStyle w:val="list"/>
        <w:ind w:left="426" w:hanging="426"/>
      </w:pPr>
      <w:r w:rsidRPr="004E238E">
        <w:t>Badan Pendap</w:t>
      </w:r>
      <w:r w:rsidR="00C03C7B">
        <w:t>atan Daerah Kabupaten Tabalong</w:t>
      </w:r>
    </w:p>
    <w:p w:rsidR="004E238E" w:rsidRPr="004E238E" w:rsidRDefault="004E238E" w:rsidP="004E238E">
      <w:pPr>
        <w:pStyle w:val="list"/>
        <w:numPr>
          <w:ilvl w:val="2"/>
          <w:numId w:val="22"/>
        </w:numPr>
        <w:ind w:left="851" w:hanging="425"/>
      </w:pPr>
      <w:r w:rsidRPr="004E238E">
        <w:t>Hasil penelitian ini dapat memberikan solusi dan rekomendasi untuk mengoptimalkan pengelolaan arsip surat pada Badan Pendapatan Daerah Kabupaten Tabalong.</w:t>
      </w:r>
    </w:p>
    <w:p w:rsidR="004E238E" w:rsidRPr="004E238E" w:rsidRDefault="004E238E" w:rsidP="004E238E">
      <w:pPr>
        <w:pStyle w:val="list"/>
        <w:numPr>
          <w:ilvl w:val="2"/>
          <w:numId w:val="22"/>
        </w:numPr>
        <w:ind w:left="851" w:hanging="425"/>
      </w:pPr>
      <w:r w:rsidRPr="004E238E">
        <w:t xml:space="preserve">Implementasi sistem informasi manajemen arsip surat berbasis </w:t>
      </w:r>
      <w:r w:rsidR="00833C11" w:rsidRPr="00833C11">
        <w:rPr>
          <w:i/>
        </w:rPr>
        <w:t>Framework</w:t>
      </w:r>
      <w:r w:rsidRPr="004E238E">
        <w:t xml:space="preserve"> </w:t>
      </w:r>
      <w:r w:rsidR="00833C11" w:rsidRPr="00833C11">
        <w:rPr>
          <w:i/>
        </w:rPr>
        <w:t xml:space="preserve">CodeIgniter </w:t>
      </w:r>
      <w:r w:rsidRPr="004E238E">
        <w:t>dapat membantu Badan Pendapatan Daerah Kabupaten Tabalong dalam meningkatkan efisiensi dan efektivitas dalam proses pengelolaan surat-menyurat serta meningkatkan transparansi operasional.</w:t>
      </w:r>
    </w:p>
    <w:p w:rsidR="004E238E" w:rsidRPr="004E238E" w:rsidRDefault="004E238E" w:rsidP="004E238E">
      <w:pPr>
        <w:pStyle w:val="list"/>
        <w:numPr>
          <w:ilvl w:val="2"/>
          <w:numId w:val="22"/>
        </w:numPr>
        <w:ind w:left="851" w:hanging="425"/>
      </w:pPr>
      <w:r w:rsidRPr="004E238E">
        <w:lastRenderedPageBreak/>
        <w:t>Penggunaan teknologi informasi dalam manajemen arsip surat dapat mengurangi kesalahan manusia, meminimalkan risiko kehilangan dokumen, dan mempercepat aksesibilitas informasi yang dibutuhkan.</w:t>
      </w:r>
    </w:p>
    <w:p w:rsidR="004E238E" w:rsidRPr="004E238E" w:rsidRDefault="004E238E" w:rsidP="004E238E">
      <w:pPr>
        <w:pStyle w:val="list"/>
        <w:ind w:left="426" w:hanging="426"/>
      </w:pPr>
      <w:r>
        <w:t>Mahasiswa</w:t>
      </w:r>
    </w:p>
    <w:p w:rsidR="004E238E" w:rsidRPr="004E238E" w:rsidRDefault="004E238E" w:rsidP="004E238E">
      <w:pPr>
        <w:pStyle w:val="list"/>
        <w:numPr>
          <w:ilvl w:val="2"/>
          <w:numId w:val="23"/>
        </w:numPr>
        <w:ind w:left="851" w:hanging="425"/>
      </w:pPr>
      <w:r w:rsidRPr="004E238E">
        <w:t>Mahasiswa yang terlibat dalam penelitian dapat memperoleh pengalaman penelitian yang relevan dengan dunia nyata, sehingga meningkatkan keterampilan dan wawasan mereka dalam teknologi informasi dan manajemen arsip.</w:t>
      </w:r>
    </w:p>
    <w:p w:rsidR="004E238E" w:rsidRPr="004E238E" w:rsidRDefault="004E238E" w:rsidP="004E238E">
      <w:pPr>
        <w:pStyle w:val="list"/>
        <w:numPr>
          <w:ilvl w:val="2"/>
          <w:numId w:val="23"/>
        </w:numPr>
        <w:ind w:left="851" w:hanging="425"/>
      </w:pPr>
      <w:r w:rsidRPr="004E238E">
        <w:t>Melalui penelitian ini, mahasiswa dapat belajar tentang cara-cara implementasi teknologi informasi untuk memecahkan masalah nyata di sektor publik, memberikan wawasan praktis yang berharga untuk karier mereka di masa depan.</w:t>
      </w:r>
    </w:p>
    <w:p w:rsidR="004E238E" w:rsidRPr="004E238E" w:rsidRDefault="004E238E" w:rsidP="004E238E">
      <w:pPr>
        <w:pStyle w:val="list"/>
        <w:ind w:left="426" w:hanging="426"/>
      </w:pPr>
      <w:r w:rsidRPr="004E238E">
        <w:t xml:space="preserve"> Ilmu Teknologi Informasi:</w:t>
      </w:r>
    </w:p>
    <w:p w:rsidR="004E238E" w:rsidRPr="004E238E" w:rsidRDefault="004E238E" w:rsidP="004E238E">
      <w:pPr>
        <w:pStyle w:val="list"/>
        <w:numPr>
          <w:ilvl w:val="2"/>
          <w:numId w:val="24"/>
        </w:numPr>
        <w:ind w:left="851" w:hanging="425"/>
      </w:pPr>
      <w:r w:rsidRPr="004E238E">
        <w:t xml:space="preserve"> Penelitian ini dapat memberikan kontribusi pada pengembangan ilmu teknologi informasi dengan menerapkan </w:t>
      </w:r>
      <w:r w:rsidR="00833C11" w:rsidRPr="00833C11">
        <w:rPr>
          <w:i/>
        </w:rPr>
        <w:t>Framework</w:t>
      </w:r>
      <w:r w:rsidRPr="004E238E">
        <w:t xml:space="preserve"> </w:t>
      </w:r>
      <w:r w:rsidR="00833C11" w:rsidRPr="00833C11">
        <w:rPr>
          <w:i/>
        </w:rPr>
        <w:t xml:space="preserve">CodeIgniter </w:t>
      </w:r>
      <w:r w:rsidRPr="004E238E">
        <w:t>dalam pengelolaan arsip surat pemerintahan.</w:t>
      </w:r>
    </w:p>
    <w:p w:rsidR="004E238E" w:rsidRPr="004E238E" w:rsidRDefault="004E238E" w:rsidP="004E238E">
      <w:pPr>
        <w:pStyle w:val="list"/>
        <w:numPr>
          <w:ilvl w:val="2"/>
          <w:numId w:val="24"/>
        </w:numPr>
        <w:ind w:left="851" w:hanging="425"/>
      </w:pPr>
      <w:r w:rsidRPr="004E238E">
        <w:t>Temuan dan inovasi yang dihasilkan dari penelitian dapat memberikan sumbangan untuk literatur akademik dan pemahaman lebih lanjut tentang penerapan teknologi informasi dalam pengelolaan arsip surat.</w:t>
      </w:r>
    </w:p>
    <w:p w:rsidR="004E238E" w:rsidRDefault="004E238E">
      <w:pPr>
        <w:rPr>
          <w:rFonts w:eastAsia="Arial" w:cstheme="majorBidi"/>
          <w:b/>
          <w:color w:val="000000" w:themeColor="text1"/>
          <w:szCs w:val="26"/>
          <w:lang w:val="en-US"/>
        </w:rPr>
      </w:pPr>
      <w:bookmarkStart w:id="39" w:name="_Toc78465110"/>
      <w:bookmarkStart w:id="40" w:name="_Toc134459631"/>
      <w:r>
        <w:br w:type="page"/>
      </w:r>
    </w:p>
    <w:p w:rsidR="008641D9" w:rsidRPr="0041654E" w:rsidRDefault="000B0713" w:rsidP="006F1EEA">
      <w:pPr>
        <w:pStyle w:val="Heading2"/>
        <w:rPr>
          <w:rFonts w:cs="Times New Roman"/>
          <w:color w:val="auto"/>
          <w:lang w:val="id-ID"/>
        </w:rPr>
      </w:pPr>
      <w:bookmarkStart w:id="41" w:name="_Toc142218459"/>
      <w:r w:rsidRPr="00FF66F0">
        <w:lastRenderedPageBreak/>
        <w:t>Keaslian</w:t>
      </w:r>
      <w:r w:rsidR="00FF66F0">
        <w:t xml:space="preserve"> </w:t>
      </w:r>
      <w:r w:rsidRPr="00FF66F0">
        <w:t>Penelitia</w:t>
      </w:r>
      <w:bookmarkEnd w:id="39"/>
      <w:r w:rsidRPr="00FF66F0">
        <w:t>n</w:t>
      </w:r>
      <w:bookmarkEnd w:id="40"/>
      <w:bookmarkEnd w:id="41"/>
    </w:p>
    <w:p w:rsidR="00942C58" w:rsidRPr="00A22327" w:rsidRDefault="00A47815" w:rsidP="0030322C">
      <w:pPr>
        <w:pStyle w:val="normalpas"/>
      </w:pPr>
      <w:r w:rsidRPr="00A22327">
        <w:t xml:space="preserve">Penelitian ini agar dapat mengatasi </w:t>
      </w:r>
      <w:r w:rsidR="00A358ED">
        <w:t>permasalahan</w:t>
      </w:r>
      <w:r w:rsidRPr="00A22327">
        <w:t xml:space="preserve"> yang ada dalam sistem pengelolaan arsip surat pada Badan Pendapatan Daerah Kabuapten Tabalong</w:t>
      </w:r>
      <w:r w:rsidR="00942C58" w:rsidRPr="00A22327">
        <w:t>, maka penelitian ini perlu membangun sebuah Sistem Informasi Manajemen Surat dengan merancang sebuah Perangkat Lunak</w:t>
      </w:r>
      <w:r w:rsidRPr="00A22327">
        <w:t xml:space="preserve"> dan dapat mengimplementasikan sistem yang dibangun</w:t>
      </w:r>
      <w:r w:rsidR="00942C58" w:rsidRPr="00A22327">
        <w:t>. Permasalahan pada penelitian ini juga pernah diteliti sebelumnya dalam membangun sebuah Sistem Informasi Manajemen dengan merancang sebuah Perangkat Lunak, diantaranya :</w:t>
      </w:r>
    </w:p>
    <w:p w:rsidR="00942C58" w:rsidRPr="00A22327" w:rsidRDefault="00942C58" w:rsidP="0030322C">
      <w:pPr>
        <w:pStyle w:val="normalpas"/>
      </w:pPr>
      <w:r w:rsidRPr="00A22327">
        <w:t xml:space="preserve">Penelitian pada tahun 2019 oleh </w:t>
      </w:r>
      <w:r w:rsidR="008F1BEE" w:rsidRPr="00A22327">
        <w:fldChar w:fldCharType="begin" w:fldLock="1"/>
      </w:r>
      <w:r w:rsidRPr="00A22327">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8F1BEE" w:rsidRPr="00A22327">
        <w:fldChar w:fldCharType="separate"/>
      </w:r>
      <w:r w:rsidRPr="00A22327">
        <w:t>(Mahmudah et al., 2019)</w:t>
      </w:r>
      <w:r w:rsidR="008F1BEE" w:rsidRPr="00A22327">
        <w:fldChar w:fldCharType="end"/>
      </w:r>
      <w:r w:rsidRPr="00A22327">
        <w:t xml:space="preserve"> yang berjudul “Sistem Informasi Manajemen Pengarsipan Surat Masuk Dan Surat Keluar (Studi Kasus : Ma Darul Ihya Bogor)”. Penelitian tersebut membangun sebuah Sistem Informasi Manajemen dalam merancang Perangkat Lunak berbasis web yang dapat mempermudah pengelolaan surat-menyurat.</w:t>
      </w:r>
    </w:p>
    <w:p w:rsidR="00942C58" w:rsidRPr="00A22327" w:rsidRDefault="00942C58" w:rsidP="0030322C">
      <w:pPr>
        <w:pStyle w:val="normalpas"/>
      </w:pPr>
      <w:r w:rsidRPr="00A22327">
        <w:t xml:space="preserve">Kemudian pada tahun 2021 terdapat dua penelitian terdahulu terkait, yang pertama oleh </w:t>
      </w:r>
      <w:r w:rsidR="008F1BEE" w:rsidRPr="00A22327">
        <w:fldChar w:fldCharType="begin" w:fldLock="1"/>
      </w:r>
      <w:r w:rsidRPr="00A22327">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8F1BEE" w:rsidRPr="00A22327">
        <w:fldChar w:fldCharType="separate"/>
      </w:r>
      <w:r w:rsidRPr="00A22327">
        <w:t>(Melliana &amp; Nurgiyatna, 2021)</w:t>
      </w:r>
      <w:r w:rsidR="008F1BEE" w:rsidRPr="00A22327">
        <w:fldChar w:fldCharType="end"/>
      </w:r>
      <w:r w:rsidRPr="00A22327">
        <w:t xml:space="preserve"> dengan judul “Sistem Informasi Arsip Surat Pada SMA Negeri 2 Sukoharjo Menggunakan </w:t>
      </w:r>
      <w:r w:rsidR="00833C11" w:rsidRPr="00833C11">
        <w:rPr>
          <w:i/>
        </w:rPr>
        <w:t>Framework</w:t>
      </w:r>
      <w:r w:rsidR="001679BB" w:rsidRPr="001679BB">
        <w:rPr>
          <w:i/>
        </w:rPr>
        <w:t xml:space="preserve"> </w:t>
      </w:r>
      <w:r w:rsidR="00A16961" w:rsidRPr="00A16961">
        <w:rPr>
          <w:i/>
        </w:rPr>
        <w:t>CodeIgniter</w:t>
      </w:r>
      <w:r w:rsidRPr="00A22327">
        <w:t xml:space="preserve">” dan yang kedua oleh </w:t>
      </w:r>
      <w:r w:rsidR="008F1BEE" w:rsidRPr="00A22327">
        <w:fldChar w:fldCharType="begin" w:fldLock="1"/>
      </w:r>
      <w:r w:rsidRPr="00A22327">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8F1BEE" w:rsidRPr="00A22327">
        <w:fldChar w:fldCharType="separate"/>
      </w:r>
      <w:r w:rsidRPr="00A22327">
        <w:t>(Muslihah &amp; Iswara, 2021)</w:t>
      </w:r>
      <w:r w:rsidR="008F1BEE" w:rsidRPr="00A22327">
        <w:fldChar w:fldCharType="end"/>
      </w:r>
      <w:r w:rsidRPr="00A22327">
        <w:t xml:space="preserve"> dengan judul “Rancang Bangun Sistem Administrasi Persuratan (Studi Kasus: ITB AAS Indonesia)”. Penelitian tersebut melakukan kuesioner SUS (System Usability Scale) yang menghasilkan penilaian rata-rata 78,8 sampai 83,5.</w:t>
      </w:r>
    </w:p>
    <w:p w:rsidR="000B535F" w:rsidRDefault="000B535F">
      <w:pPr>
        <w:rPr>
          <w:rFonts w:cs="Times New Roman"/>
          <w:szCs w:val="24"/>
        </w:rPr>
      </w:pPr>
      <w:r>
        <w:br w:type="page"/>
      </w:r>
    </w:p>
    <w:p w:rsidR="00942C58" w:rsidRPr="00A22327" w:rsidRDefault="00942C58" w:rsidP="0030322C">
      <w:pPr>
        <w:pStyle w:val="normalpas"/>
      </w:pPr>
      <w:r w:rsidRPr="00A22327">
        <w:lastRenderedPageBreak/>
        <w:t xml:space="preserve">Pada tahun 2022 juga terdapat dua penelitian terkait, yang pertama oleh </w:t>
      </w:r>
      <w:r w:rsidR="008F1BEE" w:rsidRPr="00A22327">
        <w:fldChar w:fldCharType="begin" w:fldLock="1"/>
      </w:r>
      <w:r w:rsidRPr="00A22327">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8F1BEE" w:rsidRPr="00A22327">
        <w:fldChar w:fldCharType="separate"/>
      </w:r>
      <w:r w:rsidRPr="00A22327">
        <w:t>(Andalla, 2022)</w:t>
      </w:r>
      <w:r w:rsidR="008F1BEE" w:rsidRPr="00A22327">
        <w:fldChar w:fldCharType="end"/>
      </w:r>
      <w:r w:rsidRPr="00A22327">
        <w:t xml:space="preserve"> dengan judul “Perangkat Lunak Pengelolaan Surat Masuk Dan Keluar Berbasis Web Pada Fakultas Teknik Universitas Swadaya Gunung Jati Cirebon” dan penelitian kedua oleh </w:t>
      </w:r>
      <w:r w:rsidR="008F1BEE" w:rsidRPr="00A22327">
        <w:fldChar w:fldCharType="begin" w:fldLock="1"/>
      </w:r>
      <w:r w:rsidRPr="00A22327">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8F1BEE" w:rsidRPr="00A22327">
        <w:fldChar w:fldCharType="separate"/>
      </w:r>
      <w:r w:rsidRPr="00A22327">
        <w:t>(Desnanjaya et al., 2022)</w:t>
      </w:r>
      <w:r w:rsidR="008F1BEE" w:rsidRPr="00A22327">
        <w:fldChar w:fldCharType="end"/>
      </w:r>
      <w:r w:rsidRPr="00A22327">
        <w:t xml:space="preserve"> dengan judul “Sistem Informasi Persuratan Berbasis Web dan SMS Gateway”. Berikut ini sebuah tabel matrik yang menampilkan sebuah ringkasan penelitian terkait sebelumnya dengan penelitian ini :</w:t>
      </w:r>
    </w:p>
    <w:p w:rsidR="00942C58" w:rsidRDefault="00942C58" w:rsidP="00BA1E38">
      <w:pPr>
        <w:pStyle w:val="Caption"/>
      </w:pPr>
      <w:bookmarkStart w:id="42" w:name="_Toc142211779"/>
      <w:r>
        <w:t>Tabel 2.</w:t>
      </w:r>
      <w:fldSimple w:instr=" SEQ Tabel_2. \* ARABIC ">
        <w:r w:rsidR="00EC5CE1">
          <w:rPr>
            <w:noProof/>
          </w:rPr>
          <w:t>1</w:t>
        </w:r>
      </w:fldSimple>
      <w:r>
        <w:t xml:space="preserve"> </w:t>
      </w:r>
      <w:r w:rsidRPr="0041654E">
        <w:t>Tabel Matriks Penelitian</w:t>
      </w:r>
      <w:bookmarkEnd w:id="42"/>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321"/>
        <w:gridCol w:w="885"/>
        <w:gridCol w:w="2234"/>
        <w:gridCol w:w="742"/>
      </w:tblGrid>
      <w:tr w:rsidR="00942C58" w:rsidRPr="0041654E" w:rsidTr="00833C11">
        <w:tc>
          <w:tcPr>
            <w:tcW w:w="375" w:type="dxa"/>
          </w:tcPr>
          <w:p w:rsidR="00942C58" w:rsidRPr="0041654E" w:rsidRDefault="00942C58" w:rsidP="003016CA">
            <w:pPr>
              <w:jc w:val="center"/>
              <w:rPr>
                <w:b/>
                <w:bCs/>
                <w:sz w:val="16"/>
                <w:szCs w:val="16"/>
              </w:rPr>
            </w:pPr>
            <w:r w:rsidRPr="0041654E">
              <w:rPr>
                <w:b/>
                <w:bCs/>
                <w:sz w:val="16"/>
                <w:szCs w:val="16"/>
              </w:rPr>
              <w:br w:type="page"/>
              <w:t>No</w:t>
            </w:r>
          </w:p>
        </w:tc>
        <w:tc>
          <w:tcPr>
            <w:tcW w:w="1165" w:type="dxa"/>
          </w:tcPr>
          <w:p w:rsidR="00942C58" w:rsidRPr="0041654E" w:rsidRDefault="00942C58" w:rsidP="003016CA">
            <w:pPr>
              <w:jc w:val="center"/>
              <w:rPr>
                <w:b/>
                <w:bCs/>
                <w:sz w:val="16"/>
                <w:szCs w:val="16"/>
              </w:rPr>
            </w:pPr>
            <w:r w:rsidRPr="0041654E">
              <w:rPr>
                <w:b/>
                <w:bCs/>
                <w:sz w:val="16"/>
                <w:szCs w:val="16"/>
              </w:rPr>
              <w:t>Nama Peneliti</w:t>
            </w:r>
          </w:p>
        </w:tc>
        <w:tc>
          <w:tcPr>
            <w:tcW w:w="1165" w:type="dxa"/>
          </w:tcPr>
          <w:p w:rsidR="00942C58" w:rsidRPr="0041654E" w:rsidRDefault="00942C58" w:rsidP="003016CA">
            <w:pPr>
              <w:jc w:val="center"/>
              <w:rPr>
                <w:b/>
                <w:bCs/>
                <w:sz w:val="16"/>
                <w:szCs w:val="16"/>
              </w:rPr>
            </w:pPr>
            <w:r w:rsidRPr="0041654E">
              <w:rPr>
                <w:b/>
                <w:bCs/>
                <w:sz w:val="16"/>
                <w:szCs w:val="16"/>
              </w:rPr>
              <w:t>Judul Peneliti</w:t>
            </w:r>
          </w:p>
        </w:tc>
        <w:tc>
          <w:tcPr>
            <w:tcW w:w="1321" w:type="dxa"/>
          </w:tcPr>
          <w:p w:rsidR="00942C58" w:rsidRPr="0041654E" w:rsidRDefault="00942C58" w:rsidP="003016CA">
            <w:pPr>
              <w:jc w:val="center"/>
              <w:rPr>
                <w:b/>
                <w:bCs/>
                <w:sz w:val="16"/>
                <w:szCs w:val="16"/>
              </w:rPr>
            </w:pPr>
            <w:r w:rsidRPr="0041654E">
              <w:rPr>
                <w:b/>
                <w:bCs/>
                <w:sz w:val="16"/>
                <w:szCs w:val="16"/>
              </w:rPr>
              <w:t>Tujuan Penelitian</w:t>
            </w:r>
          </w:p>
        </w:tc>
        <w:tc>
          <w:tcPr>
            <w:tcW w:w="885" w:type="dxa"/>
          </w:tcPr>
          <w:p w:rsidR="00942C58" w:rsidRPr="0041654E" w:rsidRDefault="00942C58" w:rsidP="003016CA">
            <w:pPr>
              <w:jc w:val="center"/>
              <w:rPr>
                <w:b/>
                <w:bCs/>
                <w:sz w:val="16"/>
                <w:szCs w:val="16"/>
              </w:rPr>
            </w:pPr>
            <w:r w:rsidRPr="0041654E">
              <w:rPr>
                <w:b/>
                <w:bCs/>
                <w:sz w:val="16"/>
                <w:szCs w:val="16"/>
              </w:rPr>
              <w:t>Tempat Penelitian</w:t>
            </w:r>
          </w:p>
        </w:tc>
        <w:tc>
          <w:tcPr>
            <w:tcW w:w="2234" w:type="dxa"/>
          </w:tcPr>
          <w:p w:rsidR="00942C58" w:rsidRPr="0041654E" w:rsidRDefault="00942C58" w:rsidP="003016CA">
            <w:pPr>
              <w:jc w:val="center"/>
              <w:rPr>
                <w:b/>
                <w:bCs/>
                <w:sz w:val="16"/>
                <w:szCs w:val="16"/>
              </w:rPr>
            </w:pPr>
            <w:r w:rsidRPr="0041654E">
              <w:rPr>
                <w:b/>
                <w:bCs/>
                <w:sz w:val="16"/>
                <w:szCs w:val="16"/>
              </w:rPr>
              <w:t>Hasil Penelitian dan Kesimpulan</w:t>
            </w:r>
          </w:p>
        </w:tc>
        <w:tc>
          <w:tcPr>
            <w:tcW w:w="742" w:type="dxa"/>
          </w:tcPr>
          <w:p w:rsidR="00942C58" w:rsidRPr="0041654E" w:rsidRDefault="00942C58" w:rsidP="003016CA">
            <w:pPr>
              <w:jc w:val="center"/>
              <w:rPr>
                <w:b/>
                <w:bCs/>
                <w:sz w:val="16"/>
                <w:szCs w:val="16"/>
              </w:rPr>
            </w:pPr>
            <w:r w:rsidRPr="0041654E">
              <w:rPr>
                <w:b/>
                <w:bCs/>
                <w:sz w:val="16"/>
                <w:szCs w:val="16"/>
              </w:rPr>
              <w:t>Bahasa Program</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1.</w:t>
            </w:r>
          </w:p>
        </w:tc>
        <w:tc>
          <w:tcPr>
            <w:tcW w:w="1165" w:type="dxa"/>
          </w:tcPr>
          <w:p w:rsidR="00942C58" w:rsidRPr="0041654E" w:rsidRDefault="00942C58" w:rsidP="003016CA">
            <w:pPr>
              <w:jc w:val="both"/>
              <w:rPr>
                <w:bCs/>
                <w:sz w:val="16"/>
                <w:szCs w:val="16"/>
              </w:rPr>
            </w:pPr>
            <w:r w:rsidRPr="0041654E">
              <w:rPr>
                <w:bCs/>
                <w:sz w:val="16"/>
                <w:szCs w:val="16"/>
              </w:rPr>
              <w:t>Sintia Mahmudah, Lisda Widiastuti dan Siti Ernawati (2019)</w:t>
            </w:r>
          </w:p>
        </w:tc>
        <w:tc>
          <w:tcPr>
            <w:tcW w:w="1165" w:type="dxa"/>
          </w:tcPr>
          <w:p w:rsidR="00942C58" w:rsidRPr="0041654E" w:rsidRDefault="00942C58" w:rsidP="003016CA">
            <w:pPr>
              <w:jc w:val="both"/>
              <w:rPr>
                <w:bCs/>
                <w:sz w:val="16"/>
                <w:szCs w:val="16"/>
              </w:rPr>
            </w:pPr>
            <w:r w:rsidRPr="0041654E">
              <w:rPr>
                <w:bCs/>
                <w:sz w:val="16"/>
                <w:szCs w:val="16"/>
              </w:rPr>
              <w:t>Sistem Informasi Manajemen Pengarsipan Surat Masuk Dan Surat Keluar (Studi Kasus : Ma Darul Ihya Bogo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Ma Darul Ihya Bogor </w:t>
            </w:r>
          </w:p>
        </w:tc>
        <w:tc>
          <w:tcPr>
            <w:tcW w:w="885" w:type="dxa"/>
          </w:tcPr>
          <w:p w:rsidR="00942C58" w:rsidRPr="0041654E" w:rsidRDefault="00942C58" w:rsidP="003016CA">
            <w:pPr>
              <w:jc w:val="both"/>
              <w:rPr>
                <w:bCs/>
                <w:sz w:val="16"/>
                <w:szCs w:val="16"/>
              </w:rPr>
            </w:pPr>
            <w:r w:rsidRPr="0041654E">
              <w:rPr>
                <w:bCs/>
                <w:sz w:val="16"/>
                <w:szCs w:val="16"/>
              </w:rPr>
              <w:t>Ma Darul Ihya Bogor</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pengarsipan surat masuk dan surat keluar berbasis web dapat mempermudah memanajemen surat sehingga dapat lebih efektif dan efisien dalam penyimpanannya serta dapat mempermudah dalam pembuatan laporan sesuai dengan kebutuhan.</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2.</w:t>
            </w:r>
          </w:p>
        </w:tc>
        <w:tc>
          <w:tcPr>
            <w:tcW w:w="1165" w:type="dxa"/>
          </w:tcPr>
          <w:p w:rsidR="00942C58" w:rsidRPr="0041654E" w:rsidRDefault="00942C58" w:rsidP="003016CA">
            <w:pPr>
              <w:jc w:val="both"/>
              <w:rPr>
                <w:bCs/>
                <w:sz w:val="16"/>
                <w:szCs w:val="16"/>
              </w:rPr>
            </w:pPr>
            <w:r w:rsidRPr="0041654E">
              <w:rPr>
                <w:bCs/>
                <w:sz w:val="16"/>
                <w:szCs w:val="16"/>
              </w:rPr>
              <w:t>Astrin Indah Melliana dan Nurgiyatna (2021)</w:t>
            </w:r>
          </w:p>
        </w:tc>
        <w:tc>
          <w:tcPr>
            <w:tcW w:w="1165" w:type="dxa"/>
          </w:tcPr>
          <w:p w:rsidR="00942C58" w:rsidRPr="0041654E" w:rsidRDefault="00942C58" w:rsidP="003016CA">
            <w:pPr>
              <w:jc w:val="both"/>
              <w:rPr>
                <w:bCs/>
                <w:sz w:val="16"/>
                <w:szCs w:val="16"/>
              </w:rPr>
            </w:pPr>
            <w:r w:rsidRPr="0041654E">
              <w:rPr>
                <w:bCs/>
                <w:sz w:val="16"/>
                <w:szCs w:val="16"/>
              </w:rPr>
              <w:t xml:space="preserve">Sistem Informasi Arsip Surat Pada SMA Negeri 2 Sukoharjo Menggunakan </w:t>
            </w:r>
            <w:r w:rsidR="00833C11" w:rsidRPr="00833C11">
              <w:rPr>
                <w:bCs/>
                <w:i/>
                <w:sz w:val="16"/>
                <w:szCs w:val="16"/>
              </w:rPr>
              <w:t>Framework</w:t>
            </w:r>
            <w:r w:rsidR="001679BB" w:rsidRPr="001679BB">
              <w:rPr>
                <w:bCs/>
                <w:i/>
                <w:sz w:val="16"/>
                <w:szCs w:val="16"/>
              </w:rPr>
              <w:t xml:space="preserve"> </w:t>
            </w:r>
            <w:r w:rsidR="00A16961" w:rsidRPr="00A16961">
              <w:rPr>
                <w:bCs/>
                <w:i/>
                <w:sz w:val="16"/>
                <w:szCs w:val="16"/>
              </w:rPr>
              <w:t>CodeIgnite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MA Negeri 2 Sukoharjo </w:t>
            </w:r>
          </w:p>
        </w:tc>
        <w:tc>
          <w:tcPr>
            <w:tcW w:w="885" w:type="dxa"/>
          </w:tcPr>
          <w:p w:rsidR="00942C58" w:rsidRPr="0041654E" w:rsidRDefault="00942C58" w:rsidP="003016CA">
            <w:pPr>
              <w:jc w:val="both"/>
              <w:rPr>
                <w:bCs/>
                <w:sz w:val="16"/>
                <w:szCs w:val="16"/>
              </w:rPr>
            </w:pPr>
            <w:r w:rsidRPr="0041654E">
              <w:rPr>
                <w:bCs/>
                <w:sz w:val="16"/>
                <w:szCs w:val="16"/>
              </w:rPr>
              <w:t>Pada SMA Negeri 2 Sukoharjo</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n fitur-fitur pada sistem berjalan sesuai dengan fungsinya atau valid sedangkan hasil dari pengujian</w:t>
            </w:r>
            <w:r w:rsidRPr="0041654E">
              <w:rPr>
                <w:bCs/>
                <w:sz w:val="16"/>
                <w:szCs w:val="16"/>
                <w:lang w:val="en-US"/>
              </w:rPr>
              <w:t xml:space="preserve"> </w:t>
            </w:r>
            <w:r w:rsidRPr="0041654E">
              <w:rPr>
                <w:sz w:val="16"/>
                <w:szCs w:val="16"/>
              </w:rPr>
              <w:t>kuesioner</w:t>
            </w:r>
            <w:r w:rsidRPr="0041654E">
              <w:rPr>
                <w:sz w:val="16"/>
                <w:szCs w:val="16"/>
                <w:lang w:val="en-US"/>
              </w:rPr>
              <w:t xml:space="preserve"> </w:t>
            </w:r>
            <w:r w:rsidRPr="0041654E">
              <w:rPr>
                <w:bCs/>
                <w:sz w:val="16"/>
                <w:szCs w:val="16"/>
              </w:rPr>
              <w:t>SUS (System Usability Scale) mendapatkan skor rata-rata 83,5 yang termasuk dalam klasifikasi “</w:t>
            </w:r>
            <w:r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3.</w:t>
            </w:r>
          </w:p>
        </w:tc>
        <w:tc>
          <w:tcPr>
            <w:tcW w:w="1165" w:type="dxa"/>
          </w:tcPr>
          <w:p w:rsidR="00942C58" w:rsidRPr="0041654E" w:rsidRDefault="00942C58" w:rsidP="003016CA">
            <w:pPr>
              <w:jc w:val="both"/>
              <w:rPr>
                <w:bCs/>
                <w:sz w:val="16"/>
                <w:szCs w:val="16"/>
              </w:rPr>
            </w:pPr>
            <w:r w:rsidRPr="0041654E">
              <w:rPr>
                <w:bCs/>
                <w:sz w:val="16"/>
                <w:szCs w:val="16"/>
              </w:rPr>
              <w:t>Isnawati Muslihah, dan Wibisana Budi Iswara (2021)</w:t>
            </w:r>
          </w:p>
        </w:tc>
        <w:tc>
          <w:tcPr>
            <w:tcW w:w="1165" w:type="dxa"/>
          </w:tcPr>
          <w:p w:rsidR="00942C58" w:rsidRPr="0041654E" w:rsidRDefault="00942C58" w:rsidP="003016CA">
            <w:pPr>
              <w:jc w:val="both"/>
              <w:rPr>
                <w:bCs/>
                <w:sz w:val="16"/>
                <w:szCs w:val="16"/>
              </w:rPr>
            </w:pPr>
            <w:r w:rsidRPr="0041654E">
              <w:rPr>
                <w:bCs/>
                <w:sz w:val="16"/>
                <w:szCs w:val="16"/>
              </w:rPr>
              <w:t>Rancang Bangun Sistem Administrasi Persuratan (Studi Kasus: ITB AAS Indonesia)</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t>
            </w:r>
            <w:r w:rsidRPr="0041654E">
              <w:rPr>
                <w:bCs/>
                <w:sz w:val="16"/>
                <w:szCs w:val="16"/>
                <w:lang w:val="en-US"/>
              </w:rPr>
              <w:t>data sheet</w:t>
            </w:r>
            <w:r w:rsidRPr="0041654E">
              <w:rPr>
                <w:bCs/>
                <w:sz w:val="16"/>
                <w:szCs w:val="16"/>
              </w:rPr>
              <w:t xml:space="preserve"> dengan tool Perangkat Lunak Excel pada ITB AAS Indonesia</w:t>
            </w:r>
          </w:p>
          <w:p w:rsidR="00942C58" w:rsidRPr="0041654E" w:rsidRDefault="00942C58" w:rsidP="003016CA">
            <w:pPr>
              <w:jc w:val="both"/>
              <w:rPr>
                <w:bCs/>
                <w:sz w:val="16"/>
                <w:szCs w:val="16"/>
              </w:rPr>
            </w:pPr>
          </w:p>
          <w:p w:rsidR="00942C58" w:rsidRPr="0041654E" w:rsidRDefault="00942C58" w:rsidP="003016CA">
            <w:pPr>
              <w:jc w:val="both"/>
              <w:rPr>
                <w:bCs/>
                <w:sz w:val="16"/>
                <w:szCs w:val="16"/>
              </w:rPr>
            </w:pPr>
          </w:p>
        </w:tc>
        <w:tc>
          <w:tcPr>
            <w:tcW w:w="885" w:type="dxa"/>
          </w:tcPr>
          <w:p w:rsidR="00942C58" w:rsidRPr="0041654E" w:rsidRDefault="00942C58" w:rsidP="003016CA">
            <w:pPr>
              <w:jc w:val="both"/>
              <w:rPr>
                <w:bCs/>
                <w:sz w:val="16"/>
                <w:szCs w:val="16"/>
              </w:rPr>
            </w:pPr>
            <w:r w:rsidRPr="0041654E">
              <w:rPr>
                <w:bCs/>
                <w:sz w:val="16"/>
                <w:szCs w:val="16"/>
              </w:rPr>
              <w:t>ITB AAS Indonesia</w:t>
            </w:r>
          </w:p>
        </w:tc>
        <w:tc>
          <w:tcPr>
            <w:tcW w:w="2234" w:type="dxa"/>
          </w:tcPr>
          <w:p w:rsidR="00942C58" w:rsidRPr="0041654E" w:rsidRDefault="00942C58" w:rsidP="003016CA">
            <w:pPr>
              <w:jc w:val="both"/>
              <w:rPr>
                <w:bCs/>
                <w:sz w:val="16"/>
                <w:szCs w:val="16"/>
              </w:rPr>
            </w:pPr>
            <w:r w:rsidRPr="0041654E">
              <w:rPr>
                <w:bCs/>
                <w:sz w:val="16"/>
                <w:szCs w:val="16"/>
              </w:rPr>
              <w:t>Hasil dari penelitian adalah pengujian fungsionality dengan</w:t>
            </w:r>
          </w:p>
          <w:p w:rsidR="00942C58" w:rsidRPr="0041654E" w:rsidRDefault="00942C58" w:rsidP="003016CA">
            <w:pPr>
              <w:jc w:val="both"/>
              <w:rPr>
                <w:bCs/>
                <w:sz w:val="16"/>
                <w:szCs w:val="16"/>
              </w:rPr>
            </w:pPr>
            <w:r w:rsidRPr="0041654E">
              <w:rPr>
                <w:bCs/>
                <w:sz w:val="16"/>
                <w:szCs w:val="16"/>
              </w:rPr>
              <w:t>metode black</w:t>
            </w:r>
            <w:r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42C58" w:rsidRPr="0041654E" w:rsidRDefault="00942C58" w:rsidP="003016CA">
            <w:pPr>
              <w:jc w:val="both"/>
              <w:rPr>
                <w:bCs/>
                <w:sz w:val="16"/>
                <w:szCs w:val="16"/>
              </w:rPr>
            </w:pPr>
            <w:r w:rsidRPr="0041654E">
              <w:rPr>
                <w:bCs/>
                <w:sz w:val="16"/>
                <w:szCs w:val="16"/>
              </w:rPr>
              <w:t>Visual Basic</w:t>
            </w:r>
          </w:p>
        </w:tc>
      </w:tr>
      <w:tr w:rsidR="00942C58" w:rsidRPr="0041654E" w:rsidTr="00833C11">
        <w:tc>
          <w:tcPr>
            <w:tcW w:w="375" w:type="dxa"/>
          </w:tcPr>
          <w:p w:rsidR="00942C58" w:rsidRPr="0041654E" w:rsidRDefault="009B3DC9" w:rsidP="003016CA">
            <w:pPr>
              <w:jc w:val="both"/>
              <w:rPr>
                <w:bCs/>
                <w:sz w:val="16"/>
                <w:szCs w:val="16"/>
              </w:rPr>
            </w:pPr>
            <w:r>
              <w:rPr>
                <w:rFonts w:asciiTheme="minorHAnsi" w:eastAsiaTheme="minorHAnsi" w:hAnsiTheme="minorHAnsi" w:cstheme="minorBidi"/>
                <w:sz w:val="22"/>
                <w:szCs w:val="22"/>
              </w:rPr>
              <w:lastRenderedPageBreak/>
              <w:br w:type="page"/>
            </w:r>
            <w:r w:rsidR="00942C58" w:rsidRPr="0041654E">
              <w:rPr>
                <w:bCs/>
                <w:sz w:val="16"/>
                <w:szCs w:val="16"/>
              </w:rPr>
              <w:t>4.</w:t>
            </w:r>
          </w:p>
        </w:tc>
        <w:tc>
          <w:tcPr>
            <w:tcW w:w="1165" w:type="dxa"/>
          </w:tcPr>
          <w:p w:rsidR="00942C58" w:rsidRPr="0041654E" w:rsidRDefault="00942C58" w:rsidP="003016CA">
            <w:pPr>
              <w:jc w:val="both"/>
              <w:rPr>
                <w:bCs/>
                <w:sz w:val="16"/>
                <w:szCs w:val="16"/>
              </w:rPr>
            </w:pPr>
            <w:r w:rsidRPr="0041654E">
              <w:rPr>
                <w:bCs/>
                <w:sz w:val="16"/>
                <w:szCs w:val="16"/>
              </w:rPr>
              <w:t>Anton Andalla (2022)</w:t>
            </w:r>
          </w:p>
        </w:tc>
        <w:tc>
          <w:tcPr>
            <w:tcW w:w="1165" w:type="dxa"/>
          </w:tcPr>
          <w:p w:rsidR="00942C58" w:rsidRPr="0041654E" w:rsidRDefault="00942C58" w:rsidP="003016CA">
            <w:pPr>
              <w:jc w:val="both"/>
              <w:rPr>
                <w:bCs/>
                <w:sz w:val="16"/>
                <w:szCs w:val="16"/>
              </w:rPr>
            </w:pPr>
            <w:r w:rsidRPr="0041654E">
              <w:rPr>
                <w:bCs/>
                <w:sz w:val="16"/>
                <w:szCs w:val="16"/>
              </w:rPr>
              <w:t>Perangkat Lunak Pengelolaan Surat Masuk Dan Keluar Berbasis Web Pada Fakultas Teknik Universitas Swadaya Gunung Jati Cirebon</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Fakultas Teknik Universitas Swadaya Gunung Jati Cirebon </w:t>
            </w:r>
          </w:p>
        </w:tc>
        <w:tc>
          <w:tcPr>
            <w:tcW w:w="885" w:type="dxa"/>
          </w:tcPr>
          <w:p w:rsidR="00942C58" w:rsidRPr="0041654E" w:rsidRDefault="00942C58" w:rsidP="003016CA">
            <w:pPr>
              <w:jc w:val="both"/>
              <w:rPr>
                <w:bCs/>
                <w:sz w:val="16"/>
                <w:szCs w:val="16"/>
              </w:rPr>
            </w:pPr>
            <w:r w:rsidRPr="0041654E">
              <w:rPr>
                <w:bCs/>
                <w:sz w:val="16"/>
                <w:szCs w:val="16"/>
              </w:rPr>
              <w:t>Universitas Swadaya Gunung Jati Cirebon</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5.</w:t>
            </w:r>
          </w:p>
        </w:tc>
        <w:tc>
          <w:tcPr>
            <w:tcW w:w="1165" w:type="dxa"/>
          </w:tcPr>
          <w:p w:rsidR="00942C58" w:rsidRPr="0041654E" w:rsidRDefault="00942C58" w:rsidP="003016CA">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42C58" w:rsidRPr="0041654E" w:rsidRDefault="00942C58" w:rsidP="003016CA">
            <w:pPr>
              <w:jc w:val="both"/>
              <w:rPr>
                <w:bCs/>
                <w:sz w:val="16"/>
                <w:szCs w:val="16"/>
              </w:rPr>
            </w:pPr>
            <w:r w:rsidRPr="0041654E">
              <w:rPr>
                <w:bCs/>
                <w:sz w:val="16"/>
                <w:szCs w:val="16"/>
              </w:rPr>
              <w:t>Sistem Informasi Persuratan Berbasis Web dan SMS Gateway</w:t>
            </w:r>
          </w:p>
          <w:p w:rsidR="00942C58" w:rsidRPr="0041654E" w:rsidRDefault="00942C58" w:rsidP="003016CA">
            <w:pPr>
              <w:jc w:val="both"/>
              <w:rPr>
                <w:sz w:val="16"/>
                <w:szCs w:val="16"/>
              </w:rPr>
            </w:pP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ekretariat Daerah </w:t>
            </w:r>
            <w:r w:rsidRPr="0041654E">
              <w:rPr>
                <w:sz w:val="16"/>
                <w:szCs w:val="16"/>
              </w:rPr>
              <w:t>Kabupaten</w:t>
            </w:r>
            <w:r w:rsidRPr="0041654E">
              <w:rPr>
                <w:color w:val="31849B"/>
                <w:sz w:val="16"/>
                <w:szCs w:val="16"/>
              </w:rPr>
              <w:t xml:space="preserve"> </w:t>
            </w:r>
            <w:r w:rsidRPr="0041654E">
              <w:rPr>
                <w:bCs/>
                <w:sz w:val="16"/>
                <w:szCs w:val="16"/>
              </w:rPr>
              <w:t xml:space="preserve">Gianyar serta terhubung dalam SMS </w:t>
            </w:r>
            <w:r w:rsidRPr="0041654E">
              <w:rPr>
                <w:sz w:val="16"/>
                <w:szCs w:val="16"/>
              </w:rPr>
              <w:t>Gateway</w:t>
            </w:r>
          </w:p>
        </w:tc>
        <w:tc>
          <w:tcPr>
            <w:tcW w:w="885" w:type="dxa"/>
          </w:tcPr>
          <w:p w:rsidR="00942C58" w:rsidRPr="0041654E" w:rsidRDefault="00942C58" w:rsidP="003016CA">
            <w:pPr>
              <w:jc w:val="both"/>
              <w:rPr>
                <w:bCs/>
                <w:sz w:val="16"/>
                <w:szCs w:val="16"/>
              </w:rPr>
            </w:pPr>
            <w:r w:rsidRPr="0041654E">
              <w:rPr>
                <w:bCs/>
                <w:sz w:val="16"/>
                <w:szCs w:val="16"/>
              </w:rPr>
              <w:t>Sekretariat Daerah Kabupaten Gianyar</w:t>
            </w:r>
          </w:p>
        </w:tc>
        <w:tc>
          <w:tcPr>
            <w:tcW w:w="2234" w:type="dxa"/>
          </w:tcPr>
          <w:p w:rsidR="00942C58" w:rsidRPr="0041654E" w:rsidRDefault="00942C58" w:rsidP="003016CA">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 sebagai sarana pemberitahuan bahwa ada data surat masuk. Serta mempermudah dalam penyampaian surat dan pendisposisian apabila pimpinan sedang tidak berada di kantor, dan menjaga kearsipan data surat masuk dan keluar.</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6.</w:t>
            </w:r>
          </w:p>
        </w:tc>
        <w:tc>
          <w:tcPr>
            <w:tcW w:w="1165" w:type="dxa"/>
          </w:tcPr>
          <w:p w:rsidR="00942C58" w:rsidRPr="0041654E" w:rsidRDefault="00D76C20" w:rsidP="003016CA">
            <w:pPr>
              <w:jc w:val="both"/>
              <w:rPr>
                <w:bCs/>
                <w:sz w:val="16"/>
                <w:szCs w:val="16"/>
              </w:rPr>
            </w:pPr>
            <w:r>
              <w:rPr>
                <w:bCs/>
                <w:sz w:val="16"/>
                <w:szCs w:val="16"/>
              </w:rPr>
              <w:t>Hadi Rusadi</w:t>
            </w:r>
          </w:p>
        </w:tc>
        <w:tc>
          <w:tcPr>
            <w:tcW w:w="1165" w:type="dxa"/>
          </w:tcPr>
          <w:p w:rsidR="00942C58" w:rsidRPr="0041654E" w:rsidRDefault="00942C58" w:rsidP="003016CA">
            <w:pPr>
              <w:jc w:val="both"/>
              <w:rPr>
                <w:bCs/>
                <w:sz w:val="16"/>
                <w:szCs w:val="16"/>
              </w:rPr>
            </w:pPr>
            <w:r w:rsidRPr="00A8256A">
              <w:rPr>
                <w:bCs/>
                <w:sz w:val="16"/>
                <w:szCs w:val="16"/>
              </w:rPr>
              <w:t xml:space="preserve">Sistem Informasi Manajemen Arsip Surat menggunakan </w:t>
            </w:r>
            <w:r w:rsidR="00833C11" w:rsidRPr="00833C11">
              <w:rPr>
                <w:bCs/>
                <w:i/>
                <w:sz w:val="16"/>
                <w:szCs w:val="16"/>
              </w:rPr>
              <w:t>Framework</w:t>
            </w:r>
            <w:r w:rsidR="001679BB" w:rsidRPr="001679BB">
              <w:rPr>
                <w:bCs/>
                <w:i/>
                <w:sz w:val="16"/>
                <w:szCs w:val="16"/>
              </w:rPr>
              <w:t xml:space="preserve"> </w:t>
            </w:r>
            <w:r w:rsidR="00833C11" w:rsidRPr="00833C11">
              <w:rPr>
                <w:bCs/>
                <w:i/>
                <w:sz w:val="16"/>
                <w:szCs w:val="16"/>
              </w:rPr>
              <w:t xml:space="preserve">CodeIgniter </w:t>
            </w:r>
            <w:r w:rsidRPr="00A8256A">
              <w:rPr>
                <w:bCs/>
                <w:sz w:val="16"/>
                <w:szCs w:val="16"/>
              </w:rPr>
              <w:t>pada Badan Pendapatan Daerah Kabupaten Tabalong</w:t>
            </w:r>
          </w:p>
        </w:tc>
        <w:tc>
          <w:tcPr>
            <w:tcW w:w="1321" w:type="dxa"/>
          </w:tcPr>
          <w:p w:rsidR="00942C58" w:rsidRPr="0041654E" w:rsidRDefault="00942C58" w:rsidP="003016CA">
            <w:pPr>
              <w:jc w:val="both"/>
              <w:rPr>
                <w:bCs/>
                <w:sz w:val="16"/>
                <w:szCs w:val="16"/>
              </w:rPr>
            </w:pPr>
            <w:r w:rsidRPr="0041654E">
              <w:rPr>
                <w:bCs/>
                <w:sz w:val="16"/>
                <w:szCs w:val="16"/>
              </w:rPr>
              <w:t>Membangun Sebuah Sistem Informasi Manajemen Surat dalam merancang sebuah Perangkat Lunak berbasis Web pada Badan Pendapatan Daerah Kabupaten Tabalong</w:t>
            </w:r>
          </w:p>
        </w:tc>
        <w:tc>
          <w:tcPr>
            <w:tcW w:w="885" w:type="dxa"/>
          </w:tcPr>
          <w:p w:rsidR="00942C58" w:rsidRPr="0041654E" w:rsidRDefault="00942C58" w:rsidP="003016CA">
            <w:pPr>
              <w:jc w:val="both"/>
              <w:rPr>
                <w:bCs/>
                <w:sz w:val="16"/>
                <w:szCs w:val="16"/>
              </w:rPr>
            </w:pPr>
            <w:r w:rsidRPr="0041654E">
              <w:rPr>
                <w:bCs/>
                <w:sz w:val="16"/>
                <w:szCs w:val="16"/>
              </w:rPr>
              <w:t>Badan Pendapatan Kabupaten Tabalong</w:t>
            </w:r>
          </w:p>
        </w:tc>
        <w:tc>
          <w:tcPr>
            <w:tcW w:w="2234" w:type="dxa"/>
          </w:tcPr>
          <w:p w:rsidR="00942C58" w:rsidRPr="0041654E" w:rsidRDefault="00942C58" w:rsidP="003016CA">
            <w:pPr>
              <w:jc w:val="both"/>
              <w:rPr>
                <w:bCs/>
                <w:sz w:val="16"/>
                <w:szCs w:val="16"/>
              </w:rPr>
            </w:pPr>
            <w:r w:rsidRPr="0041654E">
              <w:rPr>
                <w:bCs/>
                <w:sz w:val="16"/>
                <w:szCs w:val="16"/>
              </w:rPr>
              <w:t>-</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bl>
    <w:p w:rsidR="00942C58" w:rsidRPr="0041654E" w:rsidRDefault="00942C58" w:rsidP="00942C58">
      <w:pPr>
        <w:spacing w:after="0" w:line="240" w:lineRule="auto"/>
        <w:rPr>
          <w:rFonts w:cs="Times New Roman"/>
          <w:b/>
          <w:bCs/>
          <w:szCs w:val="24"/>
        </w:rPr>
      </w:pPr>
    </w:p>
    <w:p w:rsidR="00D9701D" w:rsidRPr="000B0713" w:rsidRDefault="00D9701D">
      <w:pPr>
        <w:rPr>
          <w:rFonts w:cs="Times New Roman"/>
          <w:szCs w:val="24"/>
          <w:lang w:val="en-US"/>
        </w:rPr>
        <w:sectPr w:rsidR="00D9701D" w:rsidRPr="000B0713" w:rsidSect="0028357D">
          <w:pgSz w:w="11907" w:h="16839" w:code="9"/>
          <w:pgMar w:top="2268" w:right="1701" w:bottom="1701" w:left="2268" w:header="709" w:footer="709" w:gutter="0"/>
          <w:pgNumType w:start="1"/>
          <w:cols w:space="708"/>
          <w:titlePg/>
          <w:docGrid w:linePitch="360"/>
        </w:sectPr>
      </w:pPr>
    </w:p>
    <w:p w:rsidR="000B0713" w:rsidRPr="00D73A7C" w:rsidRDefault="000B0713" w:rsidP="00CA622D">
      <w:pPr>
        <w:pStyle w:val="Heading1"/>
        <w:ind w:left="0"/>
        <w:rPr>
          <w:szCs w:val="28"/>
        </w:rPr>
      </w:pPr>
      <w:bookmarkStart w:id="43" w:name="_Toc118383798"/>
      <w:bookmarkStart w:id="44" w:name="_Toc119165457"/>
      <w:bookmarkStart w:id="45" w:name="_Toc118383799"/>
      <w:bookmarkStart w:id="46" w:name="_Toc119165458"/>
      <w:bookmarkEnd w:id="43"/>
      <w:bookmarkEnd w:id="44"/>
      <w:r w:rsidRPr="00D73A7C">
        <w:rPr>
          <w:szCs w:val="28"/>
        </w:rPr>
        <w:lastRenderedPageBreak/>
        <w:br/>
      </w:r>
      <w:bookmarkStart w:id="47" w:name="_Toc134459632"/>
      <w:bookmarkStart w:id="48" w:name="_Toc142218460"/>
      <w:r w:rsidRPr="00D73A7C">
        <w:rPr>
          <w:szCs w:val="28"/>
        </w:rPr>
        <w:t>TINJAUAN PUSTAKA</w:t>
      </w:r>
      <w:bookmarkEnd w:id="47"/>
      <w:bookmarkEnd w:id="48"/>
    </w:p>
    <w:p w:rsidR="0093731A" w:rsidRDefault="009B3DC9" w:rsidP="006F1EEA">
      <w:pPr>
        <w:pStyle w:val="Heading2"/>
      </w:pPr>
      <w:bookmarkStart w:id="49" w:name="_Toc142218461"/>
      <w:bookmarkEnd w:id="45"/>
      <w:bookmarkEnd w:id="46"/>
      <w:r w:rsidRPr="009B3DC9">
        <w:t>Landasan Teori</w:t>
      </w:r>
      <w:bookmarkStart w:id="50" w:name="_Toc112513595"/>
      <w:bookmarkEnd w:id="49"/>
      <w:bookmarkEnd w:id="50"/>
    </w:p>
    <w:p w:rsidR="006B0A24" w:rsidRPr="00426F4B" w:rsidRDefault="006B0A24" w:rsidP="00033584">
      <w:pPr>
        <w:pStyle w:val="normalpas"/>
      </w:pPr>
      <w:r w:rsidRPr="00426F4B">
        <w:t>Landasan teori dalam membangun Sistem Informasi Manajemen Arsip Surat adalah fondasi pengetahuan yang menjadi dasar untuk merancang, mengembangkan, dan mengimplementasikan sistem yang efisien dan efektif dalam mengelola arsip surat. Landasan teori ini mencakup prinsip-prinsip manajemen arsip, teknologi informasi, dan aspek keamanan data, sehingga memungkinkan pengguna untuk menyimpan, mencari, dan membagikan surat-surat dengan lebih terstruktur, terorganisir, dan akurat. Dengan menggunakan landasan teori yang tepat, Sistem Informasi Manajemen Arsip Surat dapat meningkatkan produktivitas dan transparansi proses manajemen surat, serta mendukung pengambilan keputusan yang lebih baik berdasarkan informasi yang relevan dan terpercaya.</w:t>
      </w:r>
    </w:p>
    <w:p w:rsidR="0093731A" w:rsidRPr="0041654E" w:rsidRDefault="0093731A" w:rsidP="006F1EEA">
      <w:pPr>
        <w:pStyle w:val="Heading3"/>
      </w:pPr>
      <w:bookmarkStart w:id="51" w:name="_Toc104676928"/>
      <w:bookmarkStart w:id="52" w:name="_Toc104674535"/>
      <w:bookmarkStart w:id="53" w:name="_Toc117207957"/>
      <w:bookmarkStart w:id="54" w:name="_Toc118383800"/>
      <w:bookmarkStart w:id="55" w:name="_Toc119165459"/>
      <w:bookmarkStart w:id="56" w:name="_Toc142218462"/>
      <w:r w:rsidRPr="00C77F31">
        <w:t>Konsep</w:t>
      </w:r>
      <w:r w:rsidRPr="0041654E">
        <w:t xml:space="preserve"> Dasar </w:t>
      </w:r>
      <w:r w:rsidRPr="00E253E2">
        <w:t>Sistem</w:t>
      </w:r>
      <w:bookmarkEnd w:id="51"/>
      <w:bookmarkEnd w:id="52"/>
      <w:bookmarkEnd w:id="53"/>
      <w:bookmarkEnd w:id="54"/>
      <w:bookmarkEnd w:id="55"/>
      <w:bookmarkEnd w:id="56"/>
    </w:p>
    <w:p w:rsidR="0093731A" w:rsidRPr="0041654E" w:rsidRDefault="0093731A" w:rsidP="00033584">
      <w:pPr>
        <w:pStyle w:val="normalpas"/>
        <w:rPr>
          <w:b/>
          <w:bCs/>
        </w:rPr>
      </w:pPr>
      <w:r w:rsidRPr="0041654E">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color w:val="000000"/>
        </w:rPr>
        <w:t>mendefinisikan</w:t>
      </w:r>
      <w:r w:rsidR="0018396A" w:rsidRPr="0041654E">
        <w:rPr>
          <w:color w:val="000000"/>
        </w:rPr>
        <w:t xml:space="preserve"> </w:t>
      </w:r>
      <w:r w:rsidRPr="0041654E">
        <w:t xml:space="preserve">sistem </w:t>
      </w:r>
      <w:r w:rsidRPr="0041654E">
        <w:lastRenderedPageBreak/>
        <w:t xml:space="preserve">sebagai kumpulan dari elemen-elemen yang berinteraksi untuk mencapai suatu tujuan tertentu. </w:t>
      </w:r>
      <w:r w:rsidR="008F1BEE" w:rsidRPr="0041654E">
        <w:fldChar w:fldCharType="begin" w:fldLock="1"/>
      </w:r>
      <w:r w:rsidR="00653D52" w:rsidRPr="0041654E">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8F1BEE" w:rsidRPr="0041654E">
        <w:fldChar w:fldCharType="separate"/>
      </w:r>
      <w:r w:rsidR="00653D52" w:rsidRPr="0041654E">
        <w:t>(Sutabri, 2012)</w:t>
      </w:r>
      <w:r w:rsidR="008F1BEE" w:rsidRPr="0041654E">
        <w:fldChar w:fldCharType="end"/>
      </w:r>
    </w:p>
    <w:p w:rsidR="0093731A" w:rsidRPr="0041654E" w:rsidRDefault="0093731A" w:rsidP="006F1EEA">
      <w:pPr>
        <w:pStyle w:val="Heading3"/>
      </w:pPr>
      <w:bookmarkStart w:id="57" w:name="_Toc104674536"/>
      <w:bookmarkStart w:id="58" w:name="_Toc104676929"/>
      <w:bookmarkStart w:id="59" w:name="_Toc117207958"/>
      <w:bookmarkStart w:id="60" w:name="_Toc118383801"/>
      <w:bookmarkStart w:id="61" w:name="_Toc119165460"/>
      <w:bookmarkStart w:id="62" w:name="_Toc142218463"/>
      <w:r w:rsidRPr="0041654E">
        <w:t>Pengertian Sistem</w:t>
      </w:r>
      <w:bookmarkEnd w:id="57"/>
      <w:bookmarkEnd w:id="58"/>
      <w:bookmarkEnd w:id="59"/>
      <w:bookmarkEnd w:id="60"/>
      <w:bookmarkEnd w:id="61"/>
      <w:bookmarkEnd w:id="62"/>
    </w:p>
    <w:p w:rsidR="0093731A" w:rsidRPr="0041654E" w:rsidRDefault="0093731A" w:rsidP="00033584">
      <w:pPr>
        <w:pStyle w:val="normalpas"/>
      </w:pPr>
      <w:r w:rsidRPr="0041654E">
        <w:t xml:space="preserve">Sistem adalah kumpulan dari komponen atau elemen yang saling berhubungan satu dengan lainnya membentuk satu kesatuan untuk mencapai tujuan tertentu. </w:t>
      </w:r>
      <w:r w:rsidR="008F1BEE"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8F1BEE" w:rsidRPr="0041654E">
        <w:fldChar w:fldCharType="separate"/>
      </w:r>
      <w:r w:rsidR="00653D52" w:rsidRPr="0041654E">
        <w:t>(Hartono, 2005)</w:t>
      </w:r>
      <w:r w:rsidR="008F1BEE" w:rsidRPr="0041654E">
        <w:fldChar w:fldCharType="end"/>
      </w:r>
    </w:p>
    <w:p w:rsidR="0093731A" w:rsidRPr="0041654E" w:rsidRDefault="0093731A" w:rsidP="00033584">
      <w:pPr>
        <w:pStyle w:val="normalpas"/>
      </w:pPr>
      <w:r w:rsidRPr="0041654E">
        <w:t xml:space="preserve">Sistem adalah sekelompok elemen-elemen yang terintegrasi dengan maksud yang sama untuk mencapai suatu tujuan. </w:t>
      </w:r>
      <w:r w:rsidR="008F1BEE" w:rsidRPr="0041654E">
        <w:fldChar w:fldCharType="begin" w:fldLock="1"/>
      </w:r>
      <w:r w:rsidR="00653D52" w:rsidRPr="0041654E">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8F1BEE" w:rsidRPr="0041654E">
        <w:fldChar w:fldCharType="separate"/>
      </w:r>
      <w:r w:rsidR="00653D52" w:rsidRPr="0041654E">
        <w:t>(McLeod &amp; Schell, 2004)</w:t>
      </w:r>
      <w:r w:rsidR="008F1BEE" w:rsidRPr="0041654E">
        <w:fldChar w:fldCharType="end"/>
      </w:r>
    </w:p>
    <w:p w:rsidR="0093731A" w:rsidRPr="0041654E" w:rsidRDefault="0093731A" w:rsidP="00033584">
      <w:pPr>
        <w:pStyle w:val="normalpas"/>
      </w:pPr>
      <w:r w:rsidRPr="0041654E">
        <w:t xml:space="preserve">Pada dasarnya, sistem adalah sekumpulan elemen yang saling terkait atau terpadu yang dimaksudkan untuk mencapai suatu tujuan. </w:t>
      </w:r>
      <w:r w:rsidR="008F1BEE" w:rsidRPr="0041654E">
        <w:fldChar w:fldCharType="begin" w:fldLock="1"/>
      </w:r>
      <w:r w:rsidR="00653D52" w:rsidRPr="0041654E">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8F1BEE" w:rsidRPr="0041654E">
        <w:fldChar w:fldCharType="separate"/>
      </w:r>
      <w:r w:rsidR="00653D52" w:rsidRPr="0041654E">
        <w:t>(Kadir, 2003)</w:t>
      </w:r>
      <w:r w:rsidR="008F1BEE" w:rsidRPr="0041654E">
        <w:fldChar w:fldCharType="end"/>
      </w:r>
    </w:p>
    <w:p w:rsidR="0093731A" w:rsidRPr="0041654E" w:rsidRDefault="0093731A" w:rsidP="006F1EEA">
      <w:pPr>
        <w:pStyle w:val="Heading3"/>
      </w:pPr>
      <w:bookmarkStart w:id="63" w:name="_Toc104674537"/>
      <w:bookmarkStart w:id="64" w:name="_Toc104676930"/>
      <w:bookmarkStart w:id="65" w:name="_Toc117207959"/>
      <w:bookmarkStart w:id="66" w:name="_Toc118383802"/>
      <w:bookmarkStart w:id="67" w:name="_Toc119165461"/>
      <w:bookmarkStart w:id="68" w:name="_Toc142218464"/>
      <w:r w:rsidRPr="0041654E">
        <w:t>Karakteristik Sistem</w:t>
      </w:r>
      <w:bookmarkEnd w:id="63"/>
      <w:bookmarkEnd w:id="64"/>
      <w:bookmarkEnd w:id="65"/>
      <w:bookmarkEnd w:id="66"/>
      <w:bookmarkEnd w:id="67"/>
      <w:bookmarkEnd w:id="68"/>
    </w:p>
    <w:p w:rsidR="0093731A" w:rsidRPr="0041654E" w:rsidRDefault="0093731A" w:rsidP="00033584">
      <w:pPr>
        <w:pStyle w:val="normalpas"/>
      </w:pPr>
      <w:r w:rsidRPr="0041654E">
        <w:t xml:space="preserve">Suatu sistem memiliki karakteristik atau sifat-sifat tertentu, yaitu : </w:t>
      </w:r>
      <w:r w:rsidR="008F1BEE"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8F1BEE" w:rsidRPr="0041654E">
        <w:fldChar w:fldCharType="separate"/>
      </w:r>
      <w:r w:rsidR="00653D52" w:rsidRPr="0041654E">
        <w:t>(Hartono, 2005)</w:t>
      </w:r>
      <w:r w:rsidR="008F1BEE" w:rsidRPr="0041654E">
        <w:fldChar w:fldCharType="end"/>
      </w:r>
    </w:p>
    <w:p w:rsidR="0093731A" w:rsidRPr="006F2223" w:rsidRDefault="0093731A" w:rsidP="003016CA">
      <w:pPr>
        <w:pStyle w:val="list"/>
        <w:ind w:left="426" w:hanging="426"/>
      </w:pPr>
      <w:r w:rsidRPr="006F2223">
        <w:t>Komponen-Komponen Sistem (</w:t>
      </w:r>
      <w:r w:rsidRPr="006F2223">
        <w:rPr>
          <w:i/>
        </w:rPr>
        <w:t>Components</w:t>
      </w:r>
      <w:r w:rsidRPr="006F2223">
        <w:t>)</w:t>
      </w:r>
    </w:p>
    <w:p w:rsidR="0093731A" w:rsidRPr="00033584" w:rsidRDefault="0093731A" w:rsidP="003016CA">
      <w:pPr>
        <w:pStyle w:val="nomal1pas"/>
      </w:pPr>
      <w:r w:rsidRPr="003016CA">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r w:rsidRPr="00033584">
        <w:t>.</w:t>
      </w:r>
    </w:p>
    <w:p w:rsidR="006F2223" w:rsidRDefault="006F2223">
      <w:pPr>
        <w:rPr>
          <w:rFonts w:cs="Times New Roman"/>
          <w:color w:val="000000" w:themeColor="text1"/>
          <w:szCs w:val="24"/>
        </w:rPr>
      </w:pPr>
      <w:r>
        <w:rPr>
          <w:rFonts w:cs="Times New Roman"/>
          <w:szCs w:val="24"/>
        </w:rPr>
        <w:br w:type="page"/>
      </w:r>
    </w:p>
    <w:p w:rsidR="0093731A" w:rsidRPr="003016CA" w:rsidRDefault="0093731A" w:rsidP="003016CA">
      <w:pPr>
        <w:pStyle w:val="list"/>
        <w:ind w:left="426" w:hanging="426"/>
      </w:pPr>
      <w:r w:rsidRPr="003016CA">
        <w:lastRenderedPageBreak/>
        <w:t>Batas Sistem (</w:t>
      </w:r>
      <w:r w:rsidRPr="003016CA">
        <w:rPr>
          <w:i/>
        </w:rPr>
        <w:t>Boundary</w:t>
      </w:r>
      <w:r w:rsidRPr="003016CA">
        <w:t>)</w:t>
      </w:r>
    </w:p>
    <w:p w:rsidR="0093731A" w:rsidRPr="0041654E" w:rsidRDefault="0093731A" w:rsidP="006E1497">
      <w:pPr>
        <w:pStyle w:val="NoSpacing"/>
      </w:pPr>
      <w:r w:rsidRPr="00033584">
        <w:rPr>
          <w:rStyle w:val="nomal1pasChar"/>
        </w:rPr>
        <w:t>Batas sistem merupakan daerah yang membatasi antara suatu sistem dengan sistem yang lainnya atau dengan lingkungan luarnya. Batas sistem ini memungkinkan suatu sistem dipandang sebagai satu kesatuan. Batas suatu sistem menunjukkan ruang</w:t>
      </w:r>
      <w:r w:rsidRPr="0041654E">
        <w:t xml:space="preserve"> lingkup (</w:t>
      </w:r>
      <w:r w:rsidR="00AB72B1" w:rsidRPr="0041654E">
        <w:rPr>
          <w:i/>
          <w:iCs/>
          <w:color w:val="000000"/>
        </w:rPr>
        <w:t>scope</w:t>
      </w:r>
      <w:r w:rsidRPr="0041654E">
        <w:t>) sistem itu sendiri.</w:t>
      </w:r>
    </w:p>
    <w:p w:rsidR="0093731A" w:rsidRPr="006E1497" w:rsidRDefault="0093731A" w:rsidP="003016CA">
      <w:pPr>
        <w:pStyle w:val="list"/>
        <w:ind w:left="426" w:hanging="426"/>
      </w:pPr>
      <w:r w:rsidRPr="006E1497">
        <w:t>Lingkungan Luar Sistem (</w:t>
      </w:r>
      <w:r w:rsidR="00AB72B1" w:rsidRPr="006E1497">
        <w:rPr>
          <w:i/>
          <w:iCs/>
          <w:color w:val="000000"/>
        </w:rPr>
        <w:t>Environment</w:t>
      </w:r>
      <w:r w:rsidRPr="006E1497">
        <w:t>)</w:t>
      </w:r>
    </w:p>
    <w:p w:rsidR="0093731A" w:rsidRPr="006E1497" w:rsidRDefault="0093731A" w:rsidP="006E1497">
      <w:pPr>
        <w:pStyle w:val="NoSpacing"/>
        <w:rPr>
          <w:szCs w:val="24"/>
        </w:rPr>
      </w:pPr>
      <w:r w:rsidRPr="00033584">
        <w:rPr>
          <w:rStyle w:val="nomal1pasChar"/>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w:t>
      </w:r>
      <w:r w:rsidRPr="006E1497">
        <w:t xml:space="preserve"> kelangsungan hidup dari sistem.</w:t>
      </w:r>
    </w:p>
    <w:p w:rsidR="0093731A" w:rsidRPr="00C513D0" w:rsidRDefault="0093731A" w:rsidP="003016CA">
      <w:pPr>
        <w:pStyle w:val="list"/>
        <w:ind w:left="426" w:hanging="426"/>
      </w:pPr>
      <w:r w:rsidRPr="00A8416D">
        <w:t>Penghubung</w:t>
      </w:r>
      <w:r w:rsidRPr="00C513D0">
        <w:t xml:space="preserve"> Sistem (</w:t>
      </w:r>
      <w:r w:rsidRPr="00C513D0">
        <w:rPr>
          <w:i/>
        </w:rPr>
        <w:t>Interface</w:t>
      </w:r>
      <w:r w:rsidRPr="00C513D0">
        <w:t>)</w:t>
      </w:r>
    </w:p>
    <w:p w:rsidR="0093731A" w:rsidRPr="00C513D0" w:rsidRDefault="0093731A" w:rsidP="00623ED4">
      <w:pPr>
        <w:pStyle w:val="NoSpacing"/>
      </w:pPr>
      <w:r w:rsidRPr="00033584">
        <w:rPr>
          <w:rStyle w:val="nomal1pasChar"/>
        </w:rPr>
        <w:t>Penghubung merupakan media penghubung antara subsistem dengan subsistem lainnya. Melalui penghubung ini memungkinkan sumber-sumber daya mengalir</w:t>
      </w:r>
      <w:r w:rsidRPr="00C513D0">
        <w:t xml:space="preserve"> dari satu subsistem ke subsistem yang lainnya.</w:t>
      </w:r>
    </w:p>
    <w:p w:rsidR="0093731A" w:rsidRPr="00C513D0" w:rsidRDefault="0093731A" w:rsidP="003016CA">
      <w:pPr>
        <w:pStyle w:val="list"/>
        <w:ind w:left="426" w:hanging="426"/>
      </w:pPr>
      <w:r w:rsidRPr="00C513D0">
        <w:t>Masukan Sistem (</w:t>
      </w:r>
      <w:r w:rsidRPr="00B61348">
        <w:rPr>
          <w:i/>
        </w:rPr>
        <w:t>Input</w:t>
      </w:r>
      <w:r w:rsidRPr="00C513D0">
        <w:t>)</w:t>
      </w:r>
    </w:p>
    <w:p w:rsidR="0093731A" w:rsidRPr="00C513D0" w:rsidRDefault="0093731A" w:rsidP="00623ED4">
      <w:pPr>
        <w:pStyle w:val="NoSpacing"/>
      </w:pPr>
      <w:r w:rsidRPr="00033584">
        <w:rPr>
          <w:rStyle w:val="nomal1pasChar"/>
        </w:rPr>
        <w:t>Masukan yaitu energi yang dimasukkan ke dalam sistem, dimana dapat berupa masukan perawatan (maintenance</w:t>
      </w:r>
      <w:r w:rsidR="004C2B4B" w:rsidRPr="00033584">
        <w:rPr>
          <w:rStyle w:val="nomal1pasChar"/>
        </w:rPr>
        <w:t xml:space="preserve"> </w:t>
      </w:r>
      <w:r w:rsidRPr="00033584">
        <w:rPr>
          <w:rStyle w:val="nomal1pasChar"/>
        </w:rPr>
        <w:t>input) dan masukan sinyal (signal</w:t>
      </w:r>
      <w:r w:rsidR="00AB72B1" w:rsidRPr="00033584">
        <w:rPr>
          <w:rStyle w:val="nomal1pasChar"/>
        </w:rPr>
        <w:t xml:space="preserve"> </w:t>
      </w:r>
      <w:r w:rsidRPr="00033584">
        <w:rPr>
          <w:rStyle w:val="nomal1pasChar"/>
        </w:rPr>
        <w:t>input). Masukan perawatan adalah energi yang dimasukkan supaya sistem tersebut dapat beroperasi, sedang masukan sinyal adalah energi yang diproses untuk</w:t>
      </w:r>
      <w:r w:rsidRPr="00C513D0">
        <w:t xml:space="preserve"> didapatkan keluaran.</w:t>
      </w:r>
    </w:p>
    <w:p w:rsidR="00B61348" w:rsidRDefault="00B61348">
      <w:pPr>
        <w:rPr>
          <w:rFonts w:cs="Times New Roman"/>
          <w:color w:val="000000" w:themeColor="text1"/>
          <w:szCs w:val="24"/>
        </w:rPr>
      </w:pPr>
      <w:r>
        <w:rPr>
          <w:rFonts w:cs="Times New Roman"/>
          <w:szCs w:val="24"/>
        </w:rPr>
        <w:br w:type="page"/>
      </w:r>
    </w:p>
    <w:p w:rsidR="0093731A" w:rsidRPr="00B61348" w:rsidRDefault="0093731A" w:rsidP="003016CA">
      <w:pPr>
        <w:pStyle w:val="list"/>
        <w:ind w:left="426" w:hanging="426"/>
      </w:pPr>
      <w:r w:rsidRPr="00B61348">
        <w:lastRenderedPageBreak/>
        <w:t>Keluaran Sistem (</w:t>
      </w:r>
      <w:r w:rsidRPr="00B61348">
        <w:rPr>
          <w:i/>
        </w:rPr>
        <w:t>Output</w:t>
      </w:r>
      <w:r w:rsidRPr="00B61348">
        <w:t>)</w:t>
      </w:r>
    </w:p>
    <w:p w:rsidR="0093731A" w:rsidRPr="00C513D0" w:rsidRDefault="0093731A" w:rsidP="00B61348">
      <w:pPr>
        <w:pStyle w:val="NoSpacing"/>
      </w:pPr>
      <w:r w:rsidRPr="00033584">
        <w:rPr>
          <w:rStyle w:val="nomal1pasChar"/>
        </w:rPr>
        <w:t>Keluaran merupakan hasil dari pemrosesan sistem, yang bisa berupa suatu informasi</w:t>
      </w:r>
      <w:r w:rsidRPr="00C513D0">
        <w:t>, saran, cetakan laporan, dan sebagainya.</w:t>
      </w:r>
    </w:p>
    <w:p w:rsidR="0093731A" w:rsidRPr="00B61348" w:rsidRDefault="0093731A" w:rsidP="003016CA">
      <w:pPr>
        <w:pStyle w:val="list"/>
        <w:ind w:left="426" w:hanging="426"/>
      </w:pPr>
      <w:r w:rsidRPr="00B61348">
        <w:t>Pengolah Sistem (</w:t>
      </w:r>
      <w:r w:rsidRPr="00B61348">
        <w:rPr>
          <w:i/>
        </w:rPr>
        <w:t>Process</w:t>
      </w:r>
      <w:r w:rsidRPr="00B61348">
        <w:t>)</w:t>
      </w:r>
    </w:p>
    <w:p w:rsidR="00B61348" w:rsidRPr="00B61348" w:rsidRDefault="0093731A" w:rsidP="00B61348">
      <w:pPr>
        <w:pStyle w:val="NoSpacing"/>
      </w:pPr>
      <w:r w:rsidRPr="00B61348">
        <w:rPr>
          <w:szCs w:val="24"/>
        </w:rPr>
        <w:t xml:space="preserve">Suatu </w:t>
      </w:r>
      <w:r w:rsidRPr="00033584">
        <w:rPr>
          <w:rStyle w:val="nomal1pasChar"/>
        </w:rPr>
        <w:t>sistem dapat mempunyai suatu bagian pengolah yang akan merubah input menjadi output.</w:t>
      </w:r>
    </w:p>
    <w:p w:rsidR="0093731A" w:rsidRPr="00B61348" w:rsidRDefault="0093731A" w:rsidP="003016CA">
      <w:pPr>
        <w:pStyle w:val="list"/>
        <w:ind w:left="426" w:hanging="426"/>
      </w:pPr>
      <w:r w:rsidRPr="00C513D0">
        <w:t>Sasaran Sistem (</w:t>
      </w:r>
      <w:r w:rsidRPr="00C513D0">
        <w:rPr>
          <w:i/>
        </w:rPr>
        <w:t>Objective</w:t>
      </w:r>
      <w:r w:rsidRPr="00C513D0">
        <w:t>)</w:t>
      </w:r>
    </w:p>
    <w:p w:rsidR="0093731A" w:rsidRPr="00C513D0" w:rsidRDefault="0093731A" w:rsidP="003016CA">
      <w:pPr>
        <w:pStyle w:val="nomal1pas"/>
        <w:rPr>
          <w:b/>
          <w:bCs/>
        </w:rPr>
      </w:pPr>
      <w:r w:rsidRPr="003016CA">
        <w:t>Suatu sistem pasti mempunyai tujuan (</w:t>
      </w:r>
      <w:r w:rsidRPr="00A358ED">
        <w:rPr>
          <w:i/>
        </w:rPr>
        <w:t>goal</w:t>
      </w:r>
      <w:r w:rsidRPr="003016CA">
        <w:t>) atau sasaran (</w:t>
      </w:r>
      <w:r w:rsidRPr="00A358ED">
        <w:rPr>
          <w:i/>
        </w:rPr>
        <w:t>objective</w:t>
      </w:r>
      <w:r w:rsidRPr="003016CA">
        <w:t>). Kalau suatu sistem tidak mempunyai sasaran, maka operasi sistem tidak akan ada gunanya</w:t>
      </w:r>
      <w:r w:rsidRPr="00C513D0">
        <w:t>.</w:t>
      </w:r>
    </w:p>
    <w:p w:rsidR="0093731A" w:rsidRPr="00C513D0" w:rsidRDefault="0093731A" w:rsidP="006F1EEA">
      <w:pPr>
        <w:pStyle w:val="Heading3"/>
      </w:pPr>
      <w:bookmarkStart w:id="69" w:name="_Toc104674538"/>
      <w:bookmarkStart w:id="70" w:name="_Toc104676931"/>
      <w:bookmarkStart w:id="71" w:name="_Toc117207960"/>
      <w:bookmarkStart w:id="72" w:name="_Toc118383803"/>
      <w:bookmarkStart w:id="73" w:name="_Toc119165462"/>
      <w:bookmarkStart w:id="74" w:name="_Toc142218465"/>
      <w:r w:rsidRPr="00C513D0">
        <w:t>Klasifikasi Sistem</w:t>
      </w:r>
      <w:bookmarkEnd w:id="69"/>
      <w:bookmarkEnd w:id="70"/>
      <w:bookmarkEnd w:id="71"/>
      <w:bookmarkEnd w:id="72"/>
      <w:bookmarkEnd w:id="73"/>
      <w:bookmarkEnd w:id="74"/>
    </w:p>
    <w:p w:rsidR="0093731A" w:rsidRPr="00C513D0" w:rsidRDefault="0093731A" w:rsidP="00033584">
      <w:pPr>
        <w:pStyle w:val="normalpas"/>
      </w:pPr>
      <w:r w:rsidRPr="00C513D0">
        <w:t xml:space="preserve">Suatu sistem dapat diklasifikasikan dari beberapa sudut pandang, diantaranya adalah sebagai berikut : </w:t>
      </w:r>
      <w:r w:rsidR="008F1BE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8F1BEE" w:rsidRPr="00C513D0">
        <w:fldChar w:fldCharType="separate"/>
      </w:r>
      <w:r w:rsidR="00653D52" w:rsidRPr="00C513D0">
        <w:t>(Hartono, 2005)</w:t>
      </w:r>
      <w:r w:rsidR="008F1BEE" w:rsidRPr="00C513D0">
        <w:fldChar w:fldCharType="end"/>
      </w:r>
    </w:p>
    <w:p w:rsidR="0093731A" w:rsidRPr="00033584" w:rsidRDefault="0093731A" w:rsidP="000F65F8">
      <w:pPr>
        <w:pStyle w:val="list"/>
        <w:numPr>
          <w:ilvl w:val="1"/>
          <w:numId w:val="12"/>
        </w:numPr>
        <w:ind w:left="426" w:hanging="426"/>
      </w:pPr>
      <w:r w:rsidRPr="00033584">
        <w:t>Sistem Abstrak dan Sistem Fisik</w:t>
      </w:r>
    </w:p>
    <w:p w:rsidR="0093731A" w:rsidRPr="00C513D0" w:rsidRDefault="0093731A" w:rsidP="003016CA">
      <w:pPr>
        <w:pStyle w:val="nomal1pas"/>
        <w:rPr>
          <w:rFonts w:cs="Times New Roman"/>
          <w:szCs w:val="24"/>
        </w:rPr>
      </w:pPr>
      <w:r w:rsidRPr="003016CA">
        <w:t>Sistem abstrak (abstract system) adalah sistem yang berupa pemikiran atau ide-ide yang tidak tampak secara fisik. Misalnya sistem teologi, yaitu sistem yang berupa pemikiran-pemikiran hubungan antara manusia dengan</w:t>
      </w:r>
      <w:r w:rsidRPr="00C513D0">
        <w:rPr>
          <w:rFonts w:cs="Times New Roman"/>
          <w:szCs w:val="24"/>
        </w:rPr>
        <w:t xml:space="preserve"> Tuhan.</w:t>
      </w:r>
    </w:p>
    <w:p w:rsidR="0093731A" w:rsidRPr="00A3447A" w:rsidRDefault="0093731A" w:rsidP="000F65F8">
      <w:pPr>
        <w:pStyle w:val="list"/>
        <w:numPr>
          <w:ilvl w:val="1"/>
          <w:numId w:val="12"/>
        </w:numPr>
        <w:ind w:left="426"/>
      </w:pPr>
      <w:r w:rsidRPr="00A3447A">
        <w:t>Sistem Alamiah dan Sistem Buatan Manusia</w:t>
      </w:r>
    </w:p>
    <w:p w:rsidR="00A3447A" w:rsidRDefault="0093731A" w:rsidP="00A3447A">
      <w:pPr>
        <w:pStyle w:val="nomal1pas"/>
      </w:pPr>
      <w:r w:rsidRPr="00C513D0">
        <w:t>Sistem alamiah (</w:t>
      </w:r>
      <w:r w:rsidRPr="00C513D0">
        <w:rPr>
          <w:i/>
        </w:rPr>
        <w:t>natural system</w:t>
      </w:r>
      <w:r w:rsidRPr="00C513D0">
        <w:t>) adalah sistem yang terjadi melalui proses alam, tidak dibuat manusia. Misalnya sistem perputaran bumi. Sistem buatan manusia (</w:t>
      </w:r>
      <w:r w:rsidRPr="00336B37">
        <w:rPr>
          <w:i/>
        </w:rPr>
        <w:t>human made system</w:t>
      </w:r>
      <w:r w:rsidRPr="00C513D0">
        <w:t xml:space="preserve">) adalah sistem yang dirancang oleh </w:t>
      </w:r>
      <w:r w:rsidRPr="00C513D0">
        <w:lastRenderedPageBreak/>
        <w:t>manusia. Sistem informasi merupakan contohnya, karena menyangkut penggunaan komputer yang berinteraksi dengan manusia.</w:t>
      </w:r>
    </w:p>
    <w:p w:rsidR="0093731A" w:rsidRPr="00A3447A" w:rsidRDefault="0093731A" w:rsidP="00A3447A">
      <w:pPr>
        <w:pStyle w:val="list"/>
        <w:ind w:left="426"/>
        <w:rPr>
          <w:rFonts w:cstheme="minorBidi"/>
          <w:szCs w:val="22"/>
        </w:rPr>
      </w:pPr>
      <w:r w:rsidRPr="00A3447A">
        <w:t>Sistem Tertentu dan Sistem Tak Tentu</w:t>
      </w:r>
    </w:p>
    <w:p w:rsidR="0093731A" w:rsidRPr="00C513D0" w:rsidRDefault="0093731A" w:rsidP="003016CA">
      <w:pPr>
        <w:pStyle w:val="nomal1pas"/>
        <w:rPr>
          <w:rFonts w:cs="Times New Roman"/>
          <w:szCs w:val="24"/>
        </w:rPr>
      </w:pPr>
      <w:r w:rsidRPr="00C513D0">
        <w:t>Sistem tertentu (</w:t>
      </w:r>
      <w:r w:rsidRPr="00C513D0">
        <w:rPr>
          <w:i/>
        </w:rPr>
        <w:t>deterministic system</w:t>
      </w:r>
      <w:r w:rsidRPr="00C513D0">
        <w:t>) beroperasi dengan tingkah laku yang sudah dapat diprediksi. Interaksi diantara bagian-bagiannya dapat dideteksi dengan pasti, sehingga keluaran dari sistem dapat diramalkan. Sistem komputer adalah contoh d</w:t>
      </w:r>
      <w:r w:rsidR="009C58B9" w:rsidRPr="00C513D0">
        <w:t>ari sistem tertentu yang tingkah</w:t>
      </w:r>
      <w:r w:rsidRPr="00C513D0">
        <w:t xml:space="preserve"> lakunya dapat dipastikan berdasarkan program-program yang dijalankan.</w:t>
      </w:r>
    </w:p>
    <w:p w:rsidR="0093731A" w:rsidRPr="003016CA" w:rsidRDefault="0093731A" w:rsidP="00A3447A">
      <w:pPr>
        <w:pStyle w:val="list"/>
        <w:ind w:left="426" w:hanging="426"/>
      </w:pPr>
      <w:r w:rsidRPr="003016CA">
        <w:t>Sistem Tertutup dan Sistem Terbuka</w:t>
      </w:r>
    </w:p>
    <w:p w:rsidR="0093731A" w:rsidRPr="00C513D0" w:rsidRDefault="0093731A" w:rsidP="003016CA">
      <w:pPr>
        <w:pStyle w:val="nomal1pas"/>
      </w:pPr>
      <w:r w:rsidRPr="00C513D0">
        <w:t>Sistem tertutup (</w:t>
      </w:r>
      <w:r w:rsidRPr="00C513D0">
        <w:rPr>
          <w:i/>
        </w:rPr>
        <w:t>closed system</w:t>
      </w:r>
      <w:r w:rsidRPr="00C513D0">
        <w:t>) merupakan sistem yang tidak berhubungan dan tidak terpengaruh dengan lingkungan luarnya. Sistem ini bekerja secara otomatis tanpa adanya turut campur tangan dari pihak luarnya. Sistem terbuka (</w:t>
      </w:r>
      <w:r w:rsidRPr="00C513D0">
        <w:rPr>
          <w:i/>
        </w:rPr>
        <w:t>open system</w:t>
      </w:r>
      <w:r w:rsidRPr="00C513D0">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6F1EEA">
      <w:pPr>
        <w:pStyle w:val="Heading3"/>
      </w:pPr>
      <w:bookmarkStart w:id="75" w:name="_Toc104676932"/>
      <w:bookmarkStart w:id="76" w:name="_Toc104674539"/>
      <w:bookmarkStart w:id="77" w:name="_Toc117207961"/>
      <w:bookmarkStart w:id="78" w:name="_Toc118383804"/>
      <w:bookmarkStart w:id="79" w:name="_Toc119165463"/>
      <w:bookmarkStart w:id="80" w:name="_Toc142218466"/>
      <w:r w:rsidRPr="00C513D0">
        <w:t>Konsep Dasar Informasi</w:t>
      </w:r>
      <w:bookmarkEnd w:id="75"/>
      <w:bookmarkEnd w:id="76"/>
      <w:bookmarkEnd w:id="77"/>
      <w:bookmarkEnd w:id="78"/>
      <w:bookmarkEnd w:id="79"/>
      <w:bookmarkEnd w:id="80"/>
    </w:p>
    <w:p w:rsidR="0093731A" w:rsidRPr="00C513D0" w:rsidRDefault="0093731A" w:rsidP="00A3447A">
      <w:pPr>
        <w:pStyle w:val="normalpas"/>
      </w:pPr>
      <w:r w:rsidRPr="00C513D0">
        <w:t>Informasi merupakan proses lebih lanjut dari data yang sudah memiliki nilai tambah. Informasi dapat dikelompokkan menjadi 3 bagian, yaitu :</w:t>
      </w:r>
    </w:p>
    <w:p w:rsidR="0093731A" w:rsidRPr="00A3447A" w:rsidRDefault="0093731A" w:rsidP="000F65F8">
      <w:pPr>
        <w:pStyle w:val="list"/>
        <w:numPr>
          <w:ilvl w:val="0"/>
          <w:numId w:val="6"/>
        </w:numPr>
      </w:pPr>
      <w:r w:rsidRPr="00A3447A">
        <w:t>Informasi Strategis. Digunakan untuk mengambil keputusan jangka panjang.</w:t>
      </w:r>
    </w:p>
    <w:p w:rsidR="0093731A" w:rsidRPr="00A3447A" w:rsidRDefault="0093731A" w:rsidP="000F65F8">
      <w:pPr>
        <w:pStyle w:val="ListParagraph"/>
        <w:numPr>
          <w:ilvl w:val="0"/>
          <w:numId w:val="6"/>
        </w:numPr>
        <w:rPr>
          <w:rFonts w:cs="Times New Roman"/>
          <w:szCs w:val="24"/>
        </w:rPr>
      </w:pPr>
      <w:r w:rsidRPr="00A3447A">
        <w:rPr>
          <w:rFonts w:cs="Times New Roman"/>
          <w:szCs w:val="24"/>
        </w:rPr>
        <w:t>Informasi Taktis. Digunakan untuk mengambil keputusan jangka menengah.</w:t>
      </w:r>
    </w:p>
    <w:p w:rsidR="00336B37" w:rsidRPr="00A3447A" w:rsidRDefault="0093731A" w:rsidP="000F65F8">
      <w:pPr>
        <w:pStyle w:val="ListParagraph"/>
        <w:numPr>
          <w:ilvl w:val="0"/>
          <w:numId w:val="6"/>
        </w:numPr>
        <w:spacing w:after="120"/>
        <w:rPr>
          <w:rFonts w:cs="Times New Roman"/>
          <w:szCs w:val="24"/>
        </w:rPr>
      </w:pPr>
      <w:r w:rsidRPr="00A3447A">
        <w:rPr>
          <w:rFonts w:eastAsia="SimSun" w:cs="Times New Roman"/>
          <w:szCs w:val="24"/>
        </w:rPr>
        <w:lastRenderedPageBreak/>
        <w:t>informasi Teknis. Digunakan untuk keperluan operasional sehari-hari,</w:t>
      </w:r>
      <w:r w:rsidR="00336B37" w:rsidRPr="00A3447A">
        <w:rPr>
          <w:rFonts w:cs="Times New Roman"/>
          <w:szCs w:val="24"/>
          <w:lang w:val="en-US"/>
        </w:rPr>
        <w:t xml:space="preserve"> </w:t>
      </w:r>
      <w:r w:rsidRPr="00A3447A">
        <w:rPr>
          <w:rFonts w:eastAsia="SimSun" w:cs="Times New Roman"/>
          <w:szCs w:val="24"/>
        </w:rPr>
        <w:t>Seperti informasi persediaan stock, retur pe</w:t>
      </w:r>
      <w:r w:rsidR="00336B37" w:rsidRPr="00A3447A">
        <w:rPr>
          <w:rFonts w:eastAsia="SimSun" w:cs="Times New Roman"/>
          <w:szCs w:val="24"/>
        </w:rPr>
        <w:t>njualan dan laporan kas harian.</w:t>
      </w:r>
    </w:p>
    <w:p w:rsidR="0093731A" w:rsidRPr="00336B37" w:rsidRDefault="0093731A" w:rsidP="00A3447A">
      <w:pPr>
        <w:pStyle w:val="normalpas"/>
      </w:pPr>
      <w:r w:rsidRPr="00336B37">
        <w:t>Info</w:t>
      </w:r>
      <w:r w:rsidR="009C58B9" w:rsidRPr="00336B37">
        <w:t xml:space="preserve">rmasi adalah data yang telah </w:t>
      </w:r>
      <w:r w:rsidR="009C58B9" w:rsidRPr="00336B37">
        <w:rPr>
          <w:color w:val="000000"/>
        </w:rPr>
        <w:t>diklasifikasikan</w:t>
      </w:r>
      <w:r w:rsidR="00D837AB" w:rsidRPr="00336B37">
        <w:rPr>
          <w:color w:val="000000"/>
        </w:rPr>
        <w:t xml:space="preserve"> </w:t>
      </w:r>
      <w:r w:rsidR="009C58B9" w:rsidRPr="00336B37">
        <w:t xml:space="preserve">atau diolah atau </w:t>
      </w:r>
      <w:r w:rsidR="009C58B9" w:rsidRPr="00336B37">
        <w:rPr>
          <w:color w:val="000000"/>
        </w:rPr>
        <w:t>diinterpretasikan</w:t>
      </w:r>
      <w:r w:rsidR="00AB72B1" w:rsidRPr="00336B37">
        <w:rPr>
          <w:color w:val="000000"/>
          <w:lang w:val="en-US"/>
        </w:rPr>
        <w:t xml:space="preserve"> </w:t>
      </w:r>
      <w:r w:rsidRPr="00336B37">
        <w:t xml:space="preserve">untuk digunakan dalam proses pengambilan keputusan. </w:t>
      </w:r>
    </w:p>
    <w:p w:rsidR="0093731A" w:rsidRPr="00C513D0" w:rsidRDefault="0093731A" w:rsidP="00A3447A">
      <w:pPr>
        <w:pStyle w:val="normalpas"/>
      </w:pPr>
      <w:r w:rsidRPr="00C513D0">
        <w:t xml:space="preserve">Sistem pengolahan informasi akan mengolah data menjadi informasi atau mengolah data dari bentuk tak berguna menjadi berguna bagi yang menerimanya. </w:t>
      </w:r>
      <w:r w:rsidR="008F1BEE"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8F1BEE" w:rsidRPr="00C513D0">
        <w:fldChar w:fldCharType="separate"/>
      </w:r>
      <w:r w:rsidR="00653D52" w:rsidRPr="00C513D0">
        <w:t>(Sutabri, 2012)</w:t>
      </w:r>
      <w:r w:rsidR="008F1BEE" w:rsidRPr="00C513D0">
        <w:fldChar w:fldCharType="end"/>
      </w:r>
    </w:p>
    <w:p w:rsidR="0093731A" w:rsidRPr="00C513D0" w:rsidRDefault="0093731A" w:rsidP="006F1EEA">
      <w:pPr>
        <w:pStyle w:val="Heading3"/>
      </w:pPr>
      <w:bookmarkStart w:id="81" w:name="_Toc104676933"/>
      <w:bookmarkStart w:id="82" w:name="_Toc104674540"/>
      <w:bookmarkStart w:id="83" w:name="_Toc117207962"/>
      <w:bookmarkStart w:id="84" w:name="_Toc118383805"/>
      <w:bookmarkStart w:id="85" w:name="_Toc119165464"/>
      <w:bookmarkStart w:id="86" w:name="_Toc142218467"/>
      <w:r w:rsidRPr="00C513D0">
        <w:t>Data Versus Informasi</w:t>
      </w:r>
      <w:bookmarkEnd w:id="81"/>
      <w:bookmarkEnd w:id="82"/>
      <w:bookmarkEnd w:id="83"/>
      <w:bookmarkEnd w:id="84"/>
      <w:bookmarkEnd w:id="85"/>
      <w:bookmarkEnd w:id="86"/>
    </w:p>
    <w:p w:rsidR="0093731A" w:rsidRPr="00C513D0" w:rsidRDefault="0093731A" w:rsidP="00AC59E8">
      <w:pPr>
        <w:pStyle w:val="normalpas"/>
      </w:pPr>
      <w:r w:rsidRPr="00C513D0">
        <w:t xml:space="preserve">Data terdiri dari fakta-fakta dan angka-angka yang relatif tidak berarti bagi pemakai. Informasi adalah data yang telah diproses atau data yang memiliki arti. </w:t>
      </w:r>
      <w:r w:rsidR="008F1BEE" w:rsidRPr="00C513D0">
        <w:fldChar w:fldCharType="begin" w:fldLock="1"/>
      </w:r>
      <w:r w:rsidR="00653D52" w:rsidRPr="00C513D0">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8F1BEE" w:rsidRPr="00C513D0">
        <w:fldChar w:fldCharType="separate"/>
      </w:r>
      <w:r w:rsidR="00653D52" w:rsidRPr="00C513D0">
        <w:t>(McLeod &amp; Schell, 2004)</w:t>
      </w:r>
      <w:r w:rsidR="008F1BEE" w:rsidRPr="00C513D0">
        <w:fldChar w:fldCharType="end"/>
      </w:r>
    </w:p>
    <w:p w:rsidR="0093731A" w:rsidRPr="00C513D0" w:rsidRDefault="0093731A" w:rsidP="006F1EEA">
      <w:pPr>
        <w:pStyle w:val="Heading3"/>
      </w:pPr>
      <w:bookmarkStart w:id="87" w:name="_Toc104676934"/>
      <w:bookmarkStart w:id="88" w:name="_Toc104674541"/>
      <w:bookmarkStart w:id="89" w:name="_Toc117207963"/>
      <w:bookmarkStart w:id="90" w:name="_Toc118383806"/>
      <w:bookmarkStart w:id="91" w:name="_Toc119165465"/>
      <w:bookmarkStart w:id="92" w:name="_Toc142218468"/>
      <w:r w:rsidRPr="00C513D0">
        <w:t>Kualitas Informasi</w:t>
      </w:r>
      <w:bookmarkEnd w:id="87"/>
      <w:bookmarkEnd w:id="88"/>
      <w:bookmarkEnd w:id="89"/>
      <w:bookmarkEnd w:id="90"/>
      <w:bookmarkEnd w:id="91"/>
      <w:bookmarkEnd w:id="92"/>
    </w:p>
    <w:p w:rsidR="0093731A" w:rsidRPr="00C513D0" w:rsidRDefault="0093731A" w:rsidP="00AC59E8">
      <w:pPr>
        <w:pStyle w:val="normalpas"/>
      </w:pPr>
      <w:r w:rsidRPr="00C513D0">
        <w:t xml:space="preserve">Informasi adalah data yang diolah menjadi Bentuk yang lebih berguna bagi yang menerimanya. Sumber dari informasi adalah data-data merupakan bentuk jamak dari </w:t>
      </w:r>
      <w:r w:rsidRPr="00C513D0">
        <w:rPr>
          <w:i/>
        </w:rPr>
        <w:t xml:space="preserve">item. </w:t>
      </w:r>
      <w:r w:rsidRPr="00C513D0">
        <w:t xml:space="preserve">Data adalah kenyataan yang menggambarkan suatu kejadian-kejadian dari kesatuan yang nyata. </w:t>
      </w:r>
      <w:r w:rsidR="008F1BE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8F1BEE" w:rsidRPr="00C513D0">
        <w:fldChar w:fldCharType="separate"/>
      </w:r>
      <w:r w:rsidR="00653D52" w:rsidRPr="00C513D0">
        <w:t>(Hartono, 2005)</w:t>
      </w:r>
      <w:r w:rsidR="008F1BEE" w:rsidRPr="00C513D0">
        <w:fldChar w:fldCharType="end"/>
      </w:r>
    </w:p>
    <w:p w:rsidR="0093731A" w:rsidRPr="00C513D0" w:rsidRDefault="0093731A" w:rsidP="0093731A">
      <w:pPr>
        <w:spacing w:line="480" w:lineRule="auto"/>
        <w:ind w:firstLineChars="300" w:firstLine="720"/>
        <w:jc w:val="both"/>
        <w:rPr>
          <w:rFonts w:cs="Times New Roman"/>
          <w:szCs w:val="24"/>
        </w:rPr>
      </w:pPr>
      <w:r w:rsidRPr="00AC59E8">
        <w:rPr>
          <w:rStyle w:val="normalpasChar"/>
        </w:rPr>
        <w:t>Data yang diolah melalui suatu model menjadi informasi, penerima kemudian menerima informasi tersebut, membuat suatu keputusan dan melakukan tindakan, yang berarti menghasilkan suatu tindakan yang lain yang akan membuat sejumlah data kembali. Data tersebut akan ditangkap sebagai input, diproses kembali lewat suatu model dan seterusnya membentuk suatu siklus. Siklus ini oleh John Burch disebut dengan siklus informasi (information cycle). Siklus ini</w:t>
      </w:r>
      <w:r w:rsidRPr="00C513D0">
        <w:rPr>
          <w:rFonts w:cs="Times New Roman"/>
          <w:szCs w:val="24"/>
        </w:rPr>
        <w:t xml:space="preserve"> </w:t>
      </w:r>
      <w:r w:rsidRPr="00AC59E8">
        <w:rPr>
          <w:rStyle w:val="normalpasChar"/>
        </w:rPr>
        <w:lastRenderedPageBreak/>
        <w:t xml:space="preserve">disebut juga dengan siklus pengolahan data (data processing cycles). </w:t>
      </w:r>
      <w:r w:rsidR="008F1BEE" w:rsidRPr="00AC59E8">
        <w:rPr>
          <w:rStyle w:val="normalpasChar"/>
        </w:rPr>
        <w:fldChar w:fldCharType="begin" w:fldLock="1"/>
      </w:r>
      <w:r w:rsidR="00653D52" w:rsidRPr="00AC59E8">
        <w:rPr>
          <w:rStyle w:val="normalpasChar"/>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8F1BEE" w:rsidRPr="00AC59E8">
        <w:rPr>
          <w:rStyle w:val="normalpasChar"/>
        </w:rPr>
        <w:fldChar w:fldCharType="separate"/>
      </w:r>
      <w:r w:rsidR="00653D52" w:rsidRPr="00AC59E8">
        <w:rPr>
          <w:rStyle w:val="normalpasChar"/>
        </w:rPr>
        <w:t>(Hartono, 2005)</w:t>
      </w:r>
      <w:r w:rsidR="008F1BEE" w:rsidRPr="00AC59E8">
        <w:rPr>
          <w:rStyle w:val="normalpasChar"/>
        </w:rPr>
        <w:fldChar w:fldCharType="end"/>
      </w:r>
    </w:p>
    <w:p w:rsidR="0093731A" w:rsidRPr="00C513D0" w:rsidRDefault="0093731A" w:rsidP="00AC59E8">
      <w:pPr>
        <w:pStyle w:val="normalpas"/>
      </w:pPr>
      <w:r w:rsidRPr="00C513D0">
        <w:t>Kualitas dari suatu informasi (</w:t>
      </w:r>
      <w:r w:rsidRPr="00C513D0">
        <w:rPr>
          <w:i/>
        </w:rPr>
        <w:t>quality of information</w:t>
      </w:r>
      <w:r w:rsidRPr="00C513D0">
        <w:t>) tergantung dari tiga hal, yaitu informasi harus akurat (</w:t>
      </w:r>
      <w:r w:rsidRPr="00C513D0">
        <w:rPr>
          <w:i/>
        </w:rPr>
        <w:t>accurate</w:t>
      </w:r>
      <w:r w:rsidRPr="00C513D0">
        <w:t>), tepat pada waktunya (</w:t>
      </w:r>
      <w:r w:rsidRPr="00C513D0">
        <w:rPr>
          <w:i/>
        </w:rPr>
        <w:t>timeliness</w:t>
      </w:r>
      <w:r w:rsidRPr="00C513D0">
        <w:t>) dan relevan (</w:t>
      </w:r>
      <w:r w:rsidRPr="00C513D0">
        <w:rPr>
          <w:i/>
        </w:rPr>
        <w:t>relevance</w:t>
      </w:r>
      <w:r w:rsidRPr="00C513D0">
        <w:t xml:space="preserve">). John Burch dan Gary Grudnitski menggambarkan kualitas dari informasi dengan bangunan yang ditunjang oleh tiga pilar. </w:t>
      </w:r>
      <w:r w:rsidR="008F1BE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8F1BEE" w:rsidRPr="00C513D0">
        <w:fldChar w:fldCharType="separate"/>
      </w:r>
      <w:r w:rsidR="00653D52" w:rsidRPr="00C513D0">
        <w:t>(Hartono, 2005)</w:t>
      </w:r>
      <w:r w:rsidR="008F1BEE" w:rsidRPr="00C513D0">
        <w:fldChar w:fldCharType="end"/>
      </w:r>
    </w:p>
    <w:p w:rsidR="002A2EA7" w:rsidRDefault="0093731A" w:rsidP="002A2EA7">
      <w:pPr>
        <w:keepNext/>
        <w:spacing w:line="480" w:lineRule="auto"/>
        <w:ind w:firstLineChars="300" w:firstLine="720"/>
        <w:jc w:val="center"/>
      </w:pPr>
      <w:r w:rsidRPr="00C513D0">
        <w:rPr>
          <w:rFonts w:cs="Times New Roman"/>
          <w:noProof/>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BA1E38">
      <w:pPr>
        <w:pStyle w:val="Caption"/>
        <w:rPr>
          <w:lang w:val="id-ID"/>
        </w:rPr>
      </w:pPr>
      <w:bookmarkStart w:id="93" w:name="_Toc142160176"/>
      <w:r>
        <w:t>Gambar 2.</w:t>
      </w:r>
      <w:r w:rsidR="008F1BEE">
        <w:fldChar w:fldCharType="begin"/>
      </w:r>
      <w:r w:rsidR="009A1E08">
        <w:instrText xml:space="preserve"> SEQ Gambar_2. \* ARABIC </w:instrText>
      </w:r>
      <w:r w:rsidR="008F1BEE">
        <w:fldChar w:fldCharType="separate"/>
      </w:r>
      <w:r w:rsidR="00EC5CE1">
        <w:rPr>
          <w:noProof/>
        </w:rPr>
        <w:t>1</w:t>
      </w:r>
      <w:r w:rsidR="008F1BEE">
        <w:fldChar w:fldCharType="end"/>
      </w:r>
      <w:r>
        <w:rPr>
          <w:lang w:val="id-ID"/>
        </w:rPr>
        <w:t xml:space="preserve"> </w:t>
      </w:r>
      <w:r w:rsidRPr="00C513D0">
        <w:rPr>
          <w:lang w:val="id-ID"/>
        </w:rPr>
        <w:t>Pilar Kualitas Informasi</w:t>
      </w:r>
      <w:bookmarkEnd w:id="93"/>
    </w:p>
    <w:p w:rsidR="0093731A" w:rsidRPr="00C513D0" w:rsidRDefault="0093731A" w:rsidP="00AC59E8">
      <w:pPr>
        <w:pStyle w:val="normalpas"/>
        <w:rPr>
          <w:b/>
          <w:bCs/>
        </w:rPr>
      </w:pPr>
      <w:r w:rsidRPr="00C513D0">
        <w:t xml:space="preserve">Nilai dari informasi ditentukan dari dua hal, yaitu manfaat dan biaya mendapatkannya. Suatu informasi dikatakan bernilai bila manfaatnya lebih efektif dibandingkan dengan biaya mendapatkannya. </w:t>
      </w:r>
      <w:r w:rsidR="008F1BE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8F1BEE" w:rsidRPr="00C513D0">
        <w:fldChar w:fldCharType="separate"/>
      </w:r>
      <w:r w:rsidR="00653D52" w:rsidRPr="00C513D0">
        <w:t>(Hartono, 2005)</w:t>
      </w:r>
      <w:r w:rsidR="008F1BEE" w:rsidRPr="00C513D0">
        <w:fldChar w:fldCharType="end"/>
      </w:r>
    </w:p>
    <w:p w:rsidR="0093731A" w:rsidRPr="00C513D0" w:rsidRDefault="0093731A" w:rsidP="006F1EEA">
      <w:pPr>
        <w:pStyle w:val="Heading3"/>
      </w:pPr>
      <w:bookmarkStart w:id="94" w:name="_Toc104676935"/>
      <w:bookmarkStart w:id="95" w:name="_Toc104674542"/>
      <w:bookmarkStart w:id="96" w:name="_Toc117207964"/>
      <w:bookmarkStart w:id="97" w:name="_Toc118383807"/>
      <w:bookmarkStart w:id="98" w:name="_Toc119165466"/>
      <w:bookmarkStart w:id="99" w:name="_Toc142218469"/>
      <w:r w:rsidRPr="00C513D0">
        <w:t>Konsep Dasar Sistem Informasi</w:t>
      </w:r>
      <w:bookmarkEnd w:id="94"/>
      <w:bookmarkEnd w:id="95"/>
      <w:bookmarkEnd w:id="96"/>
      <w:bookmarkEnd w:id="97"/>
      <w:bookmarkEnd w:id="98"/>
      <w:bookmarkEnd w:id="99"/>
    </w:p>
    <w:p w:rsidR="0093731A" w:rsidRPr="00C513D0" w:rsidRDefault="0093731A" w:rsidP="00AC59E8">
      <w:pPr>
        <w:pStyle w:val="normalpas"/>
      </w:pPr>
      <w:r w:rsidRPr="00C513D0">
        <w:t xml:space="preserve">Sistem informasi adalah suatu sistem </w:t>
      </w:r>
      <w:r w:rsidR="0071263F" w:rsidRPr="00C513D0">
        <w:t>di dalam</w:t>
      </w:r>
      <w:r w:rsidRPr="00C513D0">
        <w:t xml:space="preserve"> s</w:t>
      </w:r>
      <w:r w:rsidR="009C58B9" w:rsidRPr="00C513D0">
        <w:t>u</w:t>
      </w:r>
      <w:r w:rsidRPr="00C513D0">
        <w:t xml:space="preserve">atu organisasi yang mempertemukan kebutuhan pengolahan transaksi, mendukung operasi, bersifat manajerial, dan kegiatan strategi dari suatu organisasi dan menyediakan pihak luar tertentu dengan laporan-laporan yang diperlukan. </w:t>
      </w:r>
      <w:r w:rsidR="008F1BE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8F1BEE" w:rsidRPr="00C513D0">
        <w:fldChar w:fldCharType="separate"/>
      </w:r>
      <w:r w:rsidR="00653D52" w:rsidRPr="00C513D0">
        <w:t>(Hartono, 2005)</w:t>
      </w:r>
      <w:r w:rsidR="008F1BEE" w:rsidRPr="00C513D0">
        <w:fldChar w:fldCharType="end"/>
      </w:r>
    </w:p>
    <w:p w:rsidR="0093731A" w:rsidRPr="00C513D0" w:rsidRDefault="0093731A" w:rsidP="006F1EEA">
      <w:pPr>
        <w:pStyle w:val="Heading3"/>
      </w:pPr>
      <w:bookmarkStart w:id="100" w:name="_Toc104674543"/>
      <w:bookmarkStart w:id="101" w:name="_Toc104676936"/>
      <w:bookmarkStart w:id="102" w:name="_Toc117207965"/>
      <w:bookmarkStart w:id="103" w:name="_Toc118383808"/>
      <w:bookmarkStart w:id="104" w:name="_Toc119165467"/>
      <w:bookmarkStart w:id="105" w:name="_Toc142218470"/>
      <w:r w:rsidRPr="00C513D0">
        <w:lastRenderedPageBreak/>
        <w:t>Komponen dan Tipe Sistem Informasi</w:t>
      </w:r>
      <w:bookmarkEnd w:id="100"/>
      <w:bookmarkEnd w:id="101"/>
      <w:bookmarkEnd w:id="102"/>
      <w:bookmarkEnd w:id="103"/>
      <w:bookmarkEnd w:id="104"/>
      <w:bookmarkEnd w:id="105"/>
    </w:p>
    <w:p w:rsidR="0093731A" w:rsidRPr="00C513D0" w:rsidRDefault="0093731A" w:rsidP="00AC59E8">
      <w:pPr>
        <w:pStyle w:val="normalpas"/>
      </w:pPr>
      <w:r w:rsidRPr="00C513D0">
        <w:t>Sistem informasi terdiri dari komponen-komponen yang disebut dengan istilah blok bangunan (</w:t>
      </w:r>
      <w:r w:rsidRPr="00C513D0">
        <w:rPr>
          <w:i/>
        </w:rPr>
        <w:t>building block</w:t>
      </w:r>
      <w:r w:rsidRPr="00C513D0">
        <w:t>) yang terdiri dari blok masukan, blok model, blok keluaran, blok teknologi, blok basis data dan blok kendali.</w:t>
      </w:r>
    </w:p>
    <w:p w:rsidR="0093731A" w:rsidRPr="00132BD0" w:rsidRDefault="0093731A" w:rsidP="000F65F8">
      <w:pPr>
        <w:pStyle w:val="list"/>
        <w:numPr>
          <w:ilvl w:val="4"/>
          <w:numId w:val="9"/>
        </w:numPr>
        <w:ind w:left="426" w:hanging="426"/>
      </w:pPr>
      <w:r w:rsidRPr="00132BD0">
        <w:t>Blok Masukan (</w:t>
      </w:r>
      <w:r w:rsidRPr="00132BD0">
        <w:rPr>
          <w:i/>
        </w:rPr>
        <w:t>Input Block</w:t>
      </w:r>
      <w:r w:rsidRPr="00132BD0">
        <w:t>)</w:t>
      </w:r>
    </w:p>
    <w:p w:rsidR="0093731A" w:rsidRPr="00A358ED" w:rsidRDefault="0093731A" w:rsidP="00A358ED">
      <w:pPr>
        <w:pStyle w:val="nomal1pas"/>
      </w:pPr>
      <w:r w:rsidRPr="00A358ED">
        <w:t>Input mewakili data yang masuk kedalam sistem informasi.</w:t>
      </w:r>
    </w:p>
    <w:p w:rsidR="0093731A" w:rsidRPr="00132BD0" w:rsidRDefault="0093731A" w:rsidP="000F65F8">
      <w:pPr>
        <w:pStyle w:val="list"/>
        <w:numPr>
          <w:ilvl w:val="4"/>
          <w:numId w:val="9"/>
        </w:numPr>
        <w:ind w:left="426" w:hanging="426"/>
      </w:pPr>
      <w:r w:rsidRPr="00132BD0">
        <w:t>Blok Model (</w:t>
      </w:r>
      <w:r w:rsidRPr="00132BD0">
        <w:rPr>
          <w:i/>
        </w:rPr>
        <w:t>Model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Blok ini terdiri dari kombinasi </w:t>
      </w:r>
      <w:r w:rsidRPr="00A358ED">
        <w:t>prosedur, logika dan model matematika yang akan memanipulasi data input.</w:t>
      </w:r>
    </w:p>
    <w:p w:rsidR="0093731A" w:rsidRPr="00C513D0" w:rsidRDefault="0093731A" w:rsidP="000F65F8">
      <w:pPr>
        <w:pStyle w:val="list"/>
        <w:numPr>
          <w:ilvl w:val="4"/>
          <w:numId w:val="9"/>
        </w:numPr>
        <w:ind w:left="426" w:hanging="426"/>
      </w:pPr>
      <w:r w:rsidRPr="00C513D0">
        <w:t>Blok Keluaran (</w:t>
      </w:r>
      <w:r w:rsidRPr="00C513D0">
        <w:rPr>
          <w:i/>
        </w:rPr>
        <w:t>Output Block</w:t>
      </w:r>
      <w:r w:rsidRPr="00C513D0">
        <w:t>)</w:t>
      </w:r>
    </w:p>
    <w:p w:rsidR="0093731A" w:rsidRPr="00C513D0" w:rsidRDefault="0093731A" w:rsidP="00A358ED">
      <w:pPr>
        <w:pStyle w:val="nomal1pas"/>
        <w:rPr>
          <w:rFonts w:cs="Times New Roman"/>
          <w:szCs w:val="24"/>
        </w:rPr>
      </w:pPr>
      <w:r w:rsidRPr="00C513D0">
        <w:rPr>
          <w:rFonts w:cs="Times New Roman"/>
          <w:szCs w:val="24"/>
        </w:rPr>
        <w:t xml:space="preserve">Merupakan informasi yang </w:t>
      </w:r>
      <w:r w:rsidRPr="00A358ED">
        <w:t>berkualitas dan dokumentasi nya berguna untuk semua tingkatan manajemen serta</w:t>
      </w:r>
      <w:r w:rsidRPr="00C513D0">
        <w:rPr>
          <w:rFonts w:cs="Times New Roman"/>
          <w:szCs w:val="24"/>
        </w:rPr>
        <w:t xml:space="preserve"> semua pemakai sistem</w:t>
      </w:r>
    </w:p>
    <w:p w:rsidR="0093731A" w:rsidRPr="00132BD0" w:rsidRDefault="0093731A" w:rsidP="000F65F8">
      <w:pPr>
        <w:pStyle w:val="list"/>
        <w:numPr>
          <w:ilvl w:val="0"/>
          <w:numId w:val="9"/>
        </w:numPr>
        <w:ind w:left="426" w:hanging="426"/>
      </w:pPr>
      <w:r w:rsidRPr="00132BD0">
        <w:t>Blok Teknologi (</w:t>
      </w:r>
      <w:r w:rsidRPr="00132BD0">
        <w:rPr>
          <w:i/>
        </w:rPr>
        <w:t>Technology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Teknologi merupakan </w:t>
      </w:r>
      <w:r w:rsidRPr="00A358ED">
        <w:t>tool box dalam sistem informasi. Teknologi digunakan untuk menerima input, menjalankan model, menyimpan dan mengakses data, menghasilkan dan mengirim keluaran dan membantu pengendalian dari sistem secara keseluruhan.</w:t>
      </w:r>
    </w:p>
    <w:p w:rsidR="0093731A" w:rsidRPr="00132BD0" w:rsidRDefault="0093731A" w:rsidP="000F65F8">
      <w:pPr>
        <w:pStyle w:val="list"/>
        <w:numPr>
          <w:ilvl w:val="0"/>
          <w:numId w:val="9"/>
        </w:numPr>
        <w:ind w:left="426" w:hanging="426"/>
      </w:pPr>
      <w:r w:rsidRPr="00132BD0">
        <w:t>Blok Basis Data (</w:t>
      </w:r>
      <w:r w:rsidRPr="00132BD0">
        <w:rPr>
          <w:i/>
        </w:rPr>
        <w:t>Database Block</w:t>
      </w:r>
      <w:r w:rsidRPr="00132BD0">
        <w:t>)</w:t>
      </w:r>
    </w:p>
    <w:p w:rsidR="0093731A" w:rsidRPr="00C513D0" w:rsidRDefault="0093731A" w:rsidP="00A358ED">
      <w:pPr>
        <w:pStyle w:val="nomal1pas"/>
        <w:rPr>
          <w:rFonts w:cs="Times New Roman"/>
          <w:szCs w:val="24"/>
        </w:rPr>
      </w:pPr>
      <w:r w:rsidRPr="00C513D0">
        <w:rPr>
          <w:rFonts w:cs="Times New Roman"/>
          <w:szCs w:val="24"/>
        </w:rPr>
        <w:t>Basis data (</w:t>
      </w:r>
      <w:r w:rsidRPr="00C513D0">
        <w:rPr>
          <w:rFonts w:cs="Times New Roman"/>
          <w:i/>
          <w:szCs w:val="24"/>
        </w:rPr>
        <w:t>Database</w:t>
      </w:r>
      <w:r w:rsidRPr="00C513D0">
        <w:rPr>
          <w:rFonts w:cs="Times New Roman"/>
          <w:szCs w:val="24"/>
        </w:rPr>
        <w:t xml:space="preserve">) </w:t>
      </w:r>
      <w:r w:rsidRPr="00A358ED">
        <w:t>merupakan kumpulan data yang saling berkaitan dan berhubungan satu dengan yang lainnya.</w:t>
      </w:r>
    </w:p>
    <w:p w:rsidR="00132BD0" w:rsidRDefault="00132BD0">
      <w:pPr>
        <w:rPr>
          <w:rFonts w:cs="Times New Roman"/>
          <w:szCs w:val="24"/>
        </w:rPr>
      </w:pPr>
      <w:r>
        <w:br w:type="page"/>
      </w:r>
    </w:p>
    <w:p w:rsidR="0093731A" w:rsidRPr="00132BD0" w:rsidRDefault="0093731A" w:rsidP="000F65F8">
      <w:pPr>
        <w:pStyle w:val="list"/>
        <w:numPr>
          <w:ilvl w:val="0"/>
          <w:numId w:val="9"/>
        </w:numPr>
        <w:ind w:left="426" w:hanging="426"/>
      </w:pPr>
      <w:r w:rsidRPr="00132BD0">
        <w:lastRenderedPageBreak/>
        <w:t>Blok Kendali (</w:t>
      </w:r>
      <w:r w:rsidRPr="00132BD0">
        <w:rPr>
          <w:i/>
        </w:rPr>
        <w:t>Control Block</w:t>
      </w:r>
      <w:r w:rsidRPr="00132BD0">
        <w:t>)</w:t>
      </w:r>
    </w:p>
    <w:p w:rsidR="0093731A" w:rsidRPr="00C513D0" w:rsidRDefault="0093731A" w:rsidP="00132BD0">
      <w:pPr>
        <w:pStyle w:val="nomal1pas"/>
      </w:pPr>
      <w:r w:rsidRPr="00C513D0">
        <w:t>Beberapa pengendalian perlu dirancang dan diterapkan untuk meyakinkan bahwa hal-hal yang dapat merusak sistem dicegah dan bila terlanjur terjadi maka kesalahan-kesalahan dapat dengan cepat diatasi.</w:t>
      </w:r>
    </w:p>
    <w:p w:rsidR="0093731A" w:rsidRPr="00C513D0" w:rsidRDefault="0093731A" w:rsidP="006F1EEA">
      <w:pPr>
        <w:pStyle w:val="Heading3"/>
      </w:pPr>
      <w:bookmarkStart w:id="106" w:name="_Toc104674544"/>
      <w:bookmarkStart w:id="107" w:name="_Toc104676937"/>
      <w:bookmarkStart w:id="108" w:name="_Toc117207966"/>
      <w:bookmarkStart w:id="109" w:name="_Toc118383809"/>
      <w:bookmarkStart w:id="110" w:name="_Toc119165468"/>
      <w:bookmarkStart w:id="111" w:name="_Toc142218471"/>
      <w:r w:rsidRPr="00C513D0">
        <w:t>Perencanaan Sistem Informasi</w:t>
      </w:r>
      <w:bookmarkEnd w:id="106"/>
      <w:bookmarkEnd w:id="107"/>
      <w:bookmarkEnd w:id="108"/>
      <w:bookmarkEnd w:id="109"/>
      <w:bookmarkEnd w:id="110"/>
      <w:bookmarkEnd w:id="111"/>
    </w:p>
    <w:p w:rsidR="0093731A" w:rsidRPr="00C513D0" w:rsidRDefault="0093731A" w:rsidP="00D67B05">
      <w:pPr>
        <w:pStyle w:val="normalpas"/>
        <w:rPr>
          <w:b/>
          <w:bCs/>
        </w:rPr>
      </w:pPr>
      <w:r w:rsidRPr="00C513D0">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6F1EEA">
      <w:pPr>
        <w:pStyle w:val="Heading3"/>
      </w:pPr>
      <w:bookmarkStart w:id="112" w:name="_Toc104674545"/>
      <w:bookmarkStart w:id="113" w:name="_Toc104676938"/>
      <w:bookmarkStart w:id="114" w:name="_Toc117207967"/>
      <w:bookmarkStart w:id="115" w:name="_Toc118383810"/>
      <w:bookmarkStart w:id="116" w:name="_Toc119165469"/>
      <w:bookmarkStart w:id="117" w:name="_Toc142218472"/>
      <w:r w:rsidRPr="00C513D0">
        <w:t>Pengelolaan Sistem Informasi</w:t>
      </w:r>
      <w:bookmarkEnd w:id="112"/>
      <w:bookmarkEnd w:id="113"/>
      <w:bookmarkEnd w:id="114"/>
      <w:bookmarkEnd w:id="115"/>
      <w:bookmarkEnd w:id="116"/>
      <w:bookmarkEnd w:id="117"/>
    </w:p>
    <w:p w:rsidR="0093731A" w:rsidRPr="00C513D0" w:rsidRDefault="0093731A" w:rsidP="00D67B05">
      <w:pPr>
        <w:pStyle w:val="normalpas"/>
        <w:rPr>
          <w:b/>
          <w:bCs/>
        </w:rPr>
      </w:pPr>
      <w:r w:rsidRPr="00C513D0">
        <w:t>Pengelolaan sistem informasi merupakan bagian yang tidak terpisahkan dari studi manajemen. Pengelolaan sistem informasi merupakan faktor kunci bagi keterlaksanaan dan keberhasi</w:t>
      </w:r>
      <w:r w:rsidR="00DF55E8" w:rsidRPr="00C513D0">
        <w:t>lan manajemen. Hal ini dapat di</w:t>
      </w:r>
      <w:r w:rsidRPr="00C513D0">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6F1EEA">
      <w:pPr>
        <w:pStyle w:val="Heading3"/>
      </w:pPr>
      <w:bookmarkStart w:id="118" w:name="_Toc104676939"/>
      <w:bookmarkStart w:id="119" w:name="_Toc104674546"/>
      <w:bookmarkStart w:id="120" w:name="_Toc117207968"/>
      <w:bookmarkStart w:id="121" w:name="_Toc118383811"/>
      <w:bookmarkStart w:id="122" w:name="_Toc119165470"/>
      <w:bookmarkStart w:id="123" w:name="_Toc142218473"/>
      <w:r w:rsidRPr="00C513D0">
        <w:t>Pengendalian Sistem Informasi</w:t>
      </w:r>
      <w:bookmarkEnd w:id="118"/>
      <w:bookmarkEnd w:id="119"/>
      <w:bookmarkEnd w:id="120"/>
      <w:bookmarkEnd w:id="121"/>
      <w:bookmarkEnd w:id="122"/>
      <w:bookmarkEnd w:id="123"/>
    </w:p>
    <w:p w:rsidR="0093731A" w:rsidRPr="00C513D0" w:rsidRDefault="0093731A" w:rsidP="00D67B05">
      <w:pPr>
        <w:pStyle w:val="normalpas"/>
      </w:pPr>
      <w:r w:rsidRPr="00C513D0">
        <w:t xml:space="preserve">Pengendalian sistem informasi merupakan bagian yang tak dapat dipisahkan dari pengelolaan sistem informasi, bahkan melaksanakan fungsi yang sangat penting karena mengamati setiap tahapan dalam proses pengelolaan informasi. Pengelolaan sistem informasi perlu memahami dan memiliki </w:t>
      </w:r>
      <w:r w:rsidRPr="00C513D0">
        <w:lastRenderedPageBreak/>
        <w:t>keterampilan manajerial dalam melaksanakan kegiatan pengendalian sistem informasi.</w:t>
      </w:r>
    </w:p>
    <w:p w:rsidR="0093731A" w:rsidRPr="00C513D0" w:rsidRDefault="0093731A" w:rsidP="006F1EEA">
      <w:pPr>
        <w:pStyle w:val="Heading3"/>
      </w:pPr>
      <w:bookmarkStart w:id="124" w:name="_Toc104674547"/>
      <w:bookmarkStart w:id="125" w:name="_Toc104676940"/>
      <w:bookmarkStart w:id="126" w:name="_Toc117207969"/>
      <w:bookmarkStart w:id="127" w:name="_Toc118383812"/>
      <w:bookmarkStart w:id="128" w:name="_Toc119165471"/>
      <w:bookmarkStart w:id="129" w:name="_Toc142218474"/>
      <w:r w:rsidRPr="00C513D0">
        <w:t>Penilaian Sistem Informasi</w:t>
      </w:r>
      <w:bookmarkEnd w:id="124"/>
      <w:bookmarkEnd w:id="125"/>
      <w:bookmarkEnd w:id="126"/>
      <w:bookmarkEnd w:id="127"/>
      <w:bookmarkEnd w:id="128"/>
      <w:bookmarkEnd w:id="129"/>
    </w:p>
    <w:p w:rsidR="0093731A" w:rsidRPr="00C513D0" w:rsidRDefault="0093731A" w:rsidP="00D67B05">
      <w:pPr>
        <w:pStyle w:val="normalpas"/>
        <w:rPr>
          <w:b/>
          <w:bCs/>
        </w:rPr>
      </w:pPr>
      <w:r w:rsidRPr="00C513D0">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8F1BEE"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8F1BEE" w:rsidRPr="00C513D0">
        <w:fldChar w:fldCharType="separate"/>
      </w:r>
      <w:r w:rsidR="00653D52" w:rsidRPr="00C513D0">
        <w:t>(Sutabri, 2012)</w:t>
      </w:r>
      <w:r w:rsidR="008F1BEE" w:rsidRPr="00C513D0">
        <w:fldChar w:fldCharType="end"/>
      </w:r>
    </w:p>
    <w:p w:rsidR="0093731A" w:rsidRPr="00C513D0" w:rsidRDefault="0093731A" w:rsidP="006F1EEA">
      <w:pPr>
        <w:pStyle w:val="Heading3"/>
      </w:pPr>
      <w:bookmarkStart w:id="130" w:name="_Toc104676941"/>
      <w:bookmarkStart w:id="131" w:name="_Toc104674548"/>
      <w:bookmarkStart w:id="132" w:name="_Toc117207970"/>
      <w:bookmarkStart w:id="133" w:name="_Toc118383813"/>
      <w:bookmarkStart w:id="134" w:name="_Toc119165472"/>
      <w:bookmarkStart w:id="135" w:name="_Toc142218475"/>
      <w:r w:rsidRPr="00C513D0">
        <w:t>Sistem Informasi Manajemen</w:t>
      </w:r>
      <w:bookmarkEnd w:id="130"/>
      <w:bookmarkEnd w:id="131"/>
      <w:bookmarkEnd w:id="132"/>
      <w:bookmarkEnd w:id="133"/>
      <w:bookmarkEnd w:id="134"/>
      <w:bookmarkEnd w:id="135"/>
    </w:p>
    <w:p w:rsidR="0093731A" w:rsidRPr="00C513D0" w:rsidRDefault="0093731A" w:rsidP="00D67B05">
      <w:pPr>
        <w:pStyle w:val="normalpas"/>
        <w:rPr>
          <w:b/>
          <w:bCs/>
        </w:rPr>
      </w:pPr>
      <w:r w:rsidRPr="00C513D0">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6F1EEA">
      <w:pPr>
        <w:pStyle w:val="Heading3"/>
      </w:pPr>
      <w:bookmarkStart w:id="136" w:name="_Toc104676942"/>
      <w:bookmarkStart w:id="137" w:name="_Toc104674549"/>
      <w:bookmarkStart w:id="138" w:name="_Toc117207971"/>
      <w:bookmarkStart w:id="139" w:name="_Toc118383814"/>
      <w:bookmarkStart w:id="140" w:name="_Toc119165473"/>
      <w:bookmarkStart w:id="141" w:name="_Toc142218476"/>
      <w:r w:rsidRPr="00C513D0">
        <w:t>Sistem Informasi Bagi Manajemen</w:t>
      </w:r>
      <w:bookmarkEnd w:id="136"/>
      <w:bookmarkEnd w:id="137"/>
      <w:bookmarkEnd w:id="138"/>
      <w:bookmarkEnd w:id="139"/>
      <w:bookmarkEnd w:id="140"/>
      <w:bookmarkEnd w:id="141"/>
    </w:p>
    <w:p w:rsidR="0093731A" w:rsidRPr="00C513D0" w:rsidRDefault="0093731A" w:rsidP="00D67B05">
      <w:pPr>
        <w:pStyle w:val="normalpas"/>
      </w:pPr>
      <w:r w:rsidRPr="00C513D0">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D67B05">
      <w:pPr>
        <w:pStyle w:val="normalpas"/>
        <w:rPr>
          <w:b/>
          <w:bCs/>
        </w:rPr>
      </w:pPr>
      <w:r w:rsidRPr="00C513D0">
        <w:lastRenderedPageBreak/>
        <w:t>Supaya informasi yang dihasilkan oleh sistem informasi dapat berguna bagi manajemen, maka analisis sistem haruslah mengetahui kebutu</w:t>
      </w:r>
      <w:r w:rsidR="00D952B5" w:rsidRPr="00C513D0">
        <w:t>han-kebutuhan informasi yang di</w:t>
      </w:r>
      <w:r w:rsidRPr="00C513D0">
        <w:t xml:space="preserve">inginkan oleh manajemen. </w:t>
      </w:r>
      <w:r w:rsidR="008F1BEE"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8F1BEE" w:rsidRPr="00C513D0">
        <w:fldChar w:fldCharType="separate"/>
      </w:r>
      <w:r w:rsidR="00653D52" w:rsidRPr="00C513D0">
        <w:t>(Hartono, 2005)</w:t>
      </w:r>
      <w:r w:rsidR="008F1BEE" w:rsidRPr="00C513D0">
        <w:fldChar w:fldCharType="end"/>
      </w:r>
    </w:p>
    <w:p w:rsidR="0093731A" w:rsidRPr="00C513D0" w:rsidRDefault="0093731A" w:rsidP="006F1EEA">
      <w:pPr>
        <w:pStyle w:val="Heading3"/>
      </w:pPr>
      <w:bookmarkStart w:id="142" w:name="_Toc104674550"/>
      <w:bookmarkStart w:id="143" w:name="_Toc104676943"/>
      <w:bookmarkStart w:id="144" w:name="_Toc117207972"/>
      <w:bookmarkStart w:id="145" w:name="_Toc118383815"/>
      <w:bookmarkStart w:id="146" w:name="_Toc119165474"/>
      <w:bookmarkStart w:id="147" w:name="_Toc142218477"/>
      <w:r w:rsidRPr="00C513D0">
        <w:t>Konsep Dasar Surat</w:t>
      </w:r>
      <w:bookmarkEnd w:id="142"/>
      <w:bookmarkEnd w:id="143"/>
      <w:bookmarkEnd w:id="144"/>
      <w:bookmarkEnd w:id="145"/>
      <w:bookmarkEnd w:id="146"/>
      <w:bookmarkEnd w:id="147"/>
    </w:p>
    <w:p w:rsidR="0093731A" w:rsidRPr="00C513D0" w:rsidRDefault="0093731A" w:rsidP="00832DF6">
      <w:pPr>
        <w:pStyle w:val="normalpas"/>
      </w:pPr>
      <w:r w:rsidRPr="00C513D0">
        <w:t xml:space="preserve">Surat menurut </w:t>
      </w:r>
      <w:r w:rsidR="008F1BEE" w:rsidRPr="00C513D0">
        <w:fldChar w:fldCharType="begin" w:fldLock="1"/>
      </w:r>
      <w:r w:rsidR="00653D52" w:rsidRPr="00C513D0">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8F1BEE" w:rsidRPr="00C513D0">
        <w:fldChar w:fldCharType="separate"/>
      </w:r>
      <w:r w:rsidR="00653D52" w:rsidRPr="00C513D0">
        <w:t>(Barthos, 2009)</w:t>
      </w:r>
      <w:r w:rsidR="008F1BEE" w:rsidRPr="00C513D0">
        <w:fldChar w:fldCharType="end"/>
      </w:r>
      <w:r w:rsidR="00D952B5" w:rsidRPr="00C513D0">
        <w:rPr>
          <w:lang w:val="en-US"/>
        </w:rPr>
        <w:t xml:space="preserve"> </w:t>
      </w:r>
      <w:r w:rsidRPr="00C513D0">
        <w:t xml:space="preserve">adalah alat komunikasi tertulis yang berasal dari satu pihak dan ditujukan kepada pihak lain yang menyampaikan warta. Sedangkan pengertian surat menurut </w:t>
      </w:r>
      <w:sdt>
        <w:sdtPr>
          <w:id w:val="-868913205"/>
        </w:sdtPr>
        <w:sdtContent>
          <w:r w:rsidR="008F1BEE" w:rsidRPr="00C513D0">
            <w:fldChar w:fldCharType="begin"/>
          </w:r>
          <w:r w:rsidRPr="00C513D0">
            <w:instrText xml:space="preserve"> CITATION Sil08 \l 14345 </w:instrText>
          </w:r>
          <w:r w:rsidR="008F1BEE" w:rsidRPr="00C513D0">
            <w:fldChar w:fldCharType="separate"/>
          </w:r>
          <w:r w:rsidR="00533310" w:rsidRPr="00C513D0">
            <w:t>(Silmi, 2008)</w:t>
          </w:r>
          <w:r w:rsidR="008F1BEE" w:rsidRPr="00C513D0">
            <w:fldChar w:fldCharType="end"/>
          </w:r>
        </w:sdtContent>
      </w:sdt>
      <w:r w:rsidRPr="00C513D0">
        <w:t xml:space="preserve"> adalah sehelai kertas atau lebih yang digunakan untuk mengadakan komunikasi secara tertulis.</w:t>
      </w:r>
    </w:p>
    <w:p w:rsidR="0093731A" w:rsidRPr="00C513D0" w:rsidRDefault="0093731A" w:rsidP="00832DF6">
      <w:pPr>
        <w:pStyle w:val="normalpas"/>
        <w:rPr>
          <w:b/>
          <w:bCs/>
        </w:rPr>
      </w:pPr>
      <w:r w:rsidRPr="00C513D0">
        <w:t>Menurut</w:t>
      </w:r>
      <w:r w:rsidR="00492BB1">
        <w:rPr>
          <w:lang w:val="en-US"/>
        </w:rPr>
        <w:t xml:space="preserve"> </w:t>
      </w:r>
      <w:r w:rsidR="008F1BEE" w:rsidRPr="00C513D0">
        <w:fldChar w:fldCharType="begin" w:fldLock="1"/>
      </w:r>
      <w:r w:rsidR="00653D52" w:rsidRPr="00C513D0">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8F1BEE" w:rsidRPr="00C513D0">
        <w:fldChar w:fldCharType="separate"/>
      </w:r>
      <w:r w:rsidR="00653D52" w:rsidRPr="00C513D0">
        <w:t>(Rahardi, 2008)</w:t>
      </w:r>
      <w:r w:rsidR="008F1BEE" w:rsidRPr="00C513D0">
        <w:fldChar w:fldCharType="end"/>
      </w:r>
      <w:r w:rsidRPr="00C513D0">
        <w:t xml:space="preserve"> surat adalah pernyataan tertulis dari pihak satu ke</w:t>
      </w:r>
      <w:r w:rsidR="00D952B5" w:rsidRPr="00C513D0">
        <w:rPr>
          <w:lang w:val="en-US"/>
        </w:rPr>
        <w:t xml:space="preserve"> </w:t>
      </w:r>
      <w:r w:rsidRPr="00C513D0">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6F1EEA">
      <w:pPr>
        <w:pStyle w:val="Heading3"/>
      </w:pPr>
      <w:bookmarkStart w:id="148" w:name="_Toc104674551"/>
      <w:bookmarkStart w:id="149" w:name="_Toc104676944"/>
      <w:bookmarkStart w:id="150" w:name="_Toc117207973"/>
      <w:bookmarkStart w:id="151" w:name="_Toc118383816"/>
      <w:bookmarkStart w:id="152" w:name="_Toc119165475"/>
      <w:bookmarkStart w:id="153" w:name="_Toc142218478"/>
      <w:r w:rsidRPr="00C513D0">
        <w:t>Pengelolaan Surat Masuk</w:t>
      </w:r>
      <w:bookmarkEnd w:id="148"/>
      <w:bookmarkEnd w:id="149"/>
      <w:bookmarkEnd w:id="150"/>
      <w:bookmarkEnd w:id="151"/>
      <w:bookmarkEnd w:id="152"/>
      <w:bookmarkEnd w:id="153"/>
    </w:p>
    <w:p w:rsidR="0093731A" w:rsidRPr="00C513D0" w:rsidRDefault="0093731A" w:rsidP="00832DF6">
      <w:pPr>
        <w:pStyle w:val="normalpas"/>
      </w:pPr>
      <w:r w:rsidRPr="00C513D0">
        <w:t>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Prosedur pengurusan surat masuk meliputi :</w:t>
      </w:r>
    </w:p>
    <w:p w:rsidR="00832DF6" w:rsidRDefault="00832DF6">
      <w:pPr>
        <w:rPr>
          <w:rFonts w:cs="Times New Roman"/>
          <w:szCs w:val="24"/>
        </w:rPr>
      </w:pPr>
      <w:r>
        <w:rPr>
          <w:rFonts w:cs="Times New Roman"/>
          <w:szCs w:val="24"/>
        </w:rPr>
        <w:br w:type="page"/>
      </w:r>
    </w:p>
    <w:p w:rsidR="0093731A" w:rsidRPr="00C513D0" w:rsidRDefault="0093731A" w:rsidP="00832DF6">
      <w:pPr>
        <w:pStyle w:val="list"/>
        <w:ind w:left="426" w:hanging="426"/>
      </w:pPr>
      <w:r w:rsidRPr="00C513D0">
        <w:lastRenderedPageBreak/>
        <w:t>Menyortir/Memisahkan</w:t>
      </w:r>
    </w:p>
    <w:p w:rsidR="0093731A" w:rsidRPr="00C513D0" w:rsidRDefault="0093731A" w:rsidP="00832DF6">
      <w:pPr>
        <w:pStyle w:val="nomal1pas"/>
      </w:pPr>
      <w:r w:rsidRPr="00C513D0">
        <w:t>Penyortiran dapat dilakukan berdasarkan atas golongan surat terbuka atau tertutup. Penyortiran adalah kegiatan memisah-misahkan surat untu</w:t>
      </w:r>
      <w:r w:rsidR="00DF55E8" w:rsidRPr="00C513D0">
        <w:t>k</w:t>
      </w:r>
      <w:r w:rsidRPr="00C513D0">
        <w:t xml:space="preserve"> pengolahan lebih lanjut.</w:t>
      </w:r>
    </w:p>
    <w:p w:rsidR="0093731A" w:rsidRPr="00C513D0" w:rsidRDefault="0093731A" w:rsidP="00832DF6">
      <w:pPr>
        <w:pStyle w:val="list"/>
        <w:ind w:left="426" w:hanging="426"/>
      </w:pPr>
      <w:r w:rsidRPr="00C513D0">
        <w:t>Membuka Surat</w:t>
      </w:r>
    </w:p>
    <w:p w:rsidR="0093731A" w:rsidRPr="00C513D0" w:rsidRDefault="0093731A" w:rsidP="00832DF6">
      <w:pPr>
        <w:pStyle w:val="nomal1pas"/>
        <w:rPr>
          <w:rFonts w:cs="Times New Roman"/>
          <w:szCs w:val="24"/>
        </w:rPr>
      </w:pPr>
      <w:r w:rsidRPr="00C513D0">
        <w:rPr>
          <w:rFonts w:cs="Times New Roman"/>
          <w:szCs w:val="24"/>
        </w:rPr>
        <w:t>Surat-</w:t>
      </w:r>
      <w:r w:rsidRPr="00832DF6">
        <w:t>surat yang boleh dibuka oleh sekretaris hanya surat dinas kecuali dalam keadaan tertentu dimana atasan meminta membuka surat pribadinya.</w:t>
      </w:r>
    </w:p>
    <w:p w:rsidR="0093731A" w:rsidRPr="00C513D0" w:rsidRDefault="0093731A" w:rsidP="00832DF6">
      <w:pPr>
        <w:pStyle w:val="list"/>
        <w:ind w:left="426" w:hanging="426"/>
      </w:pPr>
      <w:r w:rsidRPr="00C513D0">
        <w:t>Mengeluarkan dan memeriksa isi surat, setelah dibuka, periksa alamat, nama pengirim, tanggal dan lampiran setiap surat.</w:t>
      </w:r>
    </w:p>
    <w:p w:rsidR="0093731A" w:rsidRPr="00C513D0" w:rsidRDefault="0093731A" w:rsidP="00832DF6">
      <w:pPr>
        <w:pStyle w:val="list"/>
        <w:ind w:left="426" w:hanging="426"/>
      </w:pPr>
      <w:r w:rsidRPr="00C513D0">
        <w:t>Pencatatan surat, setelah surat diberi cap tanggal, surat dicatat ke dalam buku agenda surat.</w:t>
      </w:r>
    </w:p>
    <w:p w:rsidR="0093731A" w:rsidRPr="00C513D0" w:rsidRDefault="0093731A" w:rsidP="00832DF6">
      <w:pPr>
        <w:pStyle w:val="list"/>
        <w:ind w:left="426" w:hanging="426"/>
      </w:pPr>
      <w:r w:rsidRPr="00C513D0">
        <w:t>Membaca dan memberi catatan.</w:t>
      </w:r>
    </w:p>
    <w:p w:rsidR="0093731A" w:rsidRPr="00C513D0" w:rsidRDefault="0093731A" w:rsidP="00832DF6">
      <w:pPr>
        <w:pStyle w:val="list"/>
        <w:ind w:left="426" w:hanging="426"/>
      </w:pPr>
      <w:r w:rsidRPr="00C513D0">
        <w:t>Menyampaikan surat kepada pimpinan.</w:t>
      </w:r>
    </w:p>
    <w:p w:rsidR="0093731A" w:rsidRPr="00C513D0" w:rsidRDefault="0093731A" w:rsidP="00832DF6">
      <w:pPr>
        <w:pStyle w:val="list"/>
        <w:ind w:left="426" w:hanging="426"/>
      </w:pPr>
      <w:r w:rsidRPr="00C513D0">
        <w:t>Distribusi (disposisi) surat ke departemen lain.</w:t>
      </w:r>
    </w:p>
    <w:p w:rsidR="0093731A" w:rsidRPr="00C513D0" w:rsidRDefault="0093731A" w:rsidP="00832DF6">
      <w:pPr>
        <w:pStyle w:val="list"/>
        <w:ind w:left="426" w:hanging="426"/>
      </w:pPr>
      <w:r w:rsidRPr="00C513D0">
        <w:t xml:space="preserve">Menjawab surat pada waktu pimpinan tidak ada ditempat. </w:t>
      </w:r>
      <w:r w:rsidR="008F1BEE"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8F1BEE" w:rsidRPr="00C513D0">
        <w:fldChar w:fldCharType="separate"/>
      </w:r>
      <w:r w:rsidR="00653D52" w:rsidRPr="00C513D0">
        <w:t>(Sedianingsih et al., 2010)</w:t>
      </w:r>
      <w:r w:rsidR="008F1BEE" w:rsidRPr="00C513D0">
        <w:fldChar w:fldCharType="end"/>
      </w:r>
    </w:p>
    <w:p w:rsidR="0093731A" w:rsidRPr="00C513D0" w:rsidRDefault="0093731A" w:rsidP="006F1EEA">
      <w:pPr>
        <w:pStyle w:val="Heading3"/>
      </w:pPr>
      <w:bookmarkStart w:id="154" w:name="_Toc104676945"/>
      <w:bookmarkStart w:id="155" w:name="_Toc104674552"/>
      <w:bookmarkStart w:id="156" w:name="_Toc117207974"/>
      <w:bookmarkStart w:id="157" w:name="_Toc118383817"/>
      <w:bookmarkStart w:id="158" w:name="_Toc119165476"/>
      <w:bookmarkStart w:id="159" w:name="_Toc142218479"/>
      <w:r w:rsidRPr="00C513D0">
        <w:t>Pengelolaan Surat Keluar</w:t>
      </w:r>
      <w:bookmarkEnd w:id="154"/>
      <w:bookmarkEnd w:id="155"/>
      <w:bookmarkEnd w:id="156"/>
      <w:bookmarkEnd w:id="157"/>
      <w:bookmarkEnd w:id="158"/>
      <w:bookmarkEnd w:id="159"/>
    </w:p>
    <w:p w:rsidR="0093731A" w:rsidRPr="00C513D0" w:rsidRDefault="0093731A" w:rsidP="002B17E7">
      <w:pPr>
        <w:pStyle w:val="normalpas"/>
      </w:pPr>
      <w:r w:rsidRPr="00C513D0">
        <w:t>Surat keluar adalah surat yang dibua</w:t>
      </w:r>
      <w:r w:rsidR="00DF55E8" w:rsidRPr="00C513D0">
        <w:t>t oleh sebuah instansi untuk di</w:t>
      </w:r>
      <w:r w:rsidRPr="00C513D0">
        <w:t xml:space="preserve">kirim kepada instansi lain. Berdasarkan pengertian di atas, maka perlu dilakukannya tindakan pengelolaan surat keluar agar sehingga selalu dapat diikuti proses perkembangannya. </w:t>
      </w:r>
    </w:p>
    <w:p w:rsidR="0093731A" w:rsidRPr="00C513D0" w:rsidRDefault="0093731A" w:rsidP="002B17E7">
      <w:pPr>
        <w:pStyle w:val="normalpas"/>
      </w:pPr>
      <w:r w:rsidRPr="00C513D0">
        <w:lastRenderedPageBreak/>
        <w:t>Dalam pembuatan surat keluar ada beberapa langkah-langkah penting yang harus dilakukan yaitu :</w:t>
      </w:r>
    </w:p>
    <w:p w:rsidR="0093731A" w:rsidRPr="002B17E7" w:rsidRDefault="0093731A" w:rsidP="000F65F8">
      <w:pPr>
        <w:pStyle w:val="list"/>
        <w:numPr>
          <w:ilvl w:val="4"/>
          <w:numId w:val="9"/>
        </w:numPr>
        <w:ind w:left="426" w:hanging="426"/>
      </w:pPr>
      <w:r w:rsidRPr="002B17E7">
        <w:t>Pembuatan Konsep Surat</w:t>
      </w:r>
    </w:p>
    <w:p w:rsidR="0093731A" w:rsidRPr="00C513D0" w:rsidRDefault="0093731A" w:rsidP="002B17E7">
      <w:pPr>
        <w:pStyle w:val="nomal1pas"/>
      </w:pPr>
      <w:r w:rsidRPr="00C513D0">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0F65F8">
      <w:pPr>
        <w:pStyle w:val="list"/>
        <w:numPr>
          <w:ilvl w:val="4"/>
          <w:numId w:val="9"/>
        </w:numPr>
        <w:ind w:left="426" w:hanging="426"/>
      </w:pPr>
      <w:r w:rsidRPr="00C513D0">
        <w:t>Pengetikan Surat</w:t>
      </w:r>
    </w:p>
    <w:p w:rsidR="0093731A" w:rsidRPr="00C513D0" w:rsidRDefault="0093731A" w:rsidP="002B17E7">
      <w:pPr>
        <w:pStyle w:val="nomal1pas"/>
      </w:pPr>
      <w:r w:rsidRPr="00C513D0">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0F65F8">
      <w:pPr>
        <w:pStyle w:val="list"/>
        <w:numPr>
          <w:ilvl w:val="4"/>
          <w:numId w:val="9"/>
        </w:numPr>
        <w:ind w:left="426" w:hanging="426"/>
      </w:pPr>
      <w:r w:rsidRPr="00C513D0">
        <w:t>Penandatangan Surat</w:t>
      </w:r>
    </w:p>
    <w:p w:rsidR="0093731A" w:rsidRPr="00C513D0" w:rsidRDefault="0093731A" w:rsidP="002B17E7">
      <w:pPr>
        <w:pStyle w:val="nomal1pas"/>
      </w:pPr>
      <w:r w:rsidRPr="00C513D0">
        <w:t>Surat yang sudah ditandatangani itu dibubuhi cap jabatan pada sebelah kiri tanda tangan. Setelah ditandatangani, surat akan diproses kembali oleh pegawai tata usaha.</w:t>
      </w:r>
    </w:p>
    <w:p w:rsidR="0093731A" w:rsidRPr="00C513D0" w:rsidRDefault="0093731A" w:rsidP="000F65F8">
      <w:pPr>
        <w:pStyle w:val="list"/>
        <w:numPr>
          <w:ilvl w:val="4"/>
          <w:numId w:val="9"/>
        </w:numPr>
        <w:ind w:left="426" w:hanging="426"/>
      </w:pPr>
      <w:r w:rsidRPr="00C513D0">
        <w:t>Pengiriman Surat</w:t>
      </w:r>
    </w:p>
    <w:p w:rsidR="0093731A" w:rsidRPr="00C513D0" w:rsidRDefault="0093731A" w:rsidP="002B17E7">
      <w:pPr>
        <w:pStyle w:val="nomal1pas"/>
      </w:pPr>
      <w:r w:rsidRPr="00C513D0">
        <w:t>Setelah surat ditandatangani kemudian dilakukan penyelesaian sehingga siap untuk dikirim.</w:t>
      </w:r>
    </w:p>
    <w:p w:rsidR="00577CE0" w:rsidRPr="00C513D0" w:rsidRDefault="00577CE0">
      <w:pPr>
        <w:rPr>
          <w:rFonts w:cs="Times New Roman"/>
          <w:szCs w:val="24"/>
        </w:rPr>
      </w:pPr>
      <w:r w:rsidRPr="00C513D0">
        <w:rPr>
          <w:rFonts w:cs="Times New Roman"/>
          <w:szCs w:val="24"/>
        </w:rPr>
        <w:br w:type="page"/>
      </w:r>
    </w:p>
    <w:p w:rsidR="0093731A" w:rsidRPr="00C513D0" w:rsidRDefault="0093731A" w:rsidP="000F65F8">
      <w:pPr>
        <w:pStyle w:val="list"/>
        <w:numPr>
          <w:ilvl w:val="4"/>
          <w:numId w:val="9"/>
        </w:numPr>
        <w:ind w:left="426" w:hanging="426"/>
      </w:pPr>
      <w:r w:rsidRPr="00C513D0">
        <w:lastRenderedPageBreak/>
        <w:t>Penyimpanan Arsip</w:t>
      </w:r>
    </w:p>
    <w:p w:rsidR="0093731A" w:rsidRPr="00C513D0" w:rsidRDefault="0093731A" w:rsidP="002B17E7">
      <w:pPr>
        <w:pStyle w:val="nomal1pas"/>
      </w:pPr>
      <w:r w:rsidRPr="00C513D0">
        <w:t>Arsip surat yang telah dikirim diberikan kepada petugas yang bertanggung jawab untuk menyimpan agar mudah ditemuka</w:t>
      </w:r>
      <w:r w:rsidR="00DF55E8" w:rsidRPr="00C513D0">
        <w:t>n</w:t>
      </w:r>
      <w:r w:rsidRPr="00C513D0">
        <w:t xml:space="preserve"> kembali. </w:t>
      </w:r>
      <w:r w:rsidR="008F1BEE"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8F1BEE" w:rsidRPr="00C513D0">
        <w:fldChar w:fldCharType="separate"/>
      </w:r>
      <w:r w:rsidR="00653D52" w:rsidRPr="00C513D0">
        <w:t>(Sedianingsih et al., 2010)</w:t>
      </w:r>
      <w:r w:rsidR="008F1BEE" w:rsidRPr="00C513D0">
        <w:fldChar w:fldCharType="end"/>
      </w:r>
    </w:p>
    <w:p w:rsidR="0093731A" w:rsidRPr="00C513D0" w:rsidRDefault="0093731A" w:rsidP="006F1EEA">
      <w:pPr>
        <w:pStyle w:val="Heading3"/>
      </w:pPr>
      <w:bookmarkStart w:id="160" w:name="_Toc104674553"/>
      <w:bookmarkStart w:id="161" w:name="_Toc104676946"/>
      <w:bookmarkStart w:id="162" w:name="_Toc117207975"/>
      <w:bookmarkStart w:id="163" w:name="_Toc118383818"/>
      <w:bookmarkStart w:id="164" w:name="_Toc119165477"/>
      <w:bookmarkStart w:id="165" w:name="_Toc142218480"/>
      <w:r w:rsidRPr="00C513D0">
        <w:t>Arsip</w:t>
      </w:r>
      <w:bookmarkEnd w:id="160"/>
      <w:bookmarkEnd w:id="161"/>
      <w:bookmarkEnd w:id="162"/>
      <w:bookmarkEnd w:id="163"/>
      <w:bookmarkEnd w:id="164"/>
      <w:bookmarkEnd w:id="165"/>
    </w:p>
    <w:p w:rsidR="0093731A" w:rsidRPr="00C513D0" w:rsidRDefault="0093731A" w:rsidP="00032679">
      <w:pPr>
        <w:pStyle w:val="normalpas"/>
      </w:pPr>
      <w:r w:rsidRPr="00C513D0">
        <w:t xml:space="preserve">Menurut </w:t>
      </w:r>
      <w:r w:rsidR="008F1BEE" w:rsidRPr="00C513D0">
        <w:fldChar w:fldCharType="begin" w:fldLock="1"/>
      </w:r>
      <w:r w:rsidR="00653D52" w:rsidRPr="00C513D0">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8F1BEE" w:rsidRPr="00C513D0">
        <w:fldChar w:fldCharType="separate"/>
      </w:r>
      <w:r w:rsidR="00653D52" w:rsidRPr="00C513D0">
        <w:t>(Gie, 2000)</w:t>
      </w:r>
      <w:r w:rsidR="008F1BEE" w:rsidRPr="00C513D0">
        <w:fldChar w:fldCharType="end"/>
      </w:r>
      <w:r w:rsidRPr="00C513D0">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8F1BEE" w:rsidRPr="00C513D0">
        <w:fldChar w:fldCharType="begin" w:fldLock="1"/>
      </w:r>
      <w:r w:rsidR="00653D52" w:rsidRPr="00C513D0">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8F1BEE" w:rsidRPr="00C513D0">
        <w:fldChar w:fldCharType="separate"/>
      </w:r>
      <w:r w:rsidR="00653D52" w:rsidRPr="00C513D0">
        <w:t>(Sularso Mulyono, 1985)</w:t>
      </w:r>
      <w:r w:rsidR="008F1BEE" w:rsidRPr="00C513D0">
        <w:fldChar w:fldCharType="end"/>
      </w:r>
      <w:r w:rsidRPr="00C513D0">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6F1EEA">
      <w:pPr>
        <w:pStyle w:val="Heading3"/>
      </w:pPr>
      <w:bookmarkStart w:id="166" w:name="_Toc142218481"/>
      <w:r w:rsidRPr="00492BB1">
        <w:t>PHP</w:t>
      </w:r>
      <w:bookmarkEnd w:id="166"/>
    </w:p>
    <w:p w:rsidR="0093731A" w:rsidRPr="00C513D0" w:rsidRDefault="0093731A" w:rsidP="00032679">
      <w:pPr>
        <w:pStyle w:val="normalpas"/>
        <w:rPr>
          <w:b/>
          <w:bCs/>
        </w:rPr>
      </w:pPr>
      <w:r w:rsidRPr="00C513D0">
        <w:t>Menurut</w:t>
      </w:r>
      <w:r w:rsidR="00D952B5" w:rsidRPr="00C513D0">
        <w:rPr>
          <w:lang w:val="en-US"/>
        </w:rPr>
        <w:t xml:space="preserve"> </w:t>
      </w:r>
      <w:r w:rsidR="008F1BEE" w:rsidRPr="00C513D0">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8F1BEE" w:rsidRPr="00C513D0">
        <w:fldChar w:fldCharType="separate"/>
      </w:r>
      <w:r w:rsidR="00653D52" w:rsidRPr="00C513D0">
        <w:t>(Sidik, 2006)</w:t>
      </w:r>
      <w:r w:rsidR="008F1BEE" w:rsidRPr="00C513D0">
        <w:fldChar w:fldCharType="end"/>
      </w:r>
      <w:r w:rsidRPr="00C513D0">
        <w:t xml:space="preserve">, </w:t>
      </w:r>
      <w:r w:rsidR="00492BB1" w:rsidRPr="00492BB1">
        <w:rPr>
          <w:i/>
        </w:rPr>
        <w:t>PHP</w:t>
      </w:r>
      <w:r w:rsidRPr="00C513D0">
        <w:t xml:space="preserve">/FI merupakan nama awal dari </w:t>
      </w:r>
      <w:r w:rsidR="00492BB1" w:rsidRPr="00492BB1">
        <w:rPr>
          <w:i/>
        </w:rPr>
        <w:t>PHP</w:t>
      </w:r>
      <w:r w:rsidRPr="00C513D0">
        <w:t xml:space="preserve">. </w:t>
      </w:r>
      <w:r w:rsidR="00492BB1" w:rsidRPr="00492BB1">
        <w:rPr>
          <w:i/>
        </w:rPr>
        <w:t>PHP</w:t>
      </w:r>
      <w:r w:rsidRPr="00C513D0">
        <w:t>-</w:t>
      </w:r>
      <w:r w:rsidRPr="00C513D0">
        <w:rPr>
          <w:i/>
        </w:rPr>
        <w:t>Personal Home Page</w:t>
      </w:r>
      <w:r w:rsidRPr="00C513D0">
        <w:t xml:space="preserve">, FI adalah </w:t>
      </w:r>
      <w:r w:rsidRPr="00C513D0">
        <w:rPr>
          <w:i/>
        </w:rPr>
        <w:t xml:space="preserve">Form Interface. </w:t>
      </w:r>
      <w:r w:rsidRPr="00C513D0">
        <w:t xml:space="preserve">Dibuat pertama kali oleh Rasmus </w:t>
      </w:r>
      <w:r w:rsidR="00D952B5" w:rsidRPr="00C513D0">
        <w:rPr>
          <w:color w:val="000000"/>
        </w:rPr>
        <w:t>Lerdorf</w:t>
      </w:r>
      <w:r w:rsidRPr="00C513D0">
        <w:t xml:space="preserve">. </w:t>
      </w:r>
      <w:r w:rsidR="00492BB1" w:rsidRPr="00492BB1">
        <w:rPr>
          <w:i/>
        </w:rPr>
        <w:t>PHP</w:t>
      </w:r>
      <w:r w:rsidRPr="00C513D0">
        <w:t xml:space="preserve"> awalnya merupakan program CGI yang dikhususkan untuk menerima input melalui form yang ditampilkan dalam </w:t>
      </w:r>
      <w:r w:rsidRPr="00C513D0">
        <w:rPr>
          <w:i/>
        </w:rPr>
        <w:t>web</w:t>
      </w:r>
      <w:r w:rsidR="00D952B5" w:rsidRPr="00C513D0">
        <w:rPr>
          <w:i/>
          <w:lang w:val="en-US"/>
        </w:rPr>
        <w:t xml:space="preserve"> </w:t>
      </w:r>
      <w:r w:rsidRPr="00C513D0">
        <w:rPr>
          <w:i/>
        </w:rPr>
        <w:t>browser</w:t>
      </w:r>
      <w:r w:rsidRPr="00C513D0">
        <w:t xml:space="preserve">. </w:t>
      </w:r>
      <w:r w:rsidR="00492BB1" w:rsidRPr="00492BB1">
        <w:rPr>
          <w:i/>
        </w:rPr>
        <w:t>Software</w:t>
      </w:r>
      <w:r w:rsidRPr="00C513D0">
        <w:t xml:space="preserve"> ini disebar dan dilisensikan sebagai perangkat lunak </w:t>
      </w:r>
      <w:r w:rsidRPr="00C513D0">
        <w:rPr>
          <w:i/>
        </w:rPr>
        <w:t>open source</w:t>
      </w:r>
      <w:r w:rsidRPr="00C513D0">
        <w:t xml:space="preserve">. </w:t>
      </w:r>
      <w:r w:rsidR="00492BB1" w:rsidRPr="00492BB1">
        <w:rPr>
          <w:i/>
        </w:rPr>
        <w:t>PHP</w:t>
      </w:r>
      <w:r w:rsidRPr="00C513D0">
        <w:t xml:space="preserve"> secara resmi merupakan kependekan dari </w:t>
      </w:r>
      <w:r w:rsidRPr="00C513D0">
        <w:rPr>
          <w:i/>
        </w:rPr>
        <w:t>HyperText Preprocessor</w:t>
      </w:r>
      <w:r w:rsidRPr="00C513D0">
        <w:t xml:space="preserve">, merupakan bahasa </w:t>
      </w:r>
      <w:r w:rsidRPr="00C513D0">
        <w:rPr>
          <w:i/>
        </w:rPr>
        <w:t>script server side</w:t>
      </w:r>
      <w:r w:rsidRPr="00C513D0">
        <w:t xml:space="preserve"> yang disisipkan </w:t>
      </w:r>
      <w:r w:rsidR="00DF55E8" w:rsidRPr="00C513D0">
        <w:t>ke</w:t>
      </w:r>
      <w:r w:rsidR="0071263F" w:rsidRPr="00C513D0">
        <w:t>dalam</w:t>
      </w:r>
      <w:r w:rsidRPr="00C513D0">
        <w:t xml:space="preserve"> dokumen HTML. Berdasarkan penjelasan</w:t>
      </w:r>
      <w:r w:rsidR="00511EC7" w:rsidRPr="00C513D0">
        <w:t xml:space="preserve"> </w:t>
      </w:r>
      <w:r w:rsidR="008F1BEE" w:rsidRPr="00C513D0">
        <w:lastRenderedPageBreak/>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8F1BEE" w:rsidRPr="00C513D0">
        <w:fldChar w:fldCharType="separate"/>
      </w:r>
      <w:r w:rsidR="00653D52" w:rsidRPr="00C513D0">
        <w:t>(Sidik, 2006)</w:t>
      </w:r>
      <w:r w:rsidR="008F1BEE" w:rsidRPr="00C513D0">
        <w:fldChar w:fldCharType="end"/>
      </w:r>
      <w:r w:rsidRPr="00C513D0">
        <w:t xml:space="preserve">, </w:t>
      </w:r>
      <w:r w:rsidR="00492BB1" w:rsidRPr="00492BB1">
        <w:rPr>
          <w:i/>
        </w:rPr>
        <w:t>PHP</w:t>
      </w:r>
      <w:r w:rsidRPr="00C513D0">
        <w:t xml:space="preserve"> secara mendasar dapat mengerjakan semua yang dapat dikerjakan oleh program CGI, seperti mendapatkan dari </w:t>
      </w:r>
      <w:r w:rsidRPr="00C513D0">
        <w:rPr>
          <w:i/>
        </w:rPr>
        <w:t xml:space="preserve">form, </w:t>
      </w:r>
      <w:r w:rsidRPr="00C513D0">
        <w:t xml:space="preserve">menghasilkan isi halaman </w:t>
      </w:r>
      <w:r w:rsidRPr="00C513D0">
        <w:rPr>
          <w:i/>
        </w:rPr>
        <w:t xml:space="preserve">web </w:t>
      </w:r>
      <w:r w:rsidRPr="00C513D0">
        <w:t xml:space="preserve">yang dinamik, dan menerima </w:t>
      </w:r>
      <w:r w:rsidRPr="00C513D0">
        <w:rPr>
          <w:i/>
        </w:rPr>
        <w:t xml:space="preserve">cookies. </w:t>
      </w:r>
      <w:r w:rsidRPr="00C513D0">
        <w:t>Kema</w:t>
      </w:r>
      <w:r w:rsidR="00DF55E8" w:rsidRPr="00C513D0">
        <w:t xml:space="preserve">mpuan </w:t>
      </w:r>
      <w:r w:rsidR="00492BB1" w:rsidRPr="00492BB1">
        <w:rPr>
          <w:i/>
        </w:rPr>
        <w:t>PHP</w:t>
      </w:r>
      <w:r w:rsidR="00DF55E8" w:rsidRPr="00C513D0">
        <w:t xml:space="preserve"> yang paling di</w:t>
      </w:r>
      <w:r w:rsidRPr="00C513D0">
        <w:t xml:space="preserve">andalkan dan signifikan adalah dukungan kepada banyak basis data. Membuat halaman </w:t>
      </w:r>
      <w:r w:rsidRPr="00C513D0">
        <w:rPr>
          <w:i/>
        </w:rPr>
        <w:t>web</w:t>
      </w:r>
      <w:r w:rsidRPr="00C513D0">
        <w:t xml:space="preserve"> yang menggunakan data dari basis data sangat mudah dapat dilakukan, basis data yang didukung oleh </w:t>
      </w:r>
      <w:r w:rsidR="00492BB1" w:rsidRPr="00492BB1">
        <w:rPr>
          <w:i/>
        </w:rPr>
        <w:t>PHP</w:t>
      </w:r>
      <w:r w:rsidRPr="00C513D0">
        <w:t xml:space="preserve"> diantaranya Adabas D, dBase, Empress, FilePro, FrontBase, MySWL, Direct MS, SQL, MYSQL, ODBS, Oracle, PostgresSQL dan SQLite.</w:t>
      </w:r>
    </w:p>
    <w:p w:rsidR="0093731A" w:rsidRPr="00C513D0" w:rsidRDefault="0093731A" w:rsidP="006F1EEA">
      <w:pPr>
        <w:pStyle w:val="Heading3"/>
      </w:pPr>
      <w:bookmarkStart w:id="167" w:name="_Toc104676948"/>
      <w:bookmarkStart w:id="168" w:name="_Toc104674555"/>
      <w:bookmarkStart w:id="169" w:name="_Toc117207977"/>
      <w:bookmarkStart w:id="170" w:name="_Toc118383820"/>
      <w:bookmarkStart w:id="171" w:name="_Toc119165479"/>
      <w:bookmarkStart w:id="172" w:name="_Toc142218482"/>
      <w:r w:rsidRPr="00C513D0">
        <w:t>MySQL</w:t>
      </w:r>
      <w:bookmarkEnd w:id="167"/>
      <w:bookmarkEnd w:id="168"/>
      <w:bookmarkEnd w:id="169"/>
      <w:bookmarkEnd w:id="170"/>
      <w:bookmarkEnd w:id="171"/>
      <w:bookmarkEnd w:id="172"/>
    </w:p>
    <w:p w:rsidR="0093731A" w:rsidRPr="00C513D0" w:rsidRDefault="0093731A" w:rsidP="00032679">
      <w:pPr>
        <w:pStyle w:val="normalpas"/>
      </w:pPr>
      <w:r w:rsidRPr="00C513D0">
        <w:t xml:space="preserve">MySQL adalah database yang dikembangkan dari bahasa SQL. SQL merupakan bahasa terstruktur yang digunakan untuk metode komunikasi antara </w:t>
      </w:r>
      <w:r w:rsidRPr="00C513D0">
        <w:rPr>
          <w:i/>
        </w:rPr>
        <w:t>script</w:t>
      </w:r>
      <w:r w:rsidRPr="00C513D0">
        <w:t xml:space="preserve"> program dengan </w:t>
      </w:r>
      <w:r w:rsidRPr="00C513D0">
        <w:rPr>
          <w:i/>
        </w:rPr>
        <w:t xml:space="preserve">database server </w:t>
      </w:r>
      <w:r w:rsidRPr="00C513D0">
        <w:t xml:space="preserve">dalam </w:t>
      </w:r>
      <w:r w:rsidR="00511EC7" w:rsidRPr="00C513D0">
        <w:t xml:space="preserve">memasukkan atau mengambil data. </w:t>
      </w:r>
      <w:r w:rsidRPr="00C513D0">
        <w:t xml:space="preserve">MySQL merupakan </w:t>
      </w:r>
      <w:r w:rsidRPr="00C513D0">
        <w:rPr>
          <w:i/>
        </w:rPr>
        <w:t xml:space="preserve">database </w:t>
      </w:r>
      <w:r w:rsidRPr="00C513D0">
        <w:t>yang populer. Menurut perusahaan pengembangnya. Pada tahun 2002, MySQL telah terpasang di tiga juta komputer. Ada berbagai sebab yang menjadikan MySQL begitu populer dibandingkan database lainnya. Pertama MySQL tersedia di</w:t>
      </w:r>
      <w:r w:rsidR="00D952B5" w:rsidRPr="00C513D0">
        <w:rPr>
          <w:lang w:val="en-US"/>
        </w:rPr>
        <w:t xml:space="preserve"> </w:t>
      </w:r>
      <w:r w:rsidRPr="00C513D0">
        <w:t xml:space="preserve">berbagai </w:t>
      </w:r>
      <w:r w:rsidRPr="00C513D0">
        <w:rPr>
          <w:i/>
        </w:rPr>
        <w:t>platform linux</w:t>
      </w:r>
      <w:r w:rsidRPr="00C513D0">
        <w:t xml:space="preserve"> dan dari berbagai varian </w:t>
      </w:r>
      <w:r w:rsidR="00DF55E8" w:rsidRPr="00C513D0">
        <w:rPr>
          <w:i/>
        </w:rPr>
        <w:t>unix, Acc</w:t>
      </w:r>
      <w:r w:rsidRPr="00C513D0">
        <w:rPr>
          <w:i/>
        </w:rPr>
        <w:t>ess</w:t>
      </w:r>
      <w:r w:rsidRPr="00C513D0">
        <w:t xml:space="preserve"> tidak dapat dipakai berkaitan dengan tidak adanya kemampuan </w:t>
      </w:r>
      <w:r w:rsidRPr="00C513D0">
        <w:rPr>
          <w:i/>
        </w:rPr>
        <w:t>client-server/networking</w:t>
      </w:r>
      <w:r w:rsidRPr="00C513D0">
        <w:t>. Kedua, sejumlah besar fitur yang dimiliki overhead koneksi yang rendah. Karakteri</w:t>
      </w:r>
      <w:r w:rsidR="00DF55E8" w:rsidRPr="00C513D0">
        <w:t>stik ini membuat MySQL cocok be</w:t>
      </w:r>
      <w:r w:rsidRPr="00C513D0">
        <w:t xml:space="preserve">kerja dengan Perangkat Lunak CGI, dimana setiap </w:t>
      </w:r>
      <w:r w:rsidRPr="00C513D0">
        <w:rPr>
          <w:i/>
        </w:rPr>
        <w:t>request script</w:t>
      </w:r>
      <w:r w:rsidRPr="00C513D0">
        <w:t xml:space="preserve"> akan melakukan koneksi mengirimkan satu atau lebih perintah SQL, lalu memutuskan koneksi lagi.</w:t>
      </w:r>
    </w:p>
    <w:p w:rsidR="0093731A" w:rsidRPr="00C513D0" w:rsidRDefault="00A16961" w:rsidP="006F1EEA">
      <w:pPr>
        <w:pStyle w:val="Heading3"/>
        <w:rPr>
          <w:color w:val="auto"/>
        </w:rPr>
      </w:pPr>
      <w:bookmarkStart w:id="173" w:name="_Toc142218483"/>
      <w:r w:rsidRPr="00A16961">
        <w:rPr>
          <w:i/>
        </w:rPr>
        <w:lastRenderedPageBreak/>
        <w:t>CodeIgniter</w:t>
      </w:r>
      <w:bookmarkEnd w:id="173"/>
    </w:p>
    <w:p w:rsidR="0093731A" w:rsidRPr="00C513D0" w:rsidRDefault="0093731A" w:rsidP="00032679">
      <w:pPr>
        <w:pStyle w:val="normalpas"/>
      </w:pPr>
      <w:r w:rsidRPr="00C513D0">
        <w:t xml:space="preserve">Menurut </w:t>
      </w:r>
      <w:sdt>
        <w:sdtPr>
          <w:id w:val="7105267"/>
        </w:sdtPr>
        <w:sdtContent>
          <w:r w:rsidR="008F1BEE" w:rsidRPr="00C513D0">
            <w:fldChar w:fldCharType="begin"/>
          </w:r>
          <w:r w:rsidRPr="00C513D0">
            <w:instrText xml:space="preserve"> CITATION Rah15 \l 1057 </w:instrText>
          </w:r>
          <w:r w:rsidR="008F1BEE" w:rsidRPr="00C513D0">
            <w:fldChar w:fldCharType="separate"/>
          </w:r>
          <w:r w:rsidR="00533310" w:rsidRPr="00C513D0">
            <w:t>(Raharjo, 2015)</w:t>
          </w:r>
          <w:r w:rsidR="008F1BEE" w:rsidRPr="00C513D0">
            <w:fldChar w:fldCharType="end"/>
          </w:r>
        </w:sdtContent>
      </w:sdt>
      <w:r w:rsidRPr="00C513D0">
        <w:t>,</w:t>
      </w:r>
      <w:r w:rsidR="00833C11" w:rsidRPr="00833C11">
        <w:rPr>
          <w:i/>
        </w:rPr>
        <w:t xml:space="preserve">CodeIgniter </w:t>
      </w:r>
      <w:r w:rsidRPr="00C513D0">
        <w:t xml:space="preserve">adalah </w:t>
      </w:r>
      <w:r w:rsidR="00833C11" w:rsidRPr="00833C11">
        <w:rPr>
          <w:i/>
        </w:rPr>
        <w:t>Framework</w:t>
      </w:r>
      <w:r w:rsidR="0044077D" w:rsidRPr="0044077D">
        <w:rPr>
          <w:i/>
        </w:rPr>
        <w:t xml:space="preserve"> </w:t>
      </w:r>
      <w:r w:rsidRPr="00C513D0">
        <w:t xml:space="preserve">web untuk bahasa pemrograman </w:t>
      </w:r>
      <w:r w:rsidR="00492BB1" w:rsidRPr="00492BB1">
        <w:rPr>
          <w:i/>
        </w:rPr>
        <w:t>PHP</w:t>
      </w:r>
      <w:r w:rsidRPr="00C513D0">
        <w:t xml:space="preserve"> yang dibuat oleh Rick Ellis pada tahun 2006, penemu dan pendiri EllisLab. EllisLab adalah suatu tim kerja yang berdiri pada tahun 2002 dan bergerak di bidang pembuatan </w:t>
      </w:r>
      <w:r w:rsidR="00492BB1" w:rsidRPr="00492BB1">
        <w:rPr>
          <w:i/>
        </w:rPr>
        <w:t>software</w:t>
      </w:r>
      <w:r w:rsidRPr="00C513D0">
        <w:t xml:space="preserve"> dan</w:t>
      </w:r>
      <w:r w:rsidR="00492BB1">
        <w:t xml:space="preserve"> tool untuk para pengembang web</w:t>
      </w:r>
      <w:r w:rsidRPr="00C513D0">
        <w:t xml:space="preserve">. </w:t>
      </w:r>
      <w:r w:rsidR="00833C11" w:rsidRPr="00833C11">
        <w:rPr>
          <w:i/>
        </w:rPr>
        <w:t xml:space="preserve">CodeIgniter </w:t>
      </w:r>
      <w:r w:rsidRPr="00C513D0">
        <w:t>memiliki banyak fitur (</w:t>
      </w:r>
      <w:r w:rsidR="00492BB1" w:rsidRPr="00492BB1">
        <w:rPr>
          <w:i/>
          <w:lang w:val="en-US"/>
        </w:rPr>
        <w:t>facility</w:t>
      </w:r>
      <w:r w:rsidRPr="00C513D0">
        <w:t>) yang membantu para pengembang (</w:t>
      </w:r>
      <w:r w:rsidRPr="00492BB1">
        <w:rPr>
          <w:i/>
        </w:rPr>
        <w:t>developer</w:t>
      </w:r>
      <w:r w:rsidRPr="00C513D0">
        <w:t xml:space="preserve">) </w:t>
      </w:r>
      <w:r w:rsidR="00492BB1" w:rsidRPr="00492BB1">
        <w:rPr>
          <w:i/>
        </w:rPr>
        <w:t>PHP</w:t>
      </w:r>
      <w:r w:rsidRPr="00C513D0">
        <w:t xml:space="preserve"> untuk dapat membuat aplikasi web secara mudah dan cepat. Dibandingkan dengan </w:t>
      </w:r>
      <w:r w:rsidR="00833C11" w:rsidRPr="00833C11">
        <w:rPr>
          <w:i/>
        </w:rPr>
        <w:t>Framework</w:t>
      </w:r>
      <w:r w:rsidR="0044077D" w:rsidRPr="0044077D">
        <w:rPr>
          <w:i/>
        </w:rPr>
        <w:t xml:space="preserve"> </w:t>
      </w:r>
      <w:r w:rsidRPr="00C513D0">
        <w:t xml:space="preserve">web </w:t>
      </w:r>
      <w:r w:rsidR="00492BB1" w:rsidRPr="00492BB1">
        <w:rPr>
          <w:i/>
        </w:rPr>
        <w:t>PHP</w:t>
      </w:r>
      <w:r w:rsidRPr="00C513D0">
        <w:t xml:space="preserve"> lainnya, harus diakui bahwa </w:t>
      </w:r>
      <w:r w:rsidR="00833C11" w:rsidRPr="00833C11">
        <w:rPr>
          <w:i/>
        </w:rPr>
        <w:t xml:space="preserve">CodeIgniter </w:t>
      </w:r>
      <w:r w:rsidRPr="00C513D0">
        <w:t xml:space="preserve">memiliki desain yang lebih sederhana dan bersifat fleksibel (tidak kaku). </w:t>
      </w:r>
      <w:r w:rsidR="00833C11" w:rsidRPr="00833C11">
        <w:rPr>
          <w:i/>
        </w:rPr>
        <w:t xml:space="preserve">CodeIgniter </w:t>
      </w:r>
      <w:r w:rsidR="00492BB1">
        <w:t>mengizinkan para</w:t>
      </w:r>
      <w:r w:rsidR="00492BB1">
        <w:rPr>
          <w:lang w:val="en-US"/>
        </w:rPr>
        <w:t xml:space="preserve"> </w:t>
      </w:r>
      <w:r w:rsidR="00492BB1">
        <w:t>p</w:t>
      </w:r>
      <w:r w:rsidRPr="00C513D0">
        <w:t xml:space="preserve">engembang untuk menggunakan </w:t>
      </w:r>
      <w:r w:rsidR="00833C11" w:rsidRPr="00833C11">
        <w:rPr>
          <w:i/>
        </w:rPr>
        <w:t>Framework</w:t>
      </w:r>
      <w:r w:rsidR="0044077D" w:rsidRPr="0044077D">
        <w:rPr>
          <w:i/>
        </w:rPr>
        <w:t xml:space="preserve"> </w:t>
      </w:r>
      <w:r w:rsidRPr="00C513D0">
        <w:t xml:space="preserve">secara parsial atau secara keseluruhan. </w:t>
      </w:r>
      <w:r w:rsidR="00833C11" w:rsidRPr="00833C11">
        <w:rPr>
          <w:i/>
        </w:rPr>
        <w:t xml:space="preserve">CodeIgniter </w:t>
      </w:r>
      <w:r w:rsidRPr="00C513D0">
        <w:t xml:space="preserve">merupakan sebuah toolkit yang ditujukan untuk orang yang ingin membangun aplikasi web dalam bahasa pemrograman </w:t>
      </w:r>
      <w:r w:rsidR="00492BB1" w:rsidRPr="00492BB1">
        <w:rPr>
          <w:i/>
        </w:rPr>
        <w:t>PHP</w:t>
      </w:r>
      <w:r w:rsidRPr="00C513D0">
        <w:t xml:space="preserve">. Beberapa keunggulan yang ditawarkan oleh </w:t>
      </w:r>
      <w:r w:rsidR="00833C11" w:rsidRPr="00833C11">
        <w:rPr>
          <w:i/>
        </w:rPr>
        <w:t xml:space="preserve">CodeIgniter </w:t>
      </w:r>
      <w:r w:rsidRPr="00C513D0">
        <w:t>adalah sebagai berikut:</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adalah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memiliki ukuran yang kecil dibandingkan dengan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833C11">
        <w:rPr>
          <w:rFonts w:cs="Times New Roman"/>
          <w:i/>
          <w:color w:val="auto"/>
          <w:szCs w:val="24"/>
        </w:rPr>
        <w:t>Framework</w:t>
      </w:r>
      <w:r w:rsidR="001679BB" w:rsidRPr="001679BB">
        <w:rPr>
          <w:rFonts w:cs="Times New Roman"/>
          <w:i/>
          <w:color w:val="auto"/>
          <w:szCs w:val="24"/>
        </w:rPr>
        <w:t xml:space="preserve"> </w:t>
      </w:r>
      <w:r w:rsidRPr="00833C11">
        <w:rPr>
          <w:rFonts w:cs="Times New Roman"/>
          <w:i/>
          <w:color w:val="auto"/>
          <w:szCs w:val="24"/>
        </w:rPr>
        <w:t xml:space="preserve">CodeIgniter </w:t>
      </w:r>
      <w:r w:rsidR="0093731A" w:rsidRPr="00C513D0">
        <w:rPr>
          <w:rFonts w:cs="Times New Roman"/>
          <w:color w:val="auto"/>
          <w:szCs w:val="24"/>
        </w:rPr>
        <w:t>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833C11">
        <w:rPr>
          <w:rFonts w:cs="Times New Roman"/>
          <w:i/>
          <w:color w:val="auto"/>
          <w:szCs w:val="24"/>
        </w:rPr>
        <w:t xml:space="preserve">CodeIgniter </w:t>
      </w:r>
      <w:r w:rsidR="0093731A" w:rsidRPr="00C513D0">
        <w:rPr>
          <w:rFonts w:cs="Times New Roman"/>
          <w:color w:val="auto"/>
          <w:szCs w:val="24"/>
        </w:rPr>
        <w:t>memiliki ukuran sekitar 6MB.</w:t>
      </w:r>
    </w:p>
    <w:p w:rsidR="0093731A" w:rsidRPr="00C513D0" w:rsidRDefault="0093731A" w:rsidP="000F65F8">
      <w:pPr>
        <w:pStyle w:val="ListParagraph"/>
        <w:numPr>
          <w:ilvl w:val="0"/>
          <w:numId w:val="13"/>
        </w:numPr>
        <w:ind w:left="426" w:hanging="426"/>
        <w:rPr>
          <w:rFonts w:cs="Times New Roman"/>
          <w:color w:val="auto"/>
          <w:szCs w:val="24"/>
        </w:rPr>
      </w:pPr>
      <w:r w:rsidRPr="00C513D0">
        <w:rPr>
          <w:rFonts w:cs="Times New Roman"/>
          <w:color w:val="auto"/>
          <w:szCs w:val="24"/>
        </w:rPr>
        <w:t xml:space="preserve">Aplikasi yang dibuat menggunakan </w:t>
      </w:r>
      <w:r w:rsidR="00833C11" w:rsidRPr="00833C11">
        <w:rPr>
          <w:rFonts w:cs="Times New Roman"/>
          <w:i/>
          <w:color w:val="auto"/>
          <w:szCs w:val="24"/>
        </w:rPr>
        <w:t xml:space="preserve">CodeIgniter </w:t>
      </w:r>
      <w:r w:rsidRPr="00C513D0">
        <w:rPr>
          <w:rFonts w:cs="Times New Roman"/>
          <w:color w:val="auto"/>
          <w:szCs w:val="24"/>
        </w:rPr>
        <w:t>bisa berjalan cepat.</w:t>
      </w:r>
      <w:r w:rsidR="00D52697">
        <w:rPr>
          <w:rFonts w:cs="Times New Roman"/>
          <w:color w:val="auto"/>
          <w:szCs w:val="24"/>
          <w:lang w:val="en-US"/>
        </w:rPr>
        <w:t xml:space="preserve"> </w:t>
      </w:r>
      <w:r w:rsidR="00833C11" w:rsidRPr="00833C11">
        <w:rPr>
          <w:rFonts w:cs="Times New Roman"/>
          <w:i/>
          <w:color w:val="auto"/>
          <w:szCs w:val="24"/>
        </w:rPr>
        <w:t xml:space="preserve">CodeIgniter </w:t>
      </w:r>
      <w:r w:rsidRPr="00C513D0">
        <w:rPr>
          <w:rFonts w:cs="Times New Roman"/>
          <w:color w:val="auto"/>
          <w:szCs w:val="24"/>
        </w:rPr>
        <w:t xml:space="preserve">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sehingga satu file tidak terlalu berisi banyak kode. Hal ini menjadikan kode lebih mudah dibaca, dipahami, dan dipelihara di kemudian hari.</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lastRenderedPageBreak/>
        <w:t xml:space="preserve">CodeIgniter </w:t>
      </w:r>
      <w:r w:rsidR="0093731A" w:rsidRPr="00C513D0">
        <w:rPr>
          <w:rFonts w:cs="Times New Roman"/>
          <w:color w:val="auto"/>
          <w:szCs w:val="24"/>
        </w:rPr>
        <w:t>dapat diperluas sesuai dengan kebutuhan.</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terdokumentasi dengan baik. Informasi tentang pustaka kelas dan fungsi yang disediakan oleh </w:t>
      </w:r>
      <w:r w:rsidRPr="00833C11">
        <w:rPr>
          <w:rFonts w:cs="Times New Roman"/>
          <w:i/>
          <w:color w:val="auto"/>
          <w:szCs w:val="24"/>
        </w:rPr>
        <w:t xml:space="preserve">CodeIgniter </w:t>
      </w:r>
      <w:r w:rsidR="0093731A" w:rsidRPr="00C513D0">
        <w:rPr>
          <w:rFonts w:cs="Times New Roman"/>
          <w:color w:val="auto"/>
          <w:szCs w:val="24"/>
        </w:rPr>
        <w:t>dapat diperoleh melalui dokumentasi yang disertakan di dalam paket distribusinya.</w:t>
      </w:r>
    </w:p>
    <w:p w:rsidR="0093731A" w:rsidRPr="00C513D0" w:rsidRDefault="0093731A" w:rsidP="006F1EEA">
      <w:pPr>
        <w:pStyle w:val="Heading3"/>
      </w:pPr>
      <w:bookmarkStart w:id="174" w:name="_Toc104674556"/>
      <w:bookmarkStart w:id="175" w:name="_Toc104676949"/>
      <w:bookmarkStart w:id="176" w:name="_Toc117207979"/>
      <w:bookmarkStart w:id="177" w:name="_Toc118383822"/>
      <w:bookmarkStart w:id="178" w:name="_Toc119165481"/>
      <w:bookmarkStart w:id="179" w:name="_Toc142218484"/>
      <w:r w:rsidRPr="00C513D0">
        <w:t>XAMPP</w:t>
      </w:r>
      <w:bookmarkEnd w:id="174"/>
      <w:bookmarkEnd w:id="175"/>
      <w:bookmarkEnd w:id="176"/>
      <w:bookmarkEnd w:id="177"/>
      <w:bookmarkEnd w:id="178"/>
      <w:bookmarkEnd w:id="179"/>
    </w:p>
    <w:p w:rsidR="0093731A" w:rsidRPr="00C513D0" w:rsidRDefault="0093731A" w:rsidP="00476F35">
      <w:pPr>
        <w:pStyle w:val="normalpas"/>
        <w:rPr>
          <w:b/>
          <w:bCs/>
        </w:rPr>
      </w:pPr>
      <w:r w:rsidRPr="00C513D0">
        <w:t xml:space="preserve">XAMPP adalah perangkat lunak bebas, yang mendukung banyak sistem operasi, merupakan </w:t>
      </w:r>
      <w:r w:rsidR="00DF55E8" w:rsidRPr="00C513D0">
        <w:t>kumpulan</w:t>
      </w:r>
      <w:r w:rsidRPr="00C513D0">
        <w:t xml:space="preserve"> dari beberapa program. Fungsinya adalah sebagai </w:t>
      </w:r>
      <w:r w:rsidRPr="00C513D0">
        <w:rPr>
          <w:i/>
        </w:rPr>
        <w:t>server</w:t>
      </w:r>
      <w:r w:rsidRPr="00C513D0">
        <w:t xml:space="preserve"> yang berdiri sendiri (</w:t>
      </w:r>
      <w:r w:rsidRPr="00C513D0">
        <w:rPr>
          <w:i/>
        </w:rPr>
        <w:t>localhost</w:t>
      </w:r>
      <w:r w:rsidRPr="00C513D0">
        <w:t xml:space="preserve">), yang terdiri atas program </w:t>
      </w:r>
      <w:r w:rsidRPr="00C513D0">
        <w:rPr>
          <w:i/>
        </w:rPr>
        <w:t>Apache, HTTP, Server, MySQL database</w:t>
      </w:r>
      <w:r w:rsidRPr="00C513D0">
        <w:t>, dan penerjemah bahasa yang ditulis dengan bahasa pemrograman</w:t>
      </w:r>
      <w:r w:rsidRPr="00C513D0">
        <w:rPr>
          <w:i/>
        </w:rPr>
        <w:t xml:space="preserve"> </w:t>
      </w:r>
      <w:r w:rsidR="00492BB1" w:rsidRPr="00492BB1">
        <w:rPr>
          <w:i/>
        </w:rPr>
        <w:t>PHP</w:t>
      </w:r>
      <w:r w:rsidRPr="00C513D0">
        <w:t xml:space="preserve"> dan </w:t>
      </w:r>
      <w:r w:rsidRPr="00C513D0">
        <w:rPr>
          <w:i/>
        </w:rPr>
        <w:t>Perl</w:t>
      </w:r>
      <w:r w:rsidRPr="00C513D0">
        <w:t xml:space="preserve">. Nama XAMPP merupakan singkatan dari X (empat sistem operasi apapun), </w:t>
      </w:r>
      <w:r w:rsidRPr="00C513D0">
        <w:rPr>
          <w:i/>
        </w:rPr>
        <w:t xml:space="preserve">Apache, MySQL, </w:t>
      </w:r>
      <w:r w:rsidR="00492BB1" w:rsidRPr="00492BB1">
        <w:rPr>
          <w:i/>
        </w:rPr>
        <w:t>PHP</w:t>
      </w:r>
      <w:r w:rsidRPr="00C513D0">
        <w:t xml:space="preserve"> dan </w:t>
      </w:r>
      <w:r w:rsidRPr="00C513D0">
        <w:rPr>
          <w:i/>
        </w:rPr>
        <w:t>Perl.</w:t>
      </w:r>
      <w:r w:rsidRPr="00C513D0">
        <w:t xml:space="preserve"> Program ini tersedia dalam </w:t>
      </w:r>
      <w:r w:rsidRPr="00C513D0">
        <w:rPr>
          <w:i/>
        </w:rPr>
        <w:t>GNU (General Public License)</w:t>
      </w:r>
      <w:r w:rsidRPr="00C513D0">
        <w:t xml:space="preserve"> dan bebas (gratis) dan merupakan </w:t>
      </w:r>
      <w:r w:rsidRPr="00C513D0">
        <w:rPr>
          <w:i/>
        </w:rPr>
        <w:t>web server</w:t>
      </w:r>
      <w:r w:rsidRPr="00C513D0">
        <w:t xml:space="preserve"> yang mudah digunakan yang dapat melayani tampilan halaman web yang dinamis. </w:t>
      </w:r>
    </w:p>
    <w:p w:rsidR="0093731A" w:rsidRPr="00C513D0" w:rsidRDefault="0093731A" w:rsidP="006F1EEA">
      <w:pPr>
        <w:pStyle w:val="Heading3"/>
      </w:pPr>
      <w:bookmarkStart w:id="180" w:name="_Toc104674557"/>
      <w:bookmarkStart w:id="181" w:name="_Toc104676950"/>
      <w:bookmarkStart w:id="182" w:name="_Toc117207980"/>
      <w:bookmarkStart w:id="183" w:name="_Toc118383823"/>
      <w:bookmarkStart w:id="184" w:name="_Toc119165482"/>
      <w:bookmarkStart w:id="185" w:name="_Toc142218485"/>
      <w:r w:rsidRPr="00C513D0">
        <w:t>Sublime Text</w:t>
      </w:r>
      <w:bookmarkEnd w:id="180"/>
      <w:bookmarkEnd w:id="181"/>
      <w:bookmarkEnd w:id="182"/>
      <w:bookmarkEnd w:id="183"/>
      <w:bookmarkEnd w:id="184"/>
      <w:bookmarkEnd w:id="185"/>
    </w:p>
    <w:p w:rsidR="0093731A" w:rsidRPr="00C513D0" w:rsidRDefault="0093731A" w:rsidP="00476F35">
      <w:pPr>
        <w:pStyle w:val="normalpas"/>
      </w:pPr>
      <w:r w:rsidRPr="00C513D0">
        <w:t xml:space="preserve">Sublime text adalah Perangkat Lunak </w:t>
      </w:r>
      <w:r w:rsidRPr="00C513D0">
        <w:rPr>
          <w:i/>
        </w:rPr>
        <w:t>editor</w:t>
      </w:r>
      <w:r w:rsidRPr="00C513D0">
        <w:t xml:space="preserve"> untuk kode dan teks yang dapat berjalan pada Berbagai </w:t>
      </w:r>
      <w:r w:rsidRPr="00C513D0">
        <w:rPr>
          <w:i/>
        </w:rPr>
        <w:t>platform operating system</w:t>
      </w:r>
      <w:r w:rsidRPr="00C513D0">
        <w:t xml:space="preserve"> dengan menggunakan teknologi </w:t>
      </w:r>
      <w:r w:rsidRPr="00C513D0">
        <w:rPr>
          <w:i/>
        </w:rPr>
        <w:t>Phyton</w:t>
      </w:r>
      <w:r w:rsidRPr="00C513D0">
        <w:t xml:space="preserve"> API. Terciptanya Perangkat Lunak ini terinspirasi dari Perangkat Lunak </w:t>
      </w:r>
      <w:r w:rsidRPr="00C513D0">
        <w:rPr>
          <w:i/>
        </w:rPr>
        <w:t xml:space="preserve">Vim, </w:t>
      </w:r>
      <w:r w:rsidRPr="00C513D0">
        <w:t xml:space="preserve">Perangkat Lunak ini sangatlah </w:t>
      </w:r>
      <w:r w:rsidRPr="00C513D0">
        <w:rPr>
          <w:i/>
        </w:rPr>
        <w:t>fleksibel</w:t>
      </w:r>
      <w:r w:rsidRPr="00C513D0">
        <w:t xml:space="preserve"> dan </w:t>
      </w:r>
      <w:r w:rsidRPr="00C513D0">
        <w:rPr>
          <w:i/>
        </w:rPr>
        <w:t>powerfull</w:t>
      </w:r>
      <w:r w:rsidRPr="00C513D0">
        <w:t xml:space="preserve">. Fungsionalitas dari Perangkat Lunak ini dapat dikembangkan dengan menggunakan </w:t>
      </w:r>
      <w:r w:rsidRPr="00C513D0">
        <w:rPr>
          <w:i/>
        </w:rPr>
        <w:t>sublime-packages</w:t>
      </w:r>
      <w:r w:rsidRPr="00C513D0">
        <w:t xml:space="preserve">. Sublime text bukanlah Perangkat Lunak </w:t>
      </w:r>
      <w:r w:rsidRPr="00C513D0">
        <w:rPr>
          <w:i/>
        </w:rPr>
        <w:t>open source</w:t>
      </w:r>
      <w:r w:rsidRPr="00C513D0">
        <w:t xml:space="preserve"> dan juga Perangkat Lunak yang dapat digunakan dan didapatkan secara gratis, akan tetapi beberapa fitur</w:t>
      </w:r>
      <w:r w:rsidR="0044077D" w:rsidRPr="0044077D">
        <w:t xml:space="preserve"> </w:t>
      </w:r>
      <w:r w:rsidRPr="00C513D0">
        <w:t>pengembangan fungsionalitas (</w:t>
      </w:r>
      <w:r w:rsidRPr="00D52697">
        <w:rPr>
          <w:i/>
        </w:rPr>
        <w:t>packages</w:t>
      </w:r>
      <w:r w:rsidRPr="00C513D0">
        <w:t xml:space="preserve">) dari </w:t>
      </w:r>
      <w:r w:rsidRPr="00C513D0">
        <w:lastRenderedPageBreak/>
        <w:t>Perangkat Lunak ini merupakan hasil dari temuan dan mendapat dukungan penuh dari komunitas serta memiliki lisensi Perangkat Lunak gratis.</w:t>
      </w:r>
    </w:p>
    <w:p w:rsidR="0093731A" w:rsidRPr="00C513D0" w:rsidRDefault="0093731A" w:rsidP="00476F35">
      <w:pPr>
        <w:pStyle w:val="normalpas"/>
        <w:rPr>
          <w:i/>
        </w:rPr>
      </w:pPr>
      <w:r w:rsidRPr="00C513D0">
        <w:t xml:space="preserve">Sublime text mendukung berbagai bahasa pemrograman dan mampu menyajikan fitur </w:t>
      </w:r>
      <w:r w:rsidRPr="00C513D0">
        <w:rPr>
          <w:i/>
        </w:rPr>
        <w:t>syntax highlight</w:t>
      </w:r>
      <w:r w:rsidRPr="00C513D0">
        <w:t xml:space="preserve"> hampir di semua bahasa pemrograman yang didukung ataupun dikembangkan oleh komunitas seperti; </w:t>
      </w:r>
      <w:r w:rsidRPr="00C513D0">
        <w:rPr>
          <w:i/>
        </w:rPr>
        <w:t xml:space="preserve">C, C++, C#, CSS, D, Dylan, Erlang, HTML, Groovy, Haskell, Java, Javascript, LaTex, Lisp, Lua, Markdown, MATLAB, Ocaml, Perl, </w:t>
      </w:r>
      <w:r w:rsidR="00492BB1" w:rsidRPr="00492BB1">
        <w:rPr>
          <w:i/>
        </w:rPr>
        <w:t>PHP</w:t>
      </w:r>
      <w:r w:rsidRPr="00C513D0">
        <w:rPr>
          <w:i/>
        </w:rPr>
        <w:t>, Python, R, Ruby, SQL, TCL, Textile</w:t>
      </w:r>
      <w:r w:rsidRPr="00C513D0">
        <w:t xml:space="preserve"> dan </w:t>
      </w:r>
      <w:r w:rsidRPr="00C513D0">
        <w:rPr>
          <w:i/>
        </w:rPr>
        <w:t>XML</w:t>
      </w:r>
      <w:r w:rsidRPr="00C513D0">
        <w:t xml:space="preserve">. Biasanya bagi bahasa pemrograman yang didukung ataupun belum terdukung secara </w:t>
      </w:r>
      <w:r w:rsidRPr="00C513D0">
        <w:rPr>
          <w:i/>
        </w:rPr>
        <w:t>default</w:t>
      </w:r>
      <w:r w:rsidRPr="00C513D0">
        <w:t xml:space="preserve"> dapat lebih dimaksimalkan atau didukung dengan menggunakan </w:t>
      </w:r>
      <w:r w:rsidRPr="00C513D0">
        <w:rPr>
          <w:i/>
        </w:rPr>
        <w:t xml:space="preserve">add-ons </w:t>
      </w:r>
      <w:r w:rsidRPr="00C513D0">
        <w:t>yang bisa di</w:t>
      </w:r>
      <w:r w:rsidR="00D52697">
        <w:rPr>
          <w:lang w:val="en-US"/>
        </w:rPr>
        <w:t xml:space="preserve"> </w:t>
      </w:r>
      <w:r w:rsidRPr="00C513D0">
        <w:rPr>
          <w:i/>
        </w:rPr>
        <w:t>download</w:t>
      </w:r>
      <w:r w:rsidRPr="00C513D0">
        <w:t xml:space="preserve"> sesuai kebutuhan </w:t>
      </w:r>
      <w:r w:rsidRPr="00C513D0">
        <w:rPr>
          <w:i/>
        </w:rPr>
        <w:t xml:space="preserve">user. </w:t>
      </w:r>
    </w:p>
    <w:p w:rsidR="0093731A" w:rsidRPr="00C513D0" w:rsidRDefault="0093731A" w:rsidP="006F1EEA">
      <w:pPr>
        <w:pStyle w:val="Heading3"/>
      </w:pPr>
      <w:bookmarkStart w:id="186" w:name="_Toc104674558"/>
      <w:bookmarkStart w:id="187" w:name="_Toc104676951"/>
      <w:bookmarkStart w:id="188" w:name="_Toc117207981"/>
      <w:bookmarkStart w:id="189" w:name="_Toc118383824"/>
      <w:bookmarkStart w:id="190" w:name="_Toc119165483"/>
      <w:bookmarkStart w:id="191" w:name="_Toc142218486"/>
      <w:r w:rsidRPr="00C513D0">
        <w:t>UML</w:t>
      </w:r>
      <w:bookmarkEnd w:id="186"/>
      <w:bookmarkEnd w:id="187"/>
      <w:bookmarkEnd w:id="188"/>
      <w:bookmarkEnd w:id="189"/>
      <w:bookmarkEnd w:id="190"/>
      <w:bookmarkEnd w:id="191"/>
    </w:p>
    <w:p w:rsidR="0093731A" w:rsidRPr="00507B11" w:rsidRDefault="0093731A" w:rsidP="00507B11">
      <w:pPr>
        <w:pStyle w:val="normalpas"/>
      </w:pPr>
      <w:r w:rsidRPr="00507B11">
        <w:t>UML (</w:t>
      </w:r>
      <w:r w:rsidRPr="000704C1">
        <w:rPr>
          <w:i/>
        </w:rPr>
        <w:t>Unified Modelling Language</w:t>
      </w:r>
      <w:r w:rsidRPr="00507B11">
        <w:t>) adalah salah satu alat bantu yang sangat handal di</w:t>
      </w:r>
      <w:r w:rsidR="00D952B5" w:rsidRPr="00507B11">
        <w:t xml:space="preserve"> </w:t>
      </w:r>
      <w:r w:rsidRPr="00507B11">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0704C1">
        <w:rPr>
          <w:i/>
        </w:rPr>
        <w:t>sharing</w:t>
      </w:r>
      <w:r w:rsidRPr="00507B11">
        <w:t>) dan mengkomunikasikan rancangan mereka yang lain</w:t>
      </w:r>
    </w:p>
    <w:p w:rsidR="0093731A" w:rsidRPr="00507B11" w:rsidRDefault="0093731A" w:rsidP="00507B11">
      <w:pPr>
        <w:pStyle w:val="normalpas"/>
      </w:pPr>
      <w:r w:rsidRPr="00507B11">
        <w:t xml:space="preserve">UML merupakan kesatuan dari bahasa yang dikembangkan oleh Booch, </w:t>
      </w:r>
      <w:r w:rsidRPr="000704C1">
        <w:rPr>
          <w:i/>
        </w:rPr>
        <w:t>Object Modelling Technique</w:t>
      </w:r>
      <w:r w:rsidRPr="00507B11">
        <w:t xml:space="preserve"> (OMT) dan </w:t>
      </w:r>
      <w:r w:rsidRPr="000704C1">
        <w:rPr>
          <w:i/>
        </w:rPr>
        <w:t xml:space="preserve">Object Oriented </w:t>
      </w:r>
      <w:r w:rsidR="00492BB1" w:rsidRPr="000704C1">
        <w:rPr>
          <w:i/>
        </w:rPr>
        <w:t>Software</w:t>
      </w:r>
      <w:r w:rsidRPr="000704C1">
        <w:rPr>
          <w:i/>
        </w:rPr>
        <w:t xml:space="preserve"> Engineering</w:t>
      </w:r>
      <w:r w:rsidRPr="00507B11">
        <w:t xml:space="preserve"> (OOSE). Metode Booch dari Grady Booch sangat terkenal dengan nama metode </w:t>
      </w:r>
      <w:r w:rsidR="00F732B0" w:rsidRPr="000704C1">
        <w:rPr>
          <w:i/>
        </w:rPr>
        <w:t>Desai</w:t>
      </w:r>
      <w:r w:rsidRPr="000704C1">
        <w:rPr>
          <w:i/>
        </w:rPr>
        <w:t>n Object Oriented</w:t>
      </w:r>
      <w:r w:rsidRPr="00507B11">
        <w:t xml:space="preserve">. Metode ini menjadikan proses analisis dan design ke dalam empat tahapan </w:t>
      </w:r>
      <w:r w:rsidR="00B33AFD" w:rsidRPr="00507B11">
        <w:t>interaktif</w:t>
      </w:r>
      <w:r w:rsidRPr="00507B11">
        <w:t xml:space="preserve">, yaitu identifikasi kelas-kelas dan objek-objek, </w:t>
      </w:r>
      <w:r w:rsidRPr="00507B11">
        <w:lastRenderedPageBreak/>
        <w:t xml:space="preserve">identifikasi semantik dari hubungan objek kelas tersebut, perincian interface dan implementasi. Keunggulan metode Booch adalah pada detail dan kayanya dengan notasi dan elemen. Pemodelan OMT yang dikembangkan oleh Rumbaugh didasarkan analisis struktur dan pemodelan entity-relationship. </w:t>
      </w:r>
      <w:r w:rsidR="008F1BEE" w:rsidRPr="00507B11">
        <w:fldChar w:fldCharType="begin" w:fldLock="1"/>
      </w:r>
      <w:r w:rsidR="00653D52" w:rsidRPr="00507B11">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8F1BEE" w:rsidRPr="00507B11">
        <w:fldChar w:fldCharType="separate"/>
      </w:r>
      <w:r w:rsidR="00653D52" w:rsidRPr="00507B11">
        <w:t>(Munawar, 2005)</w:t>
      </w:r>
      <w:r w:rsidR="008F1BEE" w:rsidRPr="00507B11">
        <w:fldChar w:fldCharType="end"/>
      </w:r>
    </w:p>
    <w:p w:rsidR="0093731A" w:rsidRPr="00507B11" w:rsidRDefault="0093731A" w:rsidP="00507B11">
      <w:pPr>
        <w:pStyle w:val="normalpas"/>
      </w:pPr>
      <w:r w:rsidRPr="00507B11">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507B11">
        <w:t>co</w:t>
      </w:r>
      <w:r w:rsidRPr="00507B11">
        <w:t>ding program dan menginterpretasikannya kemba</w:t>
      </w:r>
      <w:r w:rsidR="00F732B0" w:rsidRPr="00507B11">
        <w:t xml:space="preserve">li dalam sebuah </w:t>
      </w:r>
      <w:r w:rsidR="000704C1" w:rsidRPr="000704C1">
        <w:rPr>
          <w:i/>
        </w:rPr>
        <w:t>Diagram</w:t>
      </w:r>
      <w:r w:rsidR="00F732B0" w:rsidRPr="00507B11">
        <w:t>. Sedang</w:t>
      </w:r>
      <w:r w:rsidRPr="00507B11">
        <w:t>kan sebag</w:t>
      </w:r>
      <w:r w:rsidR="00F732B0" w:rsidRPr="00507B11">
        <w:t>ai cetak program, UML dapat men</w:t>
      </w:r>
      <w:r w:rsidRPr="00507B11">
        <w:t xml:space="preserve">erjemahkan </w:t>
      </w:r>
      <w:r w:rsidR="000704C1" w:rsidRPr="000704C1">
        <w:rPr>
          <w:i/>
        </w:rPr>
        <w:t>Diagram</w:t>
      </w:r>
      <w:r w:rsidRPr="00507B11">
        <w:t xml:space="preserve"> yang ada di UML menjadi program yang siap untuk dijalankan. </w:t>
      </w:r>
      <w:sdt>
        <w:sdtPr>
          <w:id w:val="1651244345"/>
        </w:sdtPr>
        <w:sdtContent>
          <w:r w:rsidR="008F1BEE" w:rsidRPr="00507B11">
            <w:fldChar w:fldCharType="begin"/>
          </w:r>
          <w:r w:rsidRPr="00507B11">
            <w:instrText xml:space="preserve">CITATION Mun05 \l 1057 </w:instrText>
          </w:r>
          <w:r w:rsidR="008F1BEE" w:rsidRPr="00507B11">
            <w:fldChar w:fldCharType="separate"/>
          </w:r>
          <w:r w:rsidR="00533310" w:rsidRPr="00507B11">
            <w:t>(Munawar, 2005)</w:t>
          </w:r>
          <w:r w:rsidR="008F1BEE" w:rsidRPr="00507B11">
            <w:fldChar w:fldCharType="end"/>
          </w:r>
        </w:sdtContent>
      </w:sdt>
    </w:p>
    <w:p w:rsidR="0093731A" w:rsidRPr="000704C1" w:rsidRDefault="0093731A" w:rsidP="00507B11">
      <w:pPr>
        <w:pStyle w:val="normalpas"/>
        <w:rPr>
          <w:i/>
        </w:rPr>
      </w:pPr>
      <w:r w:rsidRPr="000704C1">
        <w:rPr>
          <w:i/>
        </w:rPr>
        <w:t xml:space="preserve">Sebagai sebuah alat bantu modelling dalam suatu pengembangan sistem, UML memiliki beberapa </w:t>
      </w:r>
      <w:r w:rsidR="000704C1" w:rsidRPr="000704C1">
        <w:rPr>
          <w:i/>
        </w:rPr>
        <w:t>Diagram</w:t>
      </w:r>
      <w:r w:rsidRPr="000704C1">
        <w:rPr>
          <w:i/>
        </w:rPr>
        <w:t xml:space="preserve"> yang mampu membantu pengembang mengkomunikasikan sistem yang akan mereka buat, </w:t>
      </w:r>
      <w:r w:rsidR="000704C1" w:rsidRPr="000704C1">
        <w:rPr>
          <w:i/>
        </w:rPr>
        <w:t>Diagram</w:t>
      </w:r>
      <w:r w:rsidRPr="000704C1">
        <w:rPr>
          <w:i/>
        </w:rPr>
        <w:t>-</w:t>
      </w:r>
      <w:r w:rsidR="000704C1" w:rsidRPr="000704C1">
        <w:rPr>
          <w:i/>
        </w:rPr>
        <w:t>Diagram</w:t>
      </w:r>
      <w:r w:rsidRPr="000704C1">
        <w:rPr>
          <w:i/>
        </w:rPr>
        <w:t xml:space="preserve"> tersebut antara lain adalah </w:t>
      </w:r>
      <w:r w:rsidR="00B33AFD" w:rsidRPr="000704C1">
        <w:rPr>
          <w:i/>
        </w:rPr>
        <w:t>Use C</w:t>
      </w:r>
      <w:r w:rsidR="00BC1D55" w:rsidRPr="000704C1">
        <w:rPr>
          <w:i/>
        </w:rPr>
        <w:t>ase</w:t>
      </w:r>
      <w:r w:rsidRPr="000704C1">
        <w:rPr>
          <w:i/>
        </w:rPr>
        <w:t xml:space="preserve">, </w:t>
      </w:r>
      <w:r w:rsidR="004356B6" w:rsidRPr="000704C1">
        <w:rPr>
          <w:i/>
        </w:rPr>
        <w:t>Activity</w:t>
      </w:r>
      <w:r w:rsidR="004D54D4" w:rsidRPr="000704C1">
        <w:rPr>
          <w:i/>
        </w:rPr>
        <w:t xml:space="preserve"> </w:t>
      </w:r>
      <w:r w:rsidR="000704C1" w:rsidRPr="000704C1">
        <w:rPr>
          <w:i/>
        </w:rPr>
        <w:t>Diagram</w:t>
      </w:r>
      <w:r w:rsidRPr="000704C1">
        <w:rPr>
          <w:i/>
        </w:rPr>
        <w:t xml:space="preserve">, </w:t>
      </w:r>
      <w:r w:rsidR="000704C1" w:rsidRPr="000704C1">
        <w:rPr>
          <w:i/>
        </w:rPr>
        <w:t>Class Diagram</w:t>
      </w:r>
      <w:r w:rsidRPr="000704C1">
        <w:rPr>
          <w:i/>
        </w:rPr>
        <w:t xml:space="preserve">, dan </w:t>
      </w:r>
      <w:r w:rsidR="00BC1D55" w:rsidRPr="000704C1">
        <w:rPr>
          <w:i/>
        </w:rPr>
        <w:t>Sequence</w:t>
      </w:r>
      <w:r w:rsidRPr="000704C1">
        <w:rPr>
          <w:i/>
        </w:rPr>
        <w:t xml:space="preserve"> </w:t>
      </w:r>
      <w:r w:rsidR="000704C1" w:rsidRPr="000704C1">
        <w:rPr>
          <w:i/>
        </w:rPr>
        <w:t>Diagram</w:t>
      </w:r>
      <w:r w:rsidRPr="000704C1">
        <w:rPr>
          <w:i/>
        </w:rPr>
        <w:t>.</w:t>
      </w:r>
    </w:p>
    <w:p w:rsidR="0093731A" w:rsidRPr="000704C1" w:rsidRDefault="00BC1D55" w:rsidP="008C4741">
      <w:pPr>
        <w:pStyle w:val="Heading4"/>
        <w:rPr>
          <w:b/>
          <w:i/>
        </w:rPr>
      </w:pPr>
      <w:bookmarkStart w:id="192" w:name="_Toc104676952"/>
      <w:bookmarkStart w:id="193" w:name="_Toc104674559"/>
      <w:bookmarkStart w:id="194" w:name="_Toc117207982"/>
      <w:bookmarkStart w:id="195" w:name="_Toc118383825"/>
      <w:bookmarkStart w:id="196" w:name="_Toc119165484"/>
      <w:r w:rsidRPr="000704C1">
        <w:rPr>
          <w:i/>
        </w:rPr>
        <w:t>Use case</w:t>
      </w:r>
      <w:r w:rsidR="0093731A" w:rsidRPr="000704C1">
        <w:rPr>
          <w:i/>
        </w:rPr>
        <w:t xml:space="preserve"> </w:t>
      </w:r>
      <w:r w:rsidR="000704C1" w:rsidRPr="000704C1">
        <w:rPr>
          <w:i/>
        </w:rPr>
        <w:t>Diagram</w:t>
      </w:r>
      <w:bookmarkEnd w:id="192"/>
      <w:bookmarkEnd w:id="193"/>
      <w:bookmarkEnd w:id="194"/>
      <w:bookmarkEnd w:id="195"/>
      <w:bookmarkEnd w:id="196"/>
    </w:p>
    <w:p w:rsidR="00F35E4F" w:rsidRPr="00C513D0" w:rsidRDefault="00BC1D55" w:rsidP="008C4741">
      <w:pPr>
        <w:pStyle w:val="normalpas"/>
      </w:pPr>
      <w:r w:rsidRPr="00BC1D55">
        <w:rPr>
          <w:i/>
        </w:rPr>
        <w:t>Use case</w:t>
      </w:r>
      <w:r w:rsidR="0093731A" w:rsidRPr="00C513D0">
        <w:t xml:space="preserve"> merupakan penjelasan fungsi dari sebuah sistem melalui perspektif pengguna. </w:t>
      </w:r>
      <w:r w:rsidRPr="00BC1D55">
        <w:rPr>
          <w:i/>
        </w:rPr>
        <w:t>Use case</w:t>
      </w:r>
      <w:r w:rsidR="0093731A" w:rsidRPr="00C513D0">
        <w:t xml:space="preserve"> bekerja dengan cara mendeskripsikan jenis interaksi antara </w:t>
      </w:r>
      <w:r w:rsidR="0093731A" w:rsidRPr="00C513D0">
        <w:rPr>
          <w:i/>
        </w:rPr>
        <w:t>user</w:t>
      </w:r>
      <w:r w:rsidR="0093731A" w:rsidRPr="00C513D0">
        <w:t xml:space="preserve"> (</w:t>
      </w:r>
      <w:r w:rsidR="0093731A" w:rsidRPr="00C513D0">
        <w:rPr>
          <w:i/>
        </w:rPr>
        <w:t>actor</w:t>
      </w:r>
      <w:r w:rsidR="0093731A" w:rsidRPr="00C513D0">
        <w:t xml:space="preserve">) dengan sistemnya sendiri melalui sebuah cerita bagaimana sebuah sistem dipakai. Urutan langkah-langkah yang menerangkan hubungan antara </w:t>
      </w:r>
      <w:r w:rsidR="0093731A" w:rsidRPr="00C513D0">
        <w:rPr>
          <w:i/>
        </w:rPr>
        <w:t>actor</w:t>
      </w:r>
      <w:r w:rsidR="0093731A" w:rsidRPr="00C513D0">
        <w:t xml:space="preserve"> dengan sistem disebut dengan </w:t>
      </w:r>
      <w:r w:rsidR="0093731A" w:rsidRPr="00C513D0">
        <w:rPr>
          <w:i/>
        </w:rPr>
        <w:t xml:space="preserve">scenario. </w:t>
      </w:r>
      <w:r w:rsidR="0093731A" w:rsidRPr="00C513D0">
        <w:t xml:space="preserve">Secara singkat, </w:t>
      </w:r>
      <w:r w:rsidRPr="00BC1D55">
        <w:rPr>
          <w:i/>
        </w:rPr>
        <w:t xml:space="preserve">use </w:t>
      </w:r>
      <w:r w:rsidRPr="00BC1D55">
        <w:rPr>
          <w:i/>
        </w:rPr>
        <w:lastRenderedPageBreak/>
        <w:t>case</w:t>
      </w:r>
      <w:r w:rsidR="0093731A" w:rsidRPr="00C513D0">
        <w:rPr>
          <w:i/>
        </w:rPr>
        <w:t xml:space="preserve"> </w:t>
      </w:r>
      <w:r w:rsidR="0093731A" w:rsidRPr="00C513D0">
        <w:t xml:space="preserve">dapat dikatakan sebagai rangkaian </w:t>
      </w:r>
      <w:r w:rsidR="0093731A" w:rsidRPr="00C513D0">
        <w:rPr>
          <w:i/>
        </w:rPr>
        <w:t>scenario</w:t>
      </w:r>
      <w:r w:rsidR="0093731A" w:rsidRPr="00C513D0">
        <w:t xml:space="preserve"> yang digabungkan bersama-sama oleh tujuan umum pengguna </w:t>
      </w:r>
      <w:sdt>
        <w:sdtPr>
          <w:id w:val="-1007663533"/>
        </w:sdtPr>
        <w:sdtContent>
          <w:r w:rsidR="008F1BEE" w:rsidRPr="00C513D0">
            <w:fldChar w:fldCharType="begin"/>
          </w:r>
          <w:r w:rsidR="0093731A" w:rsidRPr="00C513D0">
            <w:instrText xml:space="preserve"> CITATION Mun05 \l 1057 </w:instrText>
          </w:r>
          <w:r w:rsidR="008F1BEE" w:rsidRPr="00C513D0">
            <w:fldChar w:fldCharType="separate"/>
          </w:r>
          <w:r w:rsidR="00533310" w:rsidRPr="00C513D0">
            <w:t>(Munawar, 2005)</w:t>
          </w:r>
          <w:r w:rsidR="008F1BEE" w:rsidRPr="00C513D0">
            <w:fldChar w:fldCharType="end"/>
          </w:r>
        </w:sdtContent>
      </w:sdt>
      <w:r w:rsidR="0093731A" w:rsidRPr="00C513D0">
        <w:t xml:space="preserve">. </w:t>
      </w:r>
    </w:p>
    <w:p w:rsidR="0093731A" w:rsidRPr="00C513D0" w:rsidRDefault="0093731A" w:rsidP="008C4741">
      <w:pPr>
        <w:pStyle w:val="normalpas"/>
        <w:rPr>
          <w:i/>
        </w:rPr>
      </w:pPr>
      <w:r w:rsidRPr="00C513D0">
        <w:t xml:space="preserve">Setidaknya, ada lima aspek dalam </w:t>
      </w:r>
      <w:r w:rsidR="000704C1" w:rsidRPr="000704C1">
        <w:rPr>
          <w:i/>
        </w:rPr>
        <w:t>Diagram</w:t>
      </w:r>
      <w:r w:rsidRPr="00C513D0">
        <w:t xml:space="preserve"> </w:t>
      </w:r>
      <w:r w:rsidR="00BC1D55" w:rsidRPr="00BC1D55">
        <w:rPr>
          <w:i/>
        </w:rPr>
        <w:t>use case</w:t>
      </w:r>
      <w:r w:rsidRPr="00C513D0">
        <w:t>, antara lain adalah</w:t>
      </w:r>
      <w:r w:rsidR="0044077D" w:rsidRPr="0044077D">
        <w:t xml:space="preserve"> </w:t>
      </w:r>
      <w:r w:rsidRPr="00C513D0">
        <w:rPr>
          <w:i/>
        </w:rPr>
        <w:t xml:space="preserve">actor, </w:t>
      </w:r>
      <w:r w:rsidR="00BC1D55" w:rsidRPr="00BC1D55">
        <w:rPr>
          <w:i/>
        </w:rPr>
        <w:t>use case</w:t>
      </w:r>
      <w:r w:rsidRPr="00C513D0">
        <w:rPr>
          <w:i/>
        </w:rPr>
        <w:t xml:space="preserve"> system / subsystem, relationship </w:t>
      </w:r>
      <w:r w:rsidRPr="00C513D0">
        <w:t xml:space="preserve">dan </w:t>
      </w:r>
      <w:r w:rsidRPr="00C513D0">
        <w:rPr>
          <w:i/>
        </w:rPr>
        <w:t>boundary.</w:t>
      </w:r>
      <w:bookmarkStart w:id="197" w:name="_Toc14032799"/>
    </w:p>
    <w:p w:rsidR="008C4741" w:rsidRPr="008C4741" w:rsidRDefault="008C4741" w:rsidP="00BA1E38">
      <w:pPr>
        <w:pStyle w:val="Caption"/>
        <w:rPr>
          <w:lang w:val="id-ID"/>
        </w:rPr>
      </w:pPr>
      <w:bookmarkStart w:id="198" w:name="_Toc142211780"/>
      <w:r>
        <w:t>Tabel 2.</w:t>
      </w:r>
      <w:fldSimple w:instr=" SEQ Tabel_2. \* ARABIC ">
        <w:r w:rsidR="00EC5CE1">
          <w:rPr>
            <w:noProof/>
          </w:rPr>
          <w:t>2</w:t>
        </w:r>
      </w:fldSimple>
      <w:r>
        <w:rPr>
          <w:lang w:val="id-ID"/>
        </w:rPr>
        <w:t xml:space="preserve"> </w:t>
      </w:r>
      <w:r w:rsidRPr="00C513D0">
        <w:t xml:space="preserve">Simbol-simbol dalam </w:t>
      </w:r>
      <w:r w:rsidRPr="00BC1D55">
        <w:rPr>
          <w:i/>
        </w:rPr>
        <w:t>use case</w:t>
      </w:r>
      <w:r w:rsidRPr="00C513D0">
        <w:t xml:space="preserve"> </w:t>
      </w:r>
      <w:r w:rsidR="000704C1" w:rsidRPr="000704C1">
        <w:rPr>
          <w:i/>
        </w:rPr>
        <w:t>Diagram</w:t>
      </w:r>
      <w:bookmarkEnd w:id="198"/>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97"/>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Actor</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BC1D55" w:rsidP="00F35E4F">
            <w:pPr>
              <w:spacing w:line="480" w:lineRule="auto"/>
              <w:jc w:val="center"/>
              <w:rPr>
                <w:rFonts w:eastAsia="Times New Roman"/>
                <w:i/>
                <w:szCs w:val="24"/>
                <w:lang w:eastAsia="id-ID"/>
              </w:rPr>
            </w:pPr>
            <w:r w:rsidRPr="00BC1D55">
              <w:rPr>
                <w:rFonts w:eastAsia="Times New Roman"/>
                <w:i/>
                <w:szCs w:val="24"/>
                <w:lang w:eastAsia="id-ID"/>
              </w:rPr>
              <w:t>Use case</w:t>
            </w:r>
          </w:p>
        </w:tc>
        <w:tc>
          <w:tcPr>
            <w:tcW w:w="3539" w:type="dxa"/>
            <w:noWrap/>
          </w:tcPr>
          <w:p w:rsidR="0093731A" w:rsidRPr="00C513D0" w:rsidRDefault="0093731A" w:rsidP="00577CE0">
            <w:pPr>
              <w:spacing w:line="360" w:lineRule="auto"/>
              <w:rPr>
                <w:rFonts w:eastAsia="Times New Roman"/>
                <w:szCs w:val="24"/>
              </w:rPr>
            </w:pPr>
            <w:r w:rsidRPr="00C513D0">
              <w:rPr>
                <w:rFonts w:eastAsia="Times New Roman"/>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asosiasi</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include</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extend</w:t>
            </w:r>
          </w:p>
        </w:tc>
        <w:tc>
          <w:tcPr>
            <w:tcW w:w="3539" w:type="dxa"/>
            <w:noWrap/>
          </w:tcPr>
          <w:p w:rsidR="0093731A" w:rsidRPr="00C513D0" w:rsidRDefault="0093731A" w:rsidP="00577CE0">
            <w:pPr>
              <w:spacing w:line="360" w:lineRule="auto"/>
              <w:rPr>
                <w:rFonts w:eastAsia="Times New Roman"/>
                <w:szCs w:val="24"/>
                <w:lang w:eastAsia="id-ID"/>
              </w:rPr>
            </w:pPr>
            <w:r w:rsidRPr="00C513D0">
              <w:rPr>
                <w:rFonts w:eastAsia="Times New Roman"/>
                <w:szCs w:val="24"/>
                <w:lang w:eastAsia="id-ID"/>
              </w:rPr>
              <w:t xml:space="preserve">Memungkinkan suatu </w:t>
            </w:r>
            <w:r w:rsidR="00BC1D55" w:rsidRPr="00BC1D55">
              <w:rPr>
                <w:rFonts w:eastAsia="Times New Roman"/>
                <w:i/>
                <w:szCs w:val="24"/>
                <w:lang w:eastAsia="id-ID"/>
              </w:rPr>
              <w:t>use case</w:t>
            </w:r>
            <w:r w:rsidRPr="00C513D0">
              <w:rPr>
                <w:rFonts w:eastAsia="Times New Roman"/>
                <w:szCs w:val="24"/>
                <w:lang w:eastAsia="id-ID"/>
              </w:rPr>
              <w:t xml:space="preserve"> secara optional menggunakan fungsionalitas yang disediakan oleh </w:t>
            </w:r>
            <w:r w:rsidR="00BC1D55" w:rsidRPr="00BC1D55">
              <w:rPr>
                <w:rFonts w:eastAsia="Times New Roman"/>
                <w:i/>
                <w:szCs w:val="24"/>
                <w:lang w:eastAsia="id-ID"/>
              </w:rPr>
              <w:t>use case</w:t>
            </w:r>
            <w:r w:rsidRPr="00C513D0">
              <w:rPr>
                <w:rFonts w:eastAsia="Times New Roman"/>
                <w:szCs w:val="24"/>
                <w:lang w:eastAsia="id-ID"/>
              </w:rPr>
              <w:t xml:space="preserve"> lainnya</w:t>
            </w:r>
          </w:p>
        </w:tc>
      </w:tr>
    </w:tbl>
    <w:p w:rsidR="0093731A" w:rsidRPr="00C513D0" w:rsidRDefault="0093731A" w:rsidP="0093731A">
      <w:pPr>
        <w:spacing w:after="0" w:line="240" w:lineRule="auto"/>
        <w:rPr>
          <w:rFonts w:cs="Times New Roman"/>
        </w:rPr>
      </w:pPr>
      <w:bookmarkStart w:id="199" w:name="_Toc104674560"/>
      <w:bookmarkStart w:id="200" w:name="_Toc104676953"/>
    </w:p>
    <w:p w:rsidR="00B53EF0" w:rsidRDefault="00B53EF0">
      <w:pPr>
        <w:rPr>
          <w:rFonts w:eastAsiaTheme="majorEastAsia" w:cstheme="majorBidi"/>
          <w:iCs/>
          <w:color w:val="000000" w:themeColor="text1"/>
          <w:lang w:val="en-US"/>
        </w:rPr>
      </w:pPr>
      <w:bookmarkStart w:id="201" w:name="_Toc117207983"/>
      <w:bookmarkStart w:id="202" w:name="_Toc118383826"/>
      <w:bookmarkStart w:id="203" w:name="_Toc119165485"/>
      <w:r>
        <w:br w:type="page"/>
      </w:r>
    </w:p>
    <w:p w:rsidR="0093731A" w:rsidRPr="000704C1" w:rsidRDefault="000704C1" w:rsidP="008C4741">
      <w:pPr>
        <w:pStyle w:val="Heading4"/>
        <w:rPr>
          <w:b/>
          <w:i/>
        </w:rPr>
      </w:pPr>
      <w:r w:rsidRPr="000704C1">
        <w:rPr>
          <w:i/>
        </w:rPr>
        <w:lastRenderedPageBreak/>
        <w:t>Class Diagram</w:t>
      </w:r>
      <w:bookmarkEnd w:id="199"/>
      <w:bookmarkEnd w:id="200"/>
      <w:bookmarkEnd w:id="201"/>
      <w:bookmarkEnd w:id="202"/>
      <w:bookmarkEnd w:id="203"/>
    </w:p>
    <w:p w:rsidR="0093731A" w:rsidRPr="00C513D0" w:rsidRDefault="000704C1" w:rsidP="00B53EF0">
      <w:pPr>
        <w:pStyle w:val="normalpas"/>
        <w:rPr>
          <w:i/>
        </w:rPr>
      </w:pPr>
      <w:r w:rsidRPr="000704C1">
        <w:rPr>
          <w:i/>
        </w:rPr>
        <w:t xml:space="preserve">Class </w:t>
      </w:r>
      <w:r w:rsidR="0093731A" w:rsidRPr="00C513D0">
        <w:t xml:space="preserve">dalam notasi UML digambarkan dengan kotak. Nama </w:t>
      </w:r>
      <w:r w:rsidRPr="000704C1">
        <w:rPr>
          <w:i/>
        </w:rPr>
        <w:t xml:space="preserve">Class </w:t>
      </w:r>
      <w:r w:rsidR="0093731A" w:rsidRPr="00C513D0">
        <w:t xml:space="preserve">menggunakan huruf besar diawal kalimatnya dan diletakkan diatas kotak. Bila </w:t>
      </w:r>
      <w:r w:rsidRPr="000704C1">
        <w:rPr>
          <w:i/>
        </w:rPr>
        <w:t xml:space="preserve">Class </w:t>
      </w:r>
      <w:r w:rsidR="0093731A" w:rsidRPr="00C513D0">
        <w:t xml:space="preserve">mempunyai nama yang terdiri dari 2 (dua) suku kata atau lebih, maka semua suku kata digabungkan tanpa spasi dengan huruf awal tiap suku kata menggunakan huruf besar. </w:t>
      </w:r>
      <w:r w:rsidR="00D952B5" w:rsidRPr="00C513D0">
        <w:rPr>
          <w:i/>
          <w:iCs/>
          <w:color w:val="000000"/>
        </w:rPr>
        <w:t xml:space="preserve">Atribut </w:t>
      </w:r>
      <w:r w:rsidR="0093731A" w:rsidRPr="00C513D0">
        <w:t xml:space="preserve">adalah </w:t>
      </w:r>
      <w:r w:rsidR="00D952B5" w:rsidRPr="00C513D0">
        <w:rPr>
          <w:i/>
          <w:iCs/>
          <w:color w:val="000000"/>
        </w:rPr>
        <w:t xml:space="preserve">properti </w:t>
      </w:r>
      <w:r w:rsidR="0093731A" w:rsidRPr="00C513D0">
        <w:t xml:space="preserve">dari sebuah </w:t>
      </w:r>
      <w:r w:rsidRPr="000704C1">
        <w:rPr>
          <w:i/>
        </w:rPr>
        <w:t xml:space="preserve">Class </w:t>
      </w:r>
      <w:r w:rsidR="0093731A" w:rsidRPr="00C513D0">
        <w:rPr>
          <w:i/>
        </w:rPr>
        <w:t xml:space="preserve">. Attribute </w:t>
      </w:r>
      <w:r w:rsidR="0093731A" w:rsidRPr="00C513D0">
        <w:t xml:space="preserve">ini melukiskan batas nilai yang mungkin ada pada objek dari </w:t>
      </w:r>
      <w:r w:rsidRPr="000704C1">
        <w:rPr>
          <w:i/>
        </w:rPr>
        <w:t xml:space="preserve">Class </w:t>
      </w:r>
      <w:r w:rsidR="0093731A" w:rsidRPr="00C513D0">
        <w:rPr>
          <w:i/>
        </w:rPr>
        <w:t xml:space="preserve">. </w:t>
      </w:r>
      <w:r w:rsidR="0093731A" w:rsidRPr="00C513D0">
        <w:t xml:space="preserve">Sebuah </w:t>
      </w:r>
      <w:r w:rsidRPr="000704C1">
        <w:rPr>
          <w:i/>
        </w:rPr>
        <w:t xml:space="preserve">Class </w:t>
      </w:r>
      <w:r w:rsidR="0093731A" w:rsidRPr="00C513D0">
        <w:t xml:space="preserve">mungkin mempunyai nol atau lebih </w:t>
      </w:r>
      <w:r w:rsidR="0093731A" w:rsidRPr="00C513D0">
        <w:rPr>
          <w:i/>
        </w:rPr>
        <w:t xml:space="preserve">attribute. </w:t>
      </w:r>
      <w:r w:rsidR="008F1BEE"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8F1BEE" w:rsidRPr="00C513D0">
        <w:rPr>
          <w:i/>
        </w:rPr>
        <w:fldChar w:fldCharType="separate"/>
      </w:r>
      <w:r w:rsidR="00653D52" w:rsidRPr="00C513D0">
        <w:t>(Munawar, 2005)</w:t>
      </w:r>
      <w:r w:rsidR="008F1BEE" w:rsidRPr="00C513D0">
        <w:rPr>
          <w:i/>
        </w:rPr>
        <w:fldChar w:fldCharType="end"/>
      </w:r>
      <w:r w:rsidR="0093731A" w:rsidRPr="00C513D0">
        <w:rPr>
          <w:i/>
        </w:rPr>
        <w:t>.</w:t>
      </w:r>
    </w:p>
    <w:p w:rsidR="0093731A" w:rsidRPr="00C513D0" w:rsidRDefault="0093731A" w:rsidP="00B53EF0">
      <w:pPr>
        <w:pStyle w:val="normalpas"/>
        <w:rPr>
          <w:i/>
        </w:rPr>
      </w:pPr>
      <w:r w:rsidRPr="00C513D0">
        <w:rPr>
          <w:i/>
        </w:rPr>
        <w:t xml:space="preserve">Operation </w:t>
      </w:r>
      <w:r w:rsidRPr="00C513D0">
        <w:t xml:space="preserve">adalah sesuatu yang bisa dilakukan oleh sebuah </w:t>
      </w:r>
      <w:r w:rsidR="000704C1" w:rsidRPr="000704C1">
        <w:rPr>
          <w:i/>
        </w:rPr>
        <w:t xml:space="preserve">Class </w:t>
      </w:r>
      <w:r w:rsidRPr="00C513D0">
        <w:t xml:space="preserve">atau </w:t>
      </w:r>
      <w:r w:rsidR="000704C1" w:rsidRPr="000704C1">
        <w:rPr>
          <w:i/>
        </w:rPr>
        <w:t xml:space="preserve">Class </w:t>
      </w:r>
      <w:r w:rsidRPr="00C513D0">
        <w:t xml:space="preserve">yang lain dapat lakukan untuk sebuah </w:t>
      </w:r>
      <w:r w:rsidR="000704C1" w:rsidRPr="000704C1">
        <w:rPr>
          <w:i/>
        </w:rPr>
        <w:t xml:space="preserve">Class </w:t>
      </w:r>
      <w:r w:rsidRPr="00C513D0">
        <w:t xml:space="preserve">. </w:t>
      </w:r>
      <w:r w:rsidRPr="00C513D0">
        <w:rPr>
          <w:i/>
        </w:rPr>
        <w:t xml:space="preserve">Responsibility </w:t>
      </w:r>
      <w:r w:rsidRPr="00C513D0">
        <w:t xml:space="preserve">adalah keterangan tentang apa yang akan dilakukan </w:t>
      </w:r>
      <w:r w:rsidR="000704C1" w:rsidRPr="000704C1">
        <w:rPr>
          <w:i/>
        </w:rPr>
        <w:t xml:space="preserve">Class </w:t>
      </w:r>
      <w:r w:rsidRPr="00C513D0">
        <w:t xml:space="preserve">yaitu apa yang akan dicapai oleh </w:t>
      </w:r>
      <w:r w:rsidR="00D952B5" w:rsidRPr="00C513D0">
        <w:rPr>
          <w:i/>
          <w:iCs/>
          <w:color w:val="000000"/>
        </w:rPr>
        <w:t xml:space="preserve">atribut </w:t>
      </w:r>
      <w:r w:rsidRPr="00C513D0">
        <w:t xml:space="preserve">dan </w:t>
      </w:r>
      <w:r w:rsidR="00D952B5" w:rsidRPr="00C513D0">
        <w:rPr>
          <w:i/>
          <w:iCs/>
          <w:color w:val="000000"/>
        </w:rPr>
        <w:t>operation</w:t>
      </w:r>
      <w:r w:rsidRPr="00C513D0">
        <w:rPr>
          <w:i/>
        </w:rPr>
        <w:t xml:space="preserve">. </w:t>
      </w:r>
      <w:r w:rsidR="008F1BEE"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8F1BEE" w:rsidRPr="00C513D0">
        <w:rPr>
          <w:i/>
        </w:rPr>
        <w:fldChar w:fldCharType="separate"/>
      </w:r>
      <w:r w:rsidR="00653D52" w:rsidRPr="00C513D0">
        <w:t>(Munawar, 2005)</w:t>
      </w:r>
      <w:r w:rsidR="008F1BEE" w:rsidRPr="00C513D0">
        <w:rPr>
          <w:i/>
        </w:rPr>
        <w:fldChar w:fldCharType="end"/>
      </w:r>
    </w:p>
    <w:p w:rsidR="00B53EF0" w:rsidRPr="00B53EF0" w:rsidRDefault="00B53EF0" w:rsidP="00BA1E38">
      <w:pPr>
        <w:pStyle w:val="Caption"/>
        <w:rPr>
          <w:lang w:val="id-ID"/>
        </w:rPr>
      </w:pPr>
      <w:bookmarkStart w:id="204" w:name="_Toc142211781"/>
      <w:r>
        <w:t>Tabel 2.</w:t>
      </w:r>
      <w:fldSimple w:instr=" SEQ Tabel_2. \* ARABIC ">
        <w:r w:rsidR="00EC5CE1">
          <w:rPr>
            <w:noProof/>
          </w:rPr>
          <w:t>3</w:t>
        </w:r>
      </w:fldSimple>
      <w:r>
        <w:rPr>
          <w:lang w:val="id-ID"/>
        </w:rPr>
        <w:t xml:space="preserve"> </w:t>
      </w:r>
      <w:r w:rsidRPr="00C513D0">
        <w:rPr>
          <w:bCs/>
        </w:rPr>
        <w:t xml:space="preserve">Simbol-simbol dalam usecase </w:t>
      </w:r>
      <w:r w:rsidR="000704C1" w:rsidRPr="000704C1">
        <w:rPr>
          <w:bCs/>
          <w:i/>
        </w:rPr>
        <w:t>Diagram</w:t>
      </w:r>
      <w:bookmarkEnd w:id="204"/>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szCs w:val="24"/>
              </w:rPr>
              <w:br w:type="page"/>
            </w:r>
            <w:r w:rsidRPr="00C513D0">
              <w:rPr>
                <w:rFonts w:eastAsia="Times New Roman"/>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Cs w:val="24"/>
              </w:rPr>
            </w:pPr>
            <w:r w:rsidRPr="00C513D0">
              <w:rPr>
                <w:rFonts w:eastAsia="Times New Roman"/>
                <w:noProof/>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Cs w:val="24"/>
              </w:rPr>
            </w:pPr>
          </w:p>
          <w:p w:rsidR="0093731A" w:rsidRPr="00C513D0" w:rsidRDefault="0093731A" w:rsidP="00F35E4F">
            <w:pPr>
              <w:widowControl w:val="0"/>
              <w:autoSpaceDE w:val="0"/>
              <w:autoSpaceDN w:val="0"/>
              <w:adjustRightInd w:val="0"/>
              <w:spacing w:line="480" w:lineRule="auto"/>
              <w:jc w:val="both"/>
              <w:rPr>
                <w:rFonts w:eastAsia="Times New Roman"/>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0704C1" w:rsidP="00F35E4F">
            <w:pPr>
              <w:widowControl w:val="0"/>
              <w:autoSpaceDE w:val="0"/>
              <w:autoSpaceDN w:val="0"/>
              <w:adjustRightInd w:val="0"/>
              <w:spacing w:line="480" w:lineRule="auto"/>
              <w:jc w:val="both"/>
              <w:rPr>
                <w:rFonts w:eastAsia="Times New Roman"/>
                <w:szCs w:val="24"/>
              </w:rPr>
            </w:pPr>
            <w:r w:rsidRPr="000704C1">
              <w:rPr>
                <w:rFonts w:eastAsia="Times New Roman"/>
                <w:i/>
                <w:iCs/>
                <w:szCs w:val="24"/>
              </w:rPr>
              <w:t xml:space="preserve">Class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8F1BEE" w:rsidP="00F35E4F">
            <w:pPr>
              <w:widowControl w:val="0"/>
              <w:autoSpaceDE w:val="0"/>
              <w:autoSpaceDN w:val="0"/>
              <w:adjustRightInd w:val="0"/>
              <w:spacing w:line="480" w:lineRule="auto"/>
              <w:jc w:val="both"/>
              <w:rPr>
                <w:rFonts w:eastAsia="Times New Roman"/>
                <w:szCs w:val="24"/>
              </w:rPr>
            </w:pPr>
            <w:r w:rsidRPr="008F1BEE">
              <w:rPr>
                <w:rFonts w:eastAsia="Times New Roman"/>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Garis yang melambangkan konse</w:t>
            </w:r>
            <w:r w:rsidR="00F732B0" w:rsidRPr="00C513D0">
              <w:rPr>
                <w:rFonts w:eastAsia="Times New Roman"/>
                <w:szCs w:val="24"/>
              </w:rPr>
              <w:t>p pewarisan dari suatu kelas kesatu atau lebih sub</w:t>
            </w:r>
            <w:r w:rsidRPr="00C513D0">
              <w:rPr>
                <w:rFonts w:eastAsia="Times New Roman"/>
                <w:szCs w:val="24"/>
              </w:rPr>
              <w:t>kelas</w:t>
            </w:r>
          </w:p>
        </w:tc>
      </w:tr>
      <w:tr w:rsidR="0093731A" w:rsidRPr="00C513D0" w:rsidTr="00F35E4F">
        <w:trPr>
          <w:trHeight w:val="375"/>
          <w:jc w:val="center"/>
        </w:trPr>
        <w:tc>
          <w:tcPr>
            <w:tcW w:w="2656" w:type="dxa"/>
          </w:tcPr>
          <w:p w:rsidR="0093731A" w:rsidRPr="00C513D0" w:rsidRDefault="0093731A" w:rsidP="00EC6920">
            <w:pPr>
              <w:widowControl w:val="0"/>
              <w:autoSpaceDE w:val="0"/>
              <w:autoSpaceDN w:val="0"/>
              <w:adjustRightInd w:val="0"/>
              <w:spacing w:line="480" w:lineRule="auto"/>
              <w:ind w:leftChars="200" w:left="480"/>
              <w:jc w:val="both"/>
              <w:rPr>
                <w:rFonts w:eastAsia="Times New Roman"/>
                <w:b/>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Apa yang menghubungkan antara objek satu dengan objek lainnya</w:t>
            </w:r>
          </w:p>
        </w:tc>
      </w:tr>
    </w:tbl>
    <w:p w:rsidR="0093731A" w:rsidRPr="00C513D0" w:rsidRDefault="0093731A" w:rsidP="0093731A">
      <w:pPr>
        <w:spacing w:after="0" w:line="480" w:lineRule="auto"/>
        <w:jc w:val="both"/>
        <w:rPr>
          <w:rFonts w:cs="Times New Roman"/>
          <w:bCs/>
          <w:sz w:val="8"/>
          <w:szCs w:val="24"/>
        </w:rPr>
      </w:pPr>
    </w:p>
    <w:p w:rsidR="0093731A" w:rsidRPr="00C513D0" w:rsidRDefault="004356B6" w:rsidP="008C4741">
      <w:pPr>
        <w:pStyle w:val="Heading4"/>
        <w:rPr>
          <w:b/>
        </w:rPr>
      </w:pPr>
      <w:bookmarkStart w:id="205" w:name="_Toc104676954"/>
      <w:bookmarkStart w:id="206" w:name="_Toc104674561"/>
      <w:bookmarkStart w:id="207" w:name="_Toc117207984"/>
      <w:bookmarkStart w:id="208" w:name="_Toc118383827"/>
      <w:bookmarkStart w:id="209" w:name="_Toc119165486"/>
      <w:r w:rsidRPr="004356B6">
        <w:rPr>
          <w:i/>
        </w:rPr>
        <w:lastRenderedPageBreak/>
        <w:t>Activity</w:t>
      </w:r>
      <w:r w:rsidR="004D54D4" w:rsidRPr="004D54D4">
        <w:rPr>
          <w:i/>
        </w:rPr>
        <w:t xml:space="preserve"> </w:t>
      </w:r>
      <w:r w:rsidR="000704C1" w:rsidRPr="000704C1">
        <w:rPr>
          <w:i/>
        </w:rPr>
        <w:t>Diagram</w:t>
      </w:r>
      <w:bookmarkEnd w:id="205"/>
      <w:bookmarkEnd w:id="206"/>
      <w:bookmarkEnd w:id="207"/>
      <w:bookmarkEnd w:id="208"/>
      <w:bookmarkEnd w:id="209"/>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yaitu teknik u</w:t>
      </w:r>
      <w:r w:rsidR="00F732B0" w:rsidRPr="00C513D0">
        <w:t>ntuk mendeskripsikan logika pros</w:t>
      </w:r>
      <w:r w:rsidR="0093731A" w:rsidRPr="00C513D0">
        <w:t xml:space="preserve">edural, proses bisnis dan aliran kerja dalam banyak kasus.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juga dapat menggambarkan proses paralel yang mungkin terjadi pada beberapa eksekusi.</w:t>
      </w:r>
      <w:r w:rsidR="008F1BEE"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8F1BEE" w:rsidRPr="00C513D0">
        <w:fldChar w:fldCharType="separate"/>
      </w:r>
      <w:r w:rsidR="00653D52" w:rsidRPr="00C513D0">
        <w:t>(Munawar, 2005)</w:t>
      </w:r>
      <w:r w:rsidR="008F1BEE" w:rsidRPr="00C513D0">
        <w:fldChar w:fldCharType="end"/>
      </w:r>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seperti sebuah flowchart.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menunjukkan tahapan, pengambilan keputusan dan pencabangan. </w:t>
      </w:r>
      <w:r w:rsidR="000704C1" w:rsidRPr="000704C1">
        <w:rPr>
          <w:i/>
        </w:rPr>
        <w:t>Diagram</w:t>
      </w:r>
      <w:r w:rsidR="0093731A" w:rsidRPr="00C513D0">
        <w:t xml:space="preserve"> ini sangat berguna untuk menunjukan operation sebuah objek dan proses bisnis. Kelebihan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dibanding flowchart adalah kemampuan dalam menampilkan aktivitas paralel serta dapat digunakan untuk menunjukan siapa mengerjakan apa dengan teknik </w:t>
      </w:r>
      <w:r w:rsidR="00D952B5" w:rsidRPr="00C513D0">
        <w:rPr>
          <w:color w:val="000000"/>
        </w:rPr>
        <w:t>partition</w:t>
      </w:r>
      <w:r w:rsidR="0093731A" w:rsidRPr="00C513D0">
        <w:t>.</w:t>
      </w:r>
      <w:bookmarkStart w:id="210" w:name="_Toc14032801"/>
      <w:r w:rsidR="008F1BEE"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8F1BEE" w:rsidRPr="00C513D0">
        <w:fldChar w:fldCharType="separate"/>
      </w:r>
      <w:r w:rsidR="00653D52" w:rsidRPr="00C513D0">
        <w:t>(Munawar, 2005)</w:t>
      </w:r>
      <w:r w:rsidR="008F1BEE" w:rsidRPr="00C513D0">
        <w:fldChar w:fldCharType="end"/>
      </w:r>
    </w:p>
    <w:p w:rsidR="007D2D62" w:rsidRPr="007D2D62" w:rsidRDefault="007D2D62" w:rsidP="00BA1E38">
      <w:pPr>
        <w:pStyle w:val="Caption"/>
        <w:rPr>
          <w:lang w:val="id-ID"/>
        </w:rPr>
      </w:pPr>
      <w:bookmarkStart w:id="211" w:name="_Toc142211782"/>
      <w:r>
        <w:t>Tabel 2.</w:t>
      </w:r>
      <w:fldSimple w:instr=" SEQ Tabel_2. \* ARABIC ">
        <w:r w:rsidR="00EC5CE1">
          <w:rPr>
            <w:noProof/>
          </w:rPr>
          <w:t>4</w:t>
        </w:r>
      </w:fldSimple>
      <w:r>
        <w:rPr>
          <w:lang w:val="id-ID"/>
        </w:rPr>
        <w:t xml:space="preserve"> </w:t>
      </w:r>
      <w:r w:rsidRPr="00C513D0">
        <w:t xml:space="preserve">Simbol-simbol dalam </w:t>
      </w:r>
      <w:r w:rsidR="004356B6" w:rsidRPr="004356B6">
        <w:rPr>
          <w:i/>
        </w:rPr>
        <w:t>Activity</w:t>
      </w:r>
      <w:r w:rsidR="004D54D4" w:rsidRPr="004D54D4">
        <w:rPr>
          <w:i/>
        </w:rPr>
        <w:t xml:space="preserve"> </w:t>
      </w:r>
      <w:r w:rsidR="000704C1" w:rsidRPr="000704C1">
        <w:rPr>
          <w:i/>
        </w:rPr>
        <w:t>Diagram</w:t>
      </w:r>
      <w:bookmarkEnd w:id="211"/>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301298">
        <w:trPr>
          <w:trHeight w:val="525"/>
          <w:jc w:val="center"/>
        </w:trPr>
        <w:tc>
          <w:tcPr>
            <w:tcW w:w="2336" w:type="dxa"/>
            <w:shd w:val="clear" w:color="auto" w:fill="D9D9D9" w:themeFill="background1" w:themeFillShade="D9"/>
            <w:vAlign w:val="center"/>
          </w:tcPr>
          <w:bookmarkEnd w:id="210"/>
          <w:p w:rsidR="0093731A" w:rsidRPr="00C513D0" w:rsidRDefault="0093731A" w:rsidP="00301298">
            <w:pPr>
              <w:jc w:val="center"/>
              <w:rPr>
                <w:rFonts w:eastAsia="Times New Roman"/>
                <w:szCs w:val="24"/>
              </w:rPr>
            </w:pPr>
            <w:r w:rsidRPr="00C513D0">
              <w:rPr>
                <w:rFonts w:eastAsia="Times New Roman"/>
                <w:szCs w:val="24"/>
              </w:rPr>
              <w:t>Simbol</w:t>
            </w:r>
          </w:p>
        </w:tc>
        <w:tc>
          <w:tcPr>
            <w:tcW w:w="2477"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Nama</w:t>
            </w:r>
          </w:p>
        </w:tc>
        <w:tc>
          <w:tcPr>
            <w:tcW w:w="3071"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Keterangan</w:t>
            </w:r>
          </w:p>
        </w:tc>
      </w:tr>
      <w:tr w:rsidR="0093731A" w:rsidRPr="00C513D0" w:rsidTr="00F35E4F">
        <w:trPr>
          <w:trHeight w:val="639"/>
          <w:jc w:val="center"/>
        </w:trPr>
        <w:tc>
          <w:tcPr>
            <w:tcW w:w="2336" w:type="dxa"/>
          </w:tcPr>
          <w:p w:rsidR="0093731A" w:rsidRPr="00C513D0" w:rsidRDefault="008F1BEE" w:rsidP="00D33542">
            <w:pPr>
              <w:spacing w:after="120" w:line="480" w:lineRule="auto"/>
              <w:rPr>
                <w:rFonts w:eastAsia="Times New Roman"/>
                <w:szCs w:val="24"/>
              </w:rPr>
            </w:pPr>
            <w:r w:rsidRPr="008F1BEE">
              <w:rPr>
                <w:rFonts w:eastAsia="Times New Roman"/>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Start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wal atau permulaan</w:t>
            </w:r>
          </w:p>
        </w:tc>
      </w:tr>
      <w:tr w:rsidR="0093731A" w:rsidRPr="00C513D0" w:rsidTr="00F35E4F">
        <w:trPr>
          <w:trHeight w:val="878"/>
          <w:jc w:val="center"/>
        </w:trPr>
        <w:tc>
          <w:tcPr>
            <w:tcW w:w="2336" w:type="dxa"/>
          </w:tcPr>
          <w:p w:rsidR="0093731A" w:rsidRPr="00C513D0" w:rsidRDefault="008F1BEE" w:rsidP="00D33542">
            <w:pPr>
              <w:spacing w:after="120" w:line="480" w:lineRule="auto"/>
              <w:rPr>
                <w:rFonts w:eastAsia="Times New Roman"/>
                <w:szCs w:val="24"/>
              </w:rPr>
            </w:pPr>
            <w:r w:rsidRPr="008F1BEE">
              <w:rPr>
                <w:rFonts w:eastAsia="Times New Roman"/>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End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khir atau akhir dari aktivitas</w:t>
            </w:r>
          </w:p>
        </w:tc>
      </w:tr>
      <w:tr w:rsidR="0093731A" w:rsidRPr="00C513D0" w:rsidTr="00F35E4F">
        <w:trPr>
          <w:trHeight w:val="599"/>
          <w:jc w:val="center"/>
        </w:trPr>
        <w:tc>
          <w:tcPr>
            <w:tcW w:w="2336" w:type="dxa"/>
          </w:tcPr>
          <w:p w:rsidR="0093731A" w:rsidRPr="00C513D0" w:rsidRDefault="008F1BEE" w:rsidP="00D33542">
            <w:pPr>
              <w:spacing w:after="120" w:line="480" w:lineRule="auto"/>
              <w:rPr>
                <w:rFonts w:eastAsia="Times New Roman"/>
                <w:szCs w:val="24"/>
              </w:rPr>
            </w:pPr>
            <w:r w:rsidRPr="008F1BEE">
              <w:rPr>
                <w:rFonts w:eastAsia="Times New Roman"/>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4356B6" w:rsidP="00D33542">
            <w:pPr>
              <w:spacing w:after="120" w:line="480" w:lineRule="auto"/>
              <w:rPr>
                <w:rFonts w:eastAsia="Times New Roman"/>
                <w:i/>
                <w:szCs w:val="24"/>
              </w:rPr>
            </w:pPr>
            <w:r w:rsidRPr="004356B6">
              <w:rPr>
                <w:rFonts w:eastAsia="Times New Roman"/>
                <w:i/>
                <w:szCs w:val="24"/>
              </w:rPr>
              <w:t xml:space="preserve">Activity </w:t>
            </w:r>
          </w:p>
        </w:tc>
        <w:tc>
          <w:tcPr>
            <w:tcW w:w="3071" w:type="dxa"/>
          </w:tcPr>
          <w:p w:rsidR="0093731A" w:rsidRPr="00C513D0" w:rsidRDefault="004356B6" w:rsidP="00D33542">
            <w:pPr>
              <w:spacing w:after="120" w:line="480" w:lineRule="auto"/>
              <w:rPr>
                <w:rFonts w:eastAsia="Times New Roman"/>
                <w:szCs w:val="24"/>
              </w:rPr>
            </w:pPr>
            <w:r w:rsidRPr="004356B6">
              <w:rPr>
                <w:rFonts w:eastAsia="Times New Roman"/>
                <w:i/>
                <w:szCs w:val="24"/>
              </w:rPr>
              <w:t>Activity</w:t>
            </w:r>
            <w:r w:rsidR="004D54D4" w:rsidRPr="004D54D4">
              <w:rPr>
                <w:rFonts w:eastAsia="Times New Roman"/>
                <w:i/>
                <w:szCs w:val="24"/>
              </w:rPr>
              <w:t xml:space="preserve"> </w:t>
            </w:r>
            <w:r w:rsidR="0093731A" w:rsidRPr="00C513D0">
              <w:rPr>
                <w:rFonts w:eastAsia="Times New Roman"/>
                <w:szCs w:val="24"/>
              </w:rPr>
              <w:t xml:space="preserve">atau aktivitas yang dilakukan oleh </w:t>
            </w:r>
            <w:r w:rsidR="0093731A" w:rsidRPr="00C513D0">
              <w:rPr>
                <w:rFonts w:eastAsia="Times New Roman"/>
                <w:i/>
                <w:szCs w:val="24"/>
              </w:rPr>
              <w:t>actor</w:t>
            </w:r>
          </w:p>
        </w:tc>
      </w:tr>
      <w:tr w:rsidR="0093731A" w:rsidRPr="00C513D0" w:rsidTr="00F35E4F">
        <w:trPr>
          <w:trHeight w:val="599"/>
          <w:jc w:val="center"/>
        </w:trPr>
        <w:tc>
          <w:tcPr>
            <w:tcW w:w="2336" w:type="dxa"/>
          </w:tcPr>
          <w:p w:rsidR="0093731A" w:rsidRPr="00C513D0" w:rsidRDefault="008F1BEE" w:rsidP="00D33542">
            <w:pPr>
              <w:spacing w:after="120" w:line="480" w:lineRule="auto"/>
              <w:rPr>
                <w:rFonts w:eastAsia="Times New Roman"/>
                <w:szCs w:val="24"/>
              </w:rPr>
            </w:pPr>
            <w:r w:rsidRPr="008F1BEE">
              <w:rPr>
                <w:rFonts w:eastAsia="Times New Roman"/>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Decis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Pilihan untuk mengambil keputusan</w:t>
            </w:r>
          </w:p>
        </w:tc>
      </w:tr>
      <w:tr w:rsidR="0093731A" w:rsidRPr="00C513D0" w:rsidTr="00F35E4F">
        <w:trPr>
          <w:trHeight w:val="111"/>
          <w:jc w:val="center"/>
        </w:trPr>
        <w:tc>
          <w:tcPr>
            <w:tcW w:w="2336" w:type="dxa"/>
          </w:tcPr>
          <w:p w:rsidR="0093731A" w:rsidRPr="00C513D0" w:rsidRDefault="008F1BEE" w:rsidP="00D33542">
            <w:pPr>
              <w:spacing w:after="120" w:line="480" w:lineRule="auto"/>
              <w:rPr>
                <w:rFonts w:eastAsia="Times New Roman"/>
                <w:szCs w:val="24"/>
              </w:rPr>
            </w:pPr>
            <w:r w:rsidRPr="008F1BEE">
              <w:rPr>
                <w:rFonts w:eastAsia="Times New Roman"/>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Interact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Alur</w:t>
            </w:r>
          </w:p>
        </w:tc>
      </w:tr>
    </w:tbl>
    <w:p w:rsidR="0093731A" w:rsidRPr="00C513D0" w:rsidRDefault="0093731A" w:rsidP="0093731A">
      <w:pPr>
        <w:rPr>
          <w:rFonts w:cs="Times New Roman"/>
          <w:sz w:val="2"/>
        </w:rPr>
      </w:pPr>
      <w:bookmarkStart w:id="212" w:name="_Toc104674562"/>
      <w:bookmarkStart w:id="213" w:name="_Toc104676955"/>
    </w:p>
    <w:p w:rsidR="0093731A" w:rsidRPr="00C513D0" w:rsidRDefault="00BC1D55" w:rsidP="008C4741">
      <w:pPr>
        <w:pStyle w:val="Heading4"/>
        <w:rPr>
          <w:b/>
        </w:rPr>
      </w:pPr>
      <w:bookmarkStart w:id="214" w:name="_Toc117207985"/>
      <w:bookmarkStart w:id="215" w:name="_Toc118383828"/>
      <w:bookmarkStart w:id="216" w:name="_Toc119165487"/>
      <w:r w:rsidRPr="00B47EC4">
        <w:rPr>
          <w:i/>
        </w:rPr>
        <w:lastRenderedPageBreak/>
        <w:t>Sequence</w:t>
      </w:r>
      <w:r w:rsidR="0093731A" w:rsidRPr="00C513D0">
        <w:t xml:space="preserve"> </w:t>
      </w:r>
      <w:r w:rsidR="000704C1" w:rsidRPr="000704C1">
        <w:rPr>
          <w:i/>
        </w:rPr>
        <w:t>Diagram</w:t>
      </w:r>
      <w:bookmarkEnd w:id="212"/>
      <w:bookmarkEnd w:id="213"/>
      <w:bookmarkEnd w:id="214"/>
      <w:bookmarkEnd w:id="215"/>
      <w:bookmarkEnd w:id="216"/>
    </w:p>
    <w:p w:rsidR="0093731A" w:rsidRPr="00C513D0" w:rsidRDefault="00BC1D55" w:rsidP="001B1E29">
      <w:pPr>
        <w:pStyle w:val="normalpas"/>
        <w:rPr>
          <w:i/>
        </w:rPr>
      </w:pP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digunakan untuk menggambarkan perilaku pada sebuah </w:t>
      </w:r>
      <w:r w:rsidR="0093731A" w:rsidRPr="00C513D0">
        <w:rPr>
          <w:i/>
        </w:rPr>
        <w:t xml:space="preserve">scenario. </w:t>
      </w:r>
      <w:r w:rsidR="000704C1" w:rsidRPr="000704C1">
        <w:rPr>
          <w:i/>
        </w:rPr>
        <w:t>Diagram</w:t>
      </w:r>
      <w:r w:rsidR="00F732B0" w:rsidRPr="00C513D0">
        <w:t xml:space="preserve"> ini menunjukan sejumlah contoh</w:t>
      </w:r>
      <w:r w:rsidR="0093731A" w:rsidRPr="00C513D0">
        <w:t xml:space="preserve"> objek dan </w:t>
      </w:r>
      <w:r w:rsidR="0093731A" w:rsidRPr="00C513D0">
        <w:rPr>
          <w:i/>
        </w:rPr>
        <w:t xml:space="preserve">message </w:t>
      </w:r>
      <w:r w:rsidR="0093731A" w:rsidRPr="00C513D0">
        <w:t xml:space="preserve">(pesan) yang diletakkan diantara objek-objek ini </w:t>
      </w:r>
      <w:r w:rsidR="0071263F" w:rsidRPr="00C513D0">
        <w:t>di dalam</w:t>
      </w:r>
      <w:r w:rsidR="00D952B5" w:rsidRPr="00C513D0">
        <w:rPr>
          <w:lang w:val="en-US"/>
        </w:rPr>
        <w:t xml:space="preserve"> </w:t>
      </w:r>
      <w:r w:rsidRPr="00BC1D55">
        <w:rPr>
          <w:i/>
        </w:rPr>
        <w:t>use case</w:t>
      </w:r>
      <w:r w:rsidR="0093731A" w:rsidRPr="00C513D0">
        <w:rPr>
          <w:i/>
        </w:rPr>
        <w:t xml:space="preserve">. </w:t>
      </w:r>
      <w:r w:rsidR="0093731A" w:rsidRPr="00C513D0">
        <w:t xml:space="preserve">Komponen utama </w:t>
      </w: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terdiri atas objek yang dituliskan dengan kotak segi empat bernama. </w:t>
      </w:r>
      <w:r w:rsidR="0093731A" w:rsidRPr="00C513D0">
        <w:rPr>
          <w:i/>
        </w:rPr>
        <w:t xml:space="preserve">Message </w:t>
      </w:r>
      <w:r w:rsidR="0093731A" w:rsidRPr="00C513D0">
        <w:t xml:space="preserve">diwakili dengan garis tanda panah dan waktu yang ditunjukkan dengan </w:t>
      </w:r>
      <w:r w:rsidR="0093731A" w:rsidRPr="00C513D0">
        <w:rPr>
          <w:i/>
        </w:rPr>
        <w:t>progress vertical.</w:t>
      </w:r>
      <w:bookmarkStart w:id="217" w:name="_Toc14032802"/>
      <w:r w:rsidR="008F1BEE"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8F1BEE" w:rsidRPr="00C513D0">
        <w:rPr>
          <w:i/>
        </w:rPr>
        <w:fldChar w:fldCharType="separate"/>
      </w:r>
      <w:r w:rsidR="00653D52" w:rsidRPr="00C513D0">
        <w:t>(Munawar, 2005)</w:t>
      </w:r>
      <w:r w:rsidR="008F1BEE" w:rsidRPr="00C513D0">
        <w:rPr>
          <w:i/>
        </w:rPr>
        <w:fldChar w:fldCharType="end"/>
      </w:r>
      <w:bookmarkEnd w:id="217"/>
    </w:p>
    <w:p w:rsidR="00515D64" w:rsidRPr="00515D64" w:rsidRDefault="00515D64" w:rsidP="00BA1E38">
      <w:pPr>
        <w:pStyle w:val="Caption"/>
        <w:rPr>
          <w:lang w:val="id-ID"/>
        </w:rPr>
      </w:pPr>
      <w:bookmarkStart w:id="218" w:name="_Toc142211783"/>
      <w:r>
        <w:t>Tabel 2.</w:t>
      </w:r>
      <w:fldSimple w:instr=" SEQ Tabel_2. \* ARABIC ">
        <w:r w:rsidR="00EC5CE1">
          <w:rPr>
            <w:noProof/>
          </w:rPr>
          <w:t>5</w:t>
        </w:r>
      </w:fldSimple>
      <w:r>
        <w:rPr>
          <w:lang w:val="id-ID"/>
        </w:rPr>
        <w:t xml:space="preserve"> </w:t>
      </w:r>
      <w:r w:rsidRPr="00C513D0">
        <w:rPr>
          <w:bCs/>
        </w:rPr>
        <w:t xml:space="preserve">Simbol-simbol dalam </w:t>
      </w:r>
      <w:r w:rsidRPr="00BC1D55">
        <w:rPr>
          <w:bCs/>
          <w:i/>
        </w:rPr>
        <w:t>Sequence</w:t>
      </w:r>
      <w:r w:rsidRPr="00C513D0">
        <w:rPr>
          <w:bCs/>
        </w:rPr>
        <w:t xml:space="preserve"> </w:t>
      </w:r>
      <w:r w:rsidR="000704C1" w:rsidRPr="000704C1">
        <w:rPr>
          <w:bCs/>
          <w:i/>
        </w:rPr>
        <w:t>Diagram</w:t>
      </w:r>
      <w:bookmarkEnd w:id="218"/>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301298">
        <w:trPr>
          <w:trHeight w:val="270"/>
        </w:trPr>
        <w:tc>
          <w:tcPr>
            <w:tcW w:w="2660"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Simbol</w:t>
            </w:r>
          </w:p>
        </w:tc>
        <w:tc>
          <w:tcPr>
            <w:tcW w:w="1417"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Nama</w:t>
            </w:r>
          </w:p>
        </w:tc>
        <w:tc>
          <w:tcPr>
            <w:tcW w:w="3691" w:type="dxa"/>
            <w:shd w:val="clear" w:color="auto" w:fill="D9D9D9" w:themeFill="background1" w:themeFillShade="D9"/>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Cs w:val="24"/>
              </w:rPr>
            </w:pPr>
            <w:r w:rsidRPr="00C513D0">
              <w:rPr>
                <w:rFonts w:eastAsia="Times New Roman"/>
                <w:i/>
                <w:iCs/>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 xml:space="preserve">Menggambarkan sebuah objek dalam sebuah </w:t>
            </w:r>
            <w:r w:rsidRPr="00C513D0">
              <w:rPr>
                <w:rFonts w:eastAsia="Times New Roman"/>
                <w:iCs/>
                <w:szCs w:val="24"/>
              </w:rPr>
              <w:t xml:space="preserve">sistem </w:t>
            </w:r>
            <w:r w:rsidRPr="00C513D0">
              <w:rPr>
                <w:rFonts w:eastAsia="Times New Roman"/>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Cs w:val="24"/>
              </w:rPr>
            </w:pPr>
            <w:r w:rsidRPr="00C513D0">
              <w:rPr>
                <w:rStyle w:val="Emphasis"/>
                <w:bCs/>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Cs w:val="24"/>
                <w:shd w:val="clear" w:color="auto" w:fill="FFFFFF"/>
              </w:rPr>
            </w:pPr>
            <w:r w:rsidRPr="00C513D0">
              <w:rPr>
                <w:szCs w:val="24"/>
                <w:shd w:val="clear" w:color="auto" w:fill="FFFFFF"/>
              </w:rPr>
              <w:t xml:space="preserve">Boundary biasanya berupa tepi dari </w:t>
            </w:r>
            <w:r w:rsidR="00F732B0" w:rsidRPr="00C513D0">
              <w:rPr>
                <w:szCs w:val="24"/>
                <w:shd w:val="clear" w:color="auto" w:fill="FFFFFF"/>
              </w:rPr>
              <w:t>sistem</w:t>
            </w:r>
            <w:r w:rsidRPr="00C513D0">
              <w:rPr>
                <w:szCs w:val="24"/>
                <w:shd w:val="clear" w:color="auto" w:fill="FFFFFF"/>
              </w:rPr>
              <w:t xml:space="preserve">, seperti user interface, atau suatu alat yang berinteraksi dengan </w:t>
            </w:r>
            <w:r w:rsidR="00F732B0" w:rsidRPr="00C513D0">
              <w:rPr>
                <w:szCs w:val="24"/>
                <w:shd w:val="clear" w:color="auto" w:fill="FFFFFF"/>
              </w:rPr>
              <w:t>sistem</w:t>
            </w:r>
            <w:r w:rsidRPr="00C513D0">
              <w:rPr>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Cs w:val="24"/>
              </w:rPr>
            </w:pPr>
            <w:r w:rsidRPr="00C513D0">
              <w:rPr>
                <w:i/>
                <w:iCs/>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i/>
                <w:iCs/>
                <w:szCs w:val="24"/>
              </w:rPr>
              <w:t>Message</w:t>
            </w:r>
            <w:r w:rsidRPr="00C513D0">
              <w:rPr>
                <w:rFonts w:eastAsia="Times New Roman"/>
                <w:szCs w:val="24"/>
              </w:rPr>
              <w:t xml:space="preserve"> ini mengaktifkan sebuah proses dan sampai selesai, baru bisa mengirimkan sebuah </w:t>
            </w:r>
            <w:r w:rsidRPr="00C513D0">
              <w:rPr>
                <w:rFonts w:eastAsia="Times New Roman"/>
                <w:i/>
                <w:iCs/>
                <w:szCs w:val="24"/>
              </w:rPr>
              <w:t>message</w:t>
            </w:r>
            <w:r w:rsidRPr="00C513D0">
              <w:rPr>
                <w:rFonts w:eastAsia="Times New Roman"/>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noProof/>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Suatu hasil kembalian sebuah operasi dan berjalan pada objek itu sendiri</w:t>
            </w:r>
          </w:p>
        </w:tc>
      </w:tr>
    </w:tbl>
    <w:p w:rsidR="0093731A" w:rsidRPr="00C513D0" w:rsidRDefault="0093731A" w:rsidP="0093731A">
      <w:pPr>
        <w:spacing w:after="0" w:line="480" w:lineRule="auto"/>
        <w:jc w:val="both"/>
        <w:rPr>
          <w:rFonts w:cs="Times New Roman"/>
          <w:b/>
          <w:bCs/>
          <w:sz w:val="8"/>
          <w:szCs w:val="24"/>
        </w:rPr>
      </w:pPr>
    </w:p>
    <w:p w:rsidR="00515D64" w:rsidRDefault="00515D64">
      <w:pPr>
        <w:rPr>
          <w:rFonts w:eastAsiaTheme="majorEastAsia" w:cstheme="majorBidi"/>
          <w:iCs/>
          <w:color w:val="000000" w:themeColor="text1"/>
          <w:lang w:val="en-US"/>
        </w:rPr>
      </w:pPr>
      <w:bookmarkStart w:id="219" w:name="_Toc104674563"/>
      <w:bookmarkStart w:id="220" w:name="_Toc104676956"/>
      <w:bookmarkStart w:id="221" w:name="_Toc117207986"/>
      <w:bookmarkStart w:id="222" w:name="_Toc118383829"/>
      <w:bookmarkStart w:id="223" w:name="_Toc119165488"/>
      <w:r>
        <w:br w:type="page"/>
      </w:r>
    </w:p>
    <w:p w:rsidR="0093731A" w:rsidRPr="00C513D0" w:rsidRDefault="0093731A" w:rsidP="008C4741">
      <w:pPr>
        <w:pStyle w:val="Heading4"/>
        <w:rPr>
          <w:b/>
        </w:rPr>
      </w:pPr>
      <w:r w:rsidRPr="00C513D0">
        <w:lastRenderedPageBreak/>
        <w:t>Keunggulan UML</w:t>
      </w:r>
      <w:bookmarkEnd w:id="219"/>
      <w:bookmarkEnd w:id="220"/>
      <w:bookmarkEnd w:id="221"/>
      <w:bookmarkEnd w:id="222"/>
      <w:bookmarkEnd w:id="223"/>
    </w:p>
    <w:p w:rsidR="0093731A" w:rsidRPr="00C513D0" w:rsidRDefault="0093731A" w:rsidP="009E31AA">
      <w:pPr>
        <w:pStyle w:val="normalpas"/>
      </w:pPr>
      <w:r w:rsidRPr="00C513D0">
        <w:t xml:space="preserve">Pada umumnya UML memiliki keunggulan-keunggulan sebagai berikut </w:t>
      </w:r>
      <w:r w:rsidR="008F1BEE" w:rsidRPr="00C513D0">
        <w:fldChar w:fldCharType="begin" w:fldLock="1"/>
      </w:r>
      <w:r w:rsidR="00653D52" w:rsidRPr="00C513D0">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8F1BEE" w:rsidRPr="00C513D0">
        <w:fldChar w:fldCharType="separate"/>
      </w:r>
      <w:r w:rsidR="00653D52" w:rsidRPr="00C513D0">
        <w:t>(Nugroho, 2005)</w:t>
      </w:r>
      <w:r w:rsidR="008F1BEE" w:rsidRPr="00C513D0">
        <w:fldChar w:fldCharType="end"/>
      </w:r>
      <w:r w:rsidRPr="00C513D0">
        <w:t xml:space="preserve"> :</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i/>
          <w:color w:val="auto"/>
          <w:szCs w:val="24"/>
        </w:rPr>
        <w:t>Uniformity</w:t>
      </w:r>
    </w:p>
    <w:p w:rsidR="0093731A" w:rsidRPr="009E31AA" w:rsidRDefault="0093731A" w:rsidP="009E31AA">
      <w:pPr>
        <w:pStyle w:val="nomal1pas"/>
      </w:pPr>
      <w:r w:rsidRPr="009E31AA">
        <w:t>dengan metode UML, para pengembang cukup menggunakan satu metodologi dari tahap analisis hingga perancangan. Hal ini tidak bisa dilakukan dalam metodologi pengembangan terstruktur. Dengan pengembangan masa kini ke arah Perangkat Lunak GUI (</w:t>
      </w:r>
      <w:r w:rsidR="00F732B0" w:rsidRPr="009E31AA">
        <w:rPr>
          <w:i/>
        </w:rPr>
        <w:t>Grap</w:t>
      </w:r>
      <w:r w:rsidRPr="009E31AA">
        <w:rPr>
          <w:i/>
        </w:rPr>
        <w:t>h</w:t>
      </w:r>
      <w:r w:rsidR="00F732B0" w:rsidRPr="009E31AA">
        <w:rPr>
          <w:i/>
        </w:rPr>
        <w:t>ic</w:t>
      </w:r>
      <w:r w:rsidRPr="009E31AA">
        <w:rPr>
          <w:i/>
        </w:rPr>
        <w:t>al User Interface</w:t>
      </w:r>
      <w:r w:rsidRPr="009E31AA">
        <w:t>), UML juga memungkinkan kita merancang komponen antar muka pengguna (</w:t>
      </w:r>
      <w:r w:rsidRPr="009E31AA">
        <w:rPr>
          <w:i/>
        </w:rPr>
        <w:t>User Interface</w:t>
      </w:r>
      <w:r w:rsidRPr="009E31AA">
        <w:t>) secara integrasi bersama dengan perancangan basis data.</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Understandability</w:t>
      </w:r>
    </w:p>
    <w:p w:rsidR="0093731A" w:rsidRPr="009E31AA" w:rsidRDefault="0093731A" w:rsidP="009E31AA">
      <w:pPr>
        <w:pStyle w:val="nomal1pas"/>
        <w:rPr>
          <w:rFonts w:cs="Times New Roman"/>
          <w:szCs w:val="24"/>
        </w:rPr>
      </w:pPr>
      <w:r w:rsidRPr="009E31AA">
        <w:t>dengan metode ini kode yang dihasilkan dapat diorganisasi ke dalam kelas-kelas yang berhubungan dengan masalah sesungguhnya sehingga lebih mudah dipahami siapapun juga</w:t>
      </w:r>
      <w:r w:rsidRPr="009E31AA">
        <w:rPr>
          <w:rFonts w:cs="Times New Roman"/>
          <w:szCs w:val="24"/>
        </w:rPr>
        <w:t>.</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Stability</w:t>
      </w:r>
    </w:p>
    <w:p w:rsidR="0093731A" w:rsidRPr="00C513D0" w:rsidRDefault="0093731A" w:rsidP="009E31AA">
      <w:pPr>
        <w:pStyle w:val="nomal1pas"/>
      </w:pPr>
      <w:r w:rsidRPr="00C513D0">
        <w:t>kode program yang dihasilka</w:t>
      </w:r>
      <w:r w:rsidR="00F732B0" w:rsidRPr="00C513D0">
        <w:t>n</w:t>
      </w:r>
      <w:r w:rsidRPr="00C513D0">
        <w:t xml:space="preserve"> relatif stabil sepanjang waktu sebab sangat mendekati permasalahan sesungguhnya di</w:t>
      </w:r>
      <w:r w:rsidR="00D952B5" w:rsidRPr="00C513D0">
        <w:rPr>
          <w:lang w:val="en-US"/>
        </w:rPr>
        <w:t xml:space="preserve"> </w:t>
      </w:r>
      <w:r w:rsidRPr="00C513D0">
        <w:t>lapangan.</w:t>
      </w:r>
    </w:p>
    <w:p w:rsidR="00E56C0E" w:rsidRPr="00C513D0" w:rsidRDefault="00E56C0E" w:rsidP="001701ED">
      <w:pPr>
        <w:pStyle w:val="Heading1"/>
        <w:sectPr w:rsidR="00E56C0E" w:rsidRPr="00C513D0" w:rsidSect="0028357D">
          <w:pgSz w:w="11907" w:h="16839" w:code="9"/>
          <w:pgMar w:top="2268" w:right="1701" w:bottom="1701" w:left="2268" w:header="709" w:footer="709" w:gutter="0"/>
          <w:cols w:space="708"/>
          <w:titlePg/>
          <w:docGrid w:linePitch="360"/>
        </w:sectPr>
      </w:pPr>
    </w:p>
    <w:p w:rsidR="00E70682" w:rsidRPr="00CA622D" w:rsidRDefault="00E70682" w:rsidP="00CA622D">
      <w:pPr>
        <w:pStyle w:val="Heading1"/>
        <w:ind w:left="0"/>
      </w:pPr>
      <w:bookmarkStart w:id="224" w:name="_Toc118383830"/>
      <w:bookmarkStart w:id="225" w:name="_Toc119165489"/>
      <w:bookmarkStart w:id="226" w:name="_Toc117207988"/>
      <w:bookmarkStart w:id="227" w:name="_Toc118383831"/>
      <w:bookmarkStart w:id="228" w:name="_Toc119165490"/>
      <w:bookmarkEnd w:id="224"/>
      <w:bookmarkEnd w:id="225"/>
      <w:r w:rsidRPr="00CA622D">
        <w:lastRenderedPageBreak/>
        <w:br/>
      </w:r>
      <w:bookmarkStart w:id="229" w:name="_Toc134459634"/>
      <w:bookmarkStart w:id="230" w:name="_Toc142218487"/>
      <w:r w:rsidRPr="00CA622D">
        <w:t>METODE PENELITIAN</w:t>
      </w:r>
      <w:bookmarkEnd w:id="229"/>
      <w:bookmarkEnd w:id="230"/>
    </w:p>
    <w:p w:rsidR="0080550D" w:rsidRDefault="0080550D" w:rsidP="006F1EEA">
      <w:pPr>
        <w:pStyle w:val="Heading2"/>
        <w:rPr>
          <w:lang w:val="id-ID"/>
        </w:rPr>
      </w:pPr>
      <w:bookmarkStart w:id="231" w:name="_Toc142218488"/>
      <w:r w:rsidRPr="0080550D">
        <w:t>Penentuan Lokasi, Waktu dan Sasaran Penelitian</w:t>
      </w:r>
      <w:bookmarkEnd w:id="231"/>
    </w:p>
    <w:p w:rsidR="004356B6" w:rsidRPr="004356B6" w:rsidRDefault="004356B6" w:rsidP="004356B6">
      <w:pPr>
        <w:pStyle w:val="normalpas"/>
      </w:pPr>
      <w:r w:rsidRPr="004356B6">
        <w:t>Penentuan lokasi, waktu, dan sasaran penelitian merupakan langkah krusial dalam proses riset. Lokasi penelitian harus dipilih dengan cermat agar sesuai dengan tujuan penelitian dan mudah diakses. Waktu penelitian juga harus diperhitungkan dengan baik untuk mengoptimalkan hasil penelitian. Selain itu, sasaran penelitian harus jelas dan terdefinisi dengan baik agar fokus penelitian terarah dan tidak menyimpang. Dengan melakukan penentuan yang tepat pada tiga aspek ini, peneliti dapat meningkatkan validitas dan reliabilitas penelitian yang dilakukan.</w:t>
      </w:r>
    </w:p>
    <w:p w:rsidR="0080550D" w:rsidRDefault="0080550D" w:rsidP="006F1EEA">
      <w:pPr>
        <w:pStyle w:val="Heading3"/>
      </w:pPr>
      <w:bookmarkStart w:id="232" w:name="_Toc142218489"/>
      <w:r>
        <w:t>Lokasi Penelitian</w:t>
      </w:r>
      <w:bookmarkEnd w:id="232"/>
    </w:p>
    <w:p w:rsidR="003138CE" w:rsidRDefault="0080550D" w:rsidP="0080550D">
      <w:pPr>
        <w:pStyle w:val="normalpas"/>
      </w:pPr>
      <w:r w:rsidRPr="0080550D">
        <w:t>Penelitian ini dilakukan di Badan Pendapatan Daerah Kabupaten Tabalong</w:t>
      </w:r>
      <w:r w:rsidR="00E7422A">
        <w:t xml:space="preserve"> </w:t>
      </w:r>
      <w:r w:rsidRPr="0080550D">
        <w:t xml:space="preserve"> sebagai lokasi penelitian karena merupakan salah satu instansi pemerintahan </w:t>
      </w:r>
      <w:r w:rsidR="00E7422A">
        <w:t xml:space="preserve">daerah </w:t>
      </w:r>
      <w:r w:rsidRPr="0080550D">
        <w:t>yang memiliki peran penting dalam mengelola pendapatan daerah</w:t>
      </w:r>
      <w:r w:rsidR="00E7422A">
        <w:t>, akan tetapi karena instansi ters</w:t>
      </w:r>
      <w:r w:rsidR="00F462E8">
        <w:t xml:space="preserve">ebut adalah pemerintahan, maka </w:t>
      </w:r>
      <w:r w:rsidR="00E7422A">
        <w:t>pengelola surat tidak ka</w:t>
      </w:r>
      <w:r w:rsidR="00F462E8">
        <w:t xml:space="preserve">lah penting bahkan tanpa adanya pengelolaan surat </w:t>
      </w:r>
      <w:r w:rsidR="00297573">
        <w:t xml:space="preserve">yang ada </w:t>
      </w:r>
      <w:r w:rsidR="00F462E8">
        <w:t>berhubungan</w:t>
      </w:r>
      <w:r w:rsidR="00297573">
        <w:t xml:space="preserve">nya </w:t>
      </w:r>
      <w:r w:rsidR="00F462E8">
        <w:t xml:space="preserve">dengan instansi pemerintahan terkait, </w:t>
      </w:r>
      <w:r w:rsidR="00F462E8" w:rsidRPr="0080550D">
        <w:t>Badan Pendapatan Daerah Kabupaten Tabalong</w:t>
      </w:r>
      <w:r w:rsidR="00F462E8">
        <w:t xml:space="preserve"> tidak </w:t>
      </w:r>
      <w:r w:rsidR="00E7422A">
        <w:t>akan</w:t>
      </w:r>
      <w:r w:rsidR="00F462E8">
        <w:t xml:space="preserve"> optimal dalam pengerjaan mengelola pendapatan daerah</w:t>
      </w:r>
      <w:r w:rsidR="003138CE">
        <w:t>.</w:t>
      </w:r>
    </w:p>
    <w:p w:rsidR="0080550D" w:rsidRDefault="0080550D" w:rsidP="0080550D">
      <w:pPr>
        <w:pStyle w:val="normalpas"/>
      </w:pPr>
      <w:r w:rsidRPr="0080550D">
        <w:t>Dengan demikian, penelitian ini dilakukan secara langsung di badan tersebut untuk mengamati dan menganalisis implementasi sistem informasi dalam pengelolaan arsip surat di Badan Pendapatan Daerah Kabupaten Tabalong.</w:t>
      </w:r>
    </w:p>
    <w:p w:rsidR="0080550D" w:rsidRDefault="0080550D" w:rsidP="006F1EEA">
      <w:pPr>
        <w:pStyle w:val="Heading3"/>
      </w:pPr>
      <w:bookmarkStart w:id="233" w:name="_Toc142218490"/>
      <w:r>
        <w:lastRenderedPageBreak/>
        <w:t>Waktu Penelitian</w:t>
      </w:r>
      <w:bookmarkEnd w:id="233"/>
    </w:p>
    <w:p w:rsidR="0080550D" w:rsidRDefault="0080550D" w:rsidP="0080550D">
      <w:pPr>
        <w:pStyle w:val="normalpas"/>
      </w:pPr>
      <w:r w:rsidRPr="00460000">
        <w:t>Durasi penelitian dapat bervariasi tergantung pada kompleksitas penelitian dan skala implementasi sistem</w:t>
      </w:r>
      <w:r w:rsidR="00297573">
        <w:t xml:space="preserve"> yang dkembangkan</w:t>
      </w:r>
      <w:r w:rsidRPr="00460000">
        <w:t>. Waktu penelitian biasanya meliputi periode yang cukup untuk melaksanakan analisis, desain, pengembangan, dan pengujian sistem.</w:t>
      </w:r>
    </w:p>
    <w:p w:rsidR="003E78A5" w:rsidRPr="00007281" w:rsidRDefault="003E78A5" w:rsidP="00BA1E38">
      <w:pPr>
        <w:pStyle w:val="Caption"/>
        <w:rPr>
          <w:lang w:val="id-ID"/>
        </w:rPr>
      </w:pPr>
      <w:bookmarkStart w:id="234" w:name="_Toc142211784"/>
      <w:r>
        <w:t>Tabel 3.</w:t>
      </w:r>
      <w:fldSimple w:instr=" SEQ Tabel_3. \* ARABIC ">
        <w:r w:rsidR="00EC5CE1">
          <w:rPr>
            <w:noProof/>
          </w:rPr>
          <w:t>1</w:t>
        </w:r>
      </w:fldSimple>
      <w:r w:rsidR="00007281">
        <w:rPr>
          <w:lang w:val="id-ID"/>
        </w:rPr>
        <w:t xml:space="preserve"> Tahap Penelitian</w:t>
      </w:r>
      <w:bookmarkEnd w:id="234"/>
    </w:p>
    <w:tbl>
      <w:tblPr>
        <w:tblW w:w="6006" w:type="dxa"/>
        <w:jc w:val="center"/>
        <w:tblInd w:w="93" w:type="dxa"/>
        <w:tblCellMar>
          <w:top w:w="113" w:type="dxa"/>
          <w:left w:w="113" w:type="dxa"/>
          <w:bottom w:w="113" w:type="dxa"/>
          <w:right w:w="113" w:type="dxa"/>
        </w:tblCellMar>
        <w:tblLook w:val="04A0"/>
      </w:tblPr>
      <w:tblGrid>
        <w:gridCol w:w="3171"/>
        <w:gridCol w:w="2835"/>
      </w:tblGrid>
      <w:tr w:rsidR="008656EC" w:rsidRPr="00F245CB" w:rsidTr="004356B6">
        <w:trPr>
          <w:trHeight w:val="315"/>
          <w:jc w:val="center"/>
        </w:trPr>
        <w:tc>
          <w:tcPr>
            <w:tcW w:w="3171"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Tahapan Penelitian</w:t>
            </w:r>
          </w:p>
        </w:tc>
        <w:tc>
          <w:tcPr>
            <w:tcW w:w="2835" w:type="dxa"/>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Durasi Periode</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Peneliti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Februar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mpul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olah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April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e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Impelementasi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n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ji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Lapor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bl>
    <w:p w:rsidR="008C6CFA" w:rsidRPr="0080550D" w:rsidRDefault="008C6CFA" w:rsidP="00CF11E0">
      <w:pPr>
        <w:pStyle w:val="normalpas"/>
        <w:ind w:firstLine="0"/>
      </w:pPr>
    </w:p>
    <w:p w:rsidR="00CF11E0" w:rsidRDefault="00CF11E0" w:rsidP="006F1EEA">
      <w:pPr>
        <w:pStyle w:val="Heading2"/>
        <w:rPr>
          <w:lang w:val="id-ID"/>
        </w:rPr>
      </w:pPr>
      <w:bookmarkStart w:id="235" w:name="_Toc134459636"/>
      <w:bookmarkStart w:id="236" w:name="_Toc142218491"/>
      <w:r>
        <w:t>Jenis dan Rancangan</w:t>
      </w:r>
      <w:r w:rsidR="00081DFC">
        <w:rPr>
          <w:lang w:val="id-ID"/>
        </w:rPr>
        <w:t xml:space="preserve"> </w:t>
      </w:r>
      <w:r>
        <w:t>Penelitian</w:t>
      </w:r>
      <w:bookmarkEnd w:id="235"/>
      <w:bookmarkEnd w:id="236"/>
    </w:p>
    <w:p w:rsidR="00313DE8" w:rsidRDefault="00313DE8" w:rsidP="006F1EEA">
      <w:pPr>
        <w:pStyle w:val="Heading3"/>
      </w:pPr>
      <w:bookmarkStart w:id="237" w:name="_Toc142218492"/>
      <w:r>
        <w:t>Jenis Penelitian</w:t>
      </w:r>
      <w:bookmarkEnd w:id="237"/>
    </w:p>
    <w:p w:rsidR="00313DE8" w:rsidRDefault="00313DE8" w:rsidP="00313DE8">
      <w:pPr>
        <w:pStyle w:val="normalpas"/>
      </w:pPr>
      <w:r>
        <w:t xml:space="preserve">Penelitian ini menggunakan pendekatan penelitian kualitatif. Pendekatan kualitatif adalah metode penelitian yang berfokus pada pemahaman mendalam tentang suatu fenomena, proses, atau konteks tertentu melalui pengumpulan data non-numerik, seperti wawancara, observasi, atau analisis dokumen. Dalam konteks penelitian ini, pendekatan kualitatif akan melibatkan pengumpulan data </w:t>
      </w:r>
      <w:r>
        <w:lastRenderedPageBreak/>
        <w:t>melalui wawancara dengan pihak terkait di Badan Pendapatan Daerah Kabupaten Tabalong, seperti staf pengelola arsip surat dan petugas yang menggunakan sistem manual. Selain itu, analisis dokumen seperti arsip surat yang ada juga akan dilakukan.</w:t>
      </w:r>
    </w:p>
    <w:p w:rsidR="00313DE8" w:rsidRPr="003E78A5" w:rsidRDefault="00313DE8" w:rsidP="00313DE8">
      <w:pPr>
        <w:pStyle w:val="normalpas"/>
      </w:pPr>
      <w:r>
        <w:t xml:space="preserve">Melalui pendekatan penelitian kualitatif, penelitian ini bertujuan untuk memahami secara mendalam tantangan yang dihadapi oleh Badan Pendapatan Daerah Kabupaten Tabalong dalam pengelolaan arsip surat. Data yang diperoleh akan memberikan wawasan yang kaya tentang kesulitan yang dihadapi, masalah yang muncul, dan potensi perbaikan dalam sistem pengelolaan arsip surat. Hasil penelitian ini akan memberikan </w:t>
      </w:r>
      <w:r w:rsidR="001D69C6">
        <w:t>menyelesaikan permasalahan</w:t>
      </w:r>
      <w:r>
        <w:t xml:space="preserve"> dalam mengembangk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t>untuk mengatasi keterbatasan dan meningkatkan efisiensi dalam pengelolaan arsip surat.</w:t>
      </w:r>
    </w:p>
    <w:p w:rsidR="00313DE8" w:rsidRPr="00C513D0" w:rsidRDefault="00313DE8" w:rsidP="006F1EEA">
      <w:pPr>
        <w:pStyle w:val="Heading3"/>
      </w:pPr>
      <w:bookmarkStart w:id="238" w:name="_Toc117207993"/>
      <w:bookmarkStart w:id="239" w:name="_Toc118383836"/>
      <w:bookmarkStart w:id="240" w:name="_Toc119165495"/>
      <w:bookmarkStart w:id="241" w:name="_Toc142218493"/>
      <w:r w:rsidRPr="00C513D0">
        <w:t xml:space="preserve">Perancangan </w:t>
      </w:r>
      <w:bookmarkEnd w:id="238"/>
      <w:bookmarkEnd w:id="239"/>
      <w:bookmarkEnd w:id="240"/>
      <w:r>
        <w:t>Penelitian</w:t>
      </w:r>
      <w:bookmarkEnd w:id="241"/>
    </w:p>
    <w:p w:rsidR="00313DE8" w:rsidRPr="00C513D0" w:rsidRDefault="00313DE8" w:rsidP="00313DE8">
      <w:pPr>
        <w:pStyle w:val="normalpas"/>
      </w:pPr>
      <w:r w:rsidRPr="00C513D0">
        <w:t xml:space="preserve">Pada rancangan </w:t>
      </w:r>
      <w:r>
        <w:t>penelitian</w:t>
      </w:r>
      <w:r w:rsidRPr="00C513D0">
        <w:t xml:space="preserve"> ini akan membahas gambaran kebutuhan sistem yang akan dibangun. Pemodelan perancangan sistem ini menggunakan UML (</w:t>
      </w:r>
      <w:r w:rsidRPr="00C513D0">
        <w:rPr>
          <w:i/>
        </w:rPr>
        <w:t>Unified Modelling Language</w:t>
      </w:r>
      <w:r w:rsidRPr="00C513D0">
        <w:t xml:space="preserve">) yang memiliki beberapa tahap yaitu </w:t>
      </w:r>
      <w:r w:rsidRPr="00BC1D55">
        <w:rPr>
          <w:i/>
        </w:rPr>
        <w:t>use case</w:t>
      </w:r>
      <w:r w:rsidRPr="00C513D0">
        <w:t xml:space="preserve"> </w:t>
      </w:r>
      <w:r w:rsidR="000704C1" w:rsidRPr="000704C1">
        <w:rPr>
          <w:i/>
        </w:rPr>
        <w:t>Diagram</w:t>
      </w:r>
      <w:r w:rsidRPr="00C513D0">
        <w:t xml:space="preserve">, </w:t>
      </w:r>
      <w:r w:rsidR="004356B6" w:rsidRPr="004356B6">
        <w:rPr>
          <w:i/>
        </w:rPr>
        <w:t>Activity</w:t>
      </w:r>
      <w:r w:rsidR="004D54D4" w:rsidRPr="004D54D4">
        <w:rPr>
          <w:i/>
        </w:rPr>
        <w:t xml:space="preserve"> </w:t>
      </w:r>
      <w:r w:rsidR="000704C1" w:rsidRPr="000704C1">
        <w:rPr>
          <w:i/>
        </w:rPr>
        <w:t>Diagram</w:t>
      </w:r>
      <w:r w:rsidRPr="00C513D0">
        <w:t xml:space="preserve">, </w:t>
      </w:r>
      <w:r w:rsidRPr="00BC1D55">
        <w:rPr>
          <w:i/>
        </w:rPr>
        <w:t>Sequence</w:t>
      </w:r>
      <w:r w:rsidRPr="00C513D0">
        <w:t xml:space="preserve"> </w:t>
      </w:r>
      <w:r w:rsidR="000704C1" w:rsidRPr="000704C1">
        <w:rPr>
          <w:i/>
        </w:rPr>
        <w:t>Diagram</w:t>
      </w:r>
      <w:r w:rsidRPr="00C513D0">
        <w:t xml:space="preserve">, dan </w:t>
      </w:r>
      <w:r w:rsidR="000704C1" w:rsidRPr="000704C1">
        <w:rPr>
          <w:i/>
        </w:rPr>
        <w:t>Class Diagram</w:t>
      </w:r>
      <w:r>
        <w:rPr>
          <w:i/>
        </w:rPr>
        <w:t xml:space="preserve"> </w:t>
      </w:r>
      <w:r>
        <w:t xml:space="preserve">sedangkan model pengembangan sistem menggunakan metode </w:t>
      </w:r>
      <w:r w:rsidRPr="00007281">
        <w:rPr>
          <w:i/>
        </w:rPr>
        <w:t>waterfall</w:t>
      </w:r>
      <w:r w:rsidRPr="00C513D0">
        <w:t>.</w:t>
      </w:r>
    </w:p>
    <w:p w:rsidR="004356B6" w:rsidRDefault="004356B6">
      <w:pPr>
        <w:rPr>
          <w:rFonts w:eastAsiaTheme="majorEastAsia" w:cstheme="majorBidi"/>
          <w:iCs/>
          <w:color w:val="000000" w:themeColor="text1"/>
          <w:lang w:val="en-US"/>
        </w:rPr>
      </w:pPr>
      <w:bookmarkStart w:id="242" w:name="_Toc117207994"/>
      <w:bookmarkStart w:id="243" w:name="_Toc118383837"/>
      <w:bookmarkStart w:id="244" w:name="_Toc119165496"/>
      <w:r>
        <w:br w:type="page"/>
      </w:r>
    </w:p>
    <w:p w:rsidR="00313DE8" w:rsidRPr="00C513D0" w:rsidRDefault="00313DE8" w:rsidP="00313DE8">
      <w:pPr>
        <w:pStyle w:val="Heading4"/>
        <w:rPr>
          <w:b/>
        </w:rPr>
      </w:pPr>
      <w:r w:rsidRPr="00BC1D55">
        <w:lastRenderedPageBreak/>
        <w:t>Use case</w:t>
      </w:r>
      <w:r w:rsidRPr="00C513D0">
        <w:t xml:space="preserve"> </w:t>
      </w:r>
      <w:r w:rsidR="000704C1" w:rsidRPr="000704C1">
        <w:rPr>
          <w:i/>
        </w:rPr>
        <w:t>Diagram</w:t>
      </w:r>
      <w:bookmarkEnd w:id="242"/>
      <w:bookmarkEnd w:id="243"/>
      <w:bookmarkEnd w:id="244"/>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akan membahas alur skenario hubungan antara user dan sistem, pada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ini membahas kebutuhan sistem dari sudut pandang user/pengguna.</w:t>
      </w:r>
    </w:p>
    <w:p w:rsidR="00313DE8" w:rsidRDefault="00313DE8" w:rsidP="00313DE8">
      <w:pPr>
        <w:keepNext/>
        <w:spacing w:after="0" w:line="480" w:lineRule="auto"/>
      </w:pPr>
      <w:r>
        <w:rPr>
          <w:rFonts w:cs="Times New Roman"/>
          <w:b/>
          <w:noProof/>
          <w:szCs w:val="24"/>
          <w:lang w:val="en-US"/>
        </w:rPr>
        <w:drawing>
          <wp:inline distT="0" distB="0" distL="0" distR="0">
            <wp:extent cx="5040630" cy="3076406"/>
            <wp:effectExtent l="19050" t="0" r="7620" b="0"/>
            <wp:docPr id="5"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6"/>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313DE8" w:rsidRPr="002A2EA7" w:rsidRDefault="00313DE8" w:rsidP="00BA1E38">
      <w:pPr>
        <w:pStyle w:val="Caption"/>
        <w:rPr>
          <w:b/>
          <w:lang w:val="id-ID"/>
        </w:rPr>
      </w:pPr>
      <w:bookmarkStart w:id="245" w:name="_Toc142211715"/>
      <w:r>
        <w:t>Gambar 3.</w:t>
      </w:r>
      <w:fldSimple w:instr=" SEQ Gambar_3. \* ARABIC ">
        <w:r w:rsidR="00EC5CE1">
          <w:rPr>
            <w:noProof/>
          </w:rPr>
          <w:t>1</w:t>
        </w:r>
      </w:fldSimple>
      <w:r>
        <w:rPr>
          <w:lang w:val="id-ID"/>
        </w:rPr>
        <w:t xml:space="preserve"> </w:t>
      </w:r>
      <w:r w:rsidR="000704C1" w:rsidRPr="000704C1">
        <w:rPr>
          <w:i/>
        </w:rPr>
        <w:t>Diagram</w:t>
      </w:r>
      <w:r w:rsidRPr="002A2EA7">
        <w:rPr>
          <w:lang w:val="id-ID"/>
        </w:rPr>
        <w:t xml:space="preserve"> </w:t>
      </w:r>
      <w:r w:rsidRPr="00BC1D55">
        <w:rPr>
          <w:i/>
          <w:lang w:val="id-ID"/>
        </w:rPr>
        <w:t>Use case</w:t>
      </w:r>
      <w:bookmarkEnd w:id="245"/>
    </w:p>
    <w:p w:rsidR="00313DE8" w:rsidRPr="00C513D0" w:rsidRDefault="004356B6" w:rsidP="00313DE8">
      <w:pPr>
        <w:pStyle w:val="Heading4"/>
        <w:rPr>
          <w:b/>
        </w:rPr>
      </w:pPr>
      <w:bookmarkStart w:id="246" w:name="_Toc117207995"/>
      <w:bookmarkStart w:id="247" w:name="_Toc118383838"/>
      <w:bookmarkStart w:id="248" w:name="_Toc119165497"/>
      <w:r w:rsidRPr="004356B6">
        <w:rPr>
          <w:i/>
        </w:rPr>
        <w:t>Activity</w:t>
      </w:r>
      <w:r w:rsidR="004D54D4" w:rsidRPr="004D54D4">
        <w:rPr>
          <w:i/>
        </w:rPr>
        <w:t xml:space="preserve"> </w:t>
      </w:r>
      <w:r w:rsidR="000704C1" w:rsidRPr="000704C1">
        <w:rPr>
          <w:i/>
        </w:rPr>
        <w:t>Diagram</w:t>
      </w:r>
      <w:bookmarkEnd w:id="246"/>
      <w:bookmarkEnd w:id="247"/>
      <w:bookmarkEnd w:id="248"/>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004356B6" w:rsidRPr="004356B6">
        <w:rPr>
          <w:rFonts w:cs="Times New Roman"/>
          <w:i/>
          <w:szCs w:val="24"/>
        </w:rPr>
        <w:t>Activity</w:t>
      </w:r>
      <w:r w:rsidR="004D54D4" w:rsidRPr="004D54D4">
        <w:rPr>
          <w:rFonts w:cs="Times New Roman"/>
          <w:i/>
          <w:szCs w:val="24"/>
        </w:rPr>
        <w:t xml:space="preserve"> </w:t>
      </w:r>
      <w:r w:rsidR="000704C1" w:rsidRPr="000704C1">
        <w:rPr>
          <w:rFonts w:cs="Times New Roman"/>
          <w:i/>
          <w:szCs w:val="24"/>
        </w:rPr>
        <w:t>Diagram</w:t>
      </w:r>
      <w:r w:rsidRPr="00C513D0">
        <w:rPr>
          <w:rFonts w:cs="Times New Roman"/>
          <w:szCs w:val="24"/>
        </w:rPr>
        <w:t xml:space="preserve"> </w:t>
      </w:r>
      <w:r w:rsidRPr="00C513D0">
        <w:rPr>
          <w:rFonts w:cs="Times New Roman"/>
          <w:szCs w:val="24"/>
          <w:shd w:val="clear" w:color="auto" w:fill="FFFFFF"/>
        </w:rPr>
        <w:t xml:space="preserve">menjelaskan aktivitas komputer maupun alur aktivitas pengguna/user dengan sistem yang dirancang seperti aktivitas </w:t>
      </w:r>
      <w:r w:rsidRPr="00BC1D55">
        <w:rPr>
          <w:rFonts w:cs="Times New Roman"/>
          <w:i/>
          <w:szCs w:val="24"/>
          <w:shd w:val="clear" w:color="auto" w:fill="FFFFFF"/>
        </w:rPr>
        <w:t>Login</w:t>
      </w:r>
      <w:r w:rsidRPr="00C513D0">
        <w:rPr>
          <w:rFonts w:cs="Times New Roman"/>
          <w:szCs w:val="24"/>
          <w:shd w:val="clear" w:color="auto" w:fill="FFFFFF"/>
        </w:rPr>
        <w:t>, Rekam data dan lain-lain</w:t>
      </w:r>
    </w:p>
    <w:p w:rsidR="00313DE8" w:rsidRPr="00081DFC" w:rsidRDefault="004356B6" w:rsidP="00313DE8">
      <w:pPr>
        <w:pStyle w:val="Heading5"/>
        <w:rPr>
          <w:b/>
        </w:rPr>
      </w:pPr>
      <w:r w:rsidRPr="004356B6">
        <w:rPr>
          <w:i/>
        </w:rPr>
        <w:lastRenderedPageBreak/>
        <w:t>Activity</w:t>
      </w:r>
      <w:r w:rsidR="004D54D4" w:rsidRPr="004D54D4">
        <w:rPr>
          <w:i/>
        </w:rPr>
        <w:t xml:space="preserve"> </w:t>
      </w:r>
      <w:r w:rsidR="00313DE8" w:rsidRPr="00BC1D55">
        <w:t>Login</w:t>
      </w: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4295775" cy="5819775"/>
            <wp:effectExtent l="19050" t="19050" r="28575" b="28575"/>
            <wp:docPr id="6"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a:ln w="3175">
                      <a:solidFill>
                        <a:schemeClr val="tx1"/>
                      </a:solidFill>
                    </a:ln>
                  </pic:spPr>
                </pic:pic>
              </a:graphicData>
            </a:graphic>
          </wp:inline>
        </w:drawing>
      </w:r>
    </w:p>
    <w:p w:rsidR="00313DE8" w:rsidRPr="002A2EA7" w:rsidRDefault="00313DE8" w:rsidP="00BA1E38">
      <w:pPr>
        <w:pStyle w:val="Caption"/>
        <w:rPr>
          <w:b/>
          <w:lang w:val="id-ID"/>
        </w:rPr>
      </w:pPr>
      <w:bookmarkStart w:id="249" w:name="_Toc142211716"/>
      <w:r>
        <w:t>Gambar 3.</w:t>
      </w:r>
      <w:fldSimple w:instr=" SEQ Gambar_3. \* ARABIC ">
        <w:r w:rsidR="00EC5CE1">
          <w:rPr>
            <w:noProof/>
          </w:rPr>
          <w:t>2</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BC1D55">
        <w:rPr>
          <w:i/>
          <w:lang w:val="id-ID"/>
        </w:rPr>
        <w:t>Login</w:t>
      </w:r>
      <w:bookmarkEnd w:id="249"/>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Rekam Surat Masuk</w:t>
      </w:r>
    </w:p>
    <w:p w:rsidR="00313DE8" w:rsidRDefault="00313DE8" w:rsidP="00313DE8">
      <w:pPr>
        <w:keepNext/>
        <w:spacing w:after="0" w:line="480" w:lineRule="auto"/>
        <w:jc w:val="center"/>
      </w:pPr>
      <w:r>
        <w:rPr>
          <w:rFonts w:cs="Times New Roman"/>
          <w:b/>
          <w:noProof/>
          <w:szCs w:val="24"/>
          <w:lang w:val="en-US"/>
        </w:rPr>
        <w:drawing>
          <wp:inline distT="0" distB="0" distL="0" distR="0">
            <wp:extent cx="4653497" cy="6999683"/>
            <wp:effectExtent l="19050" t="19050" r="13753" b="10717"/>
            <wp:docPr id="8"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8"/>
                    <a:srcRect/>
                    <a:stretch>
                      <a:fillRect/>
                    </a:stretch>
                  </pic:blipFill>
                  <pic:spPr bwMode="auto">
                    <a:xfrm>
                      <a:off x="0" y="0"/>
                      <a:ext cx="4654448" cy="7001114"/>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0" w:name="_Toc142211717"/>
      <w:r>
        <w:t>Gambar 3.</w:t>
      </w:r>
      <w:fldSimple w:instr=" SEQ Gambar_3. \* ARABIC ">
        <w:r w:rsidR="00EC5CE1">
          <w:rPr>
            <w:noProof/>
          </w:rPr>
          <w:t>3</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Masuk</w:t>
      </w:r>
      <w:bookmarkEnd w:id="250"/>
    </w:p>
    <w:p w:rsidR="00313DE8" w:rsidRPr="00C83BD7" w:rsidRDefault="004356B6" w:rsidP="00313DE8">
      <w:pPr>
        <w:pStyle w:val="Heading5"/>
      </w:pPr>
      <w:r w:rsidRPr="004356B6">
        <w:rPr>
          <w:i/>
        </w:rPr>
        <w:lastRenderedPageBreak/>
        <w:t>Activity</w:t>
      </w:r>
      <w:r w:rsidR="004D54D4" w:rsidRPr="004D54D4">
        <w:rPr>
          <w:i/>
        </w:rPr>
        <w:t xml:space="preserve"> </w:t>
      </w:r>
      <w:r w:rsidR="00313DE8" w:rsidRPr="00C513D0">
        <w:t>Edit Surat Masuk</w:t>
      </w:r>
    </w:p>
    <w:p w:rsidR="00313DE8" w:rsidRDefault="00313DE8" w:rsidP="00313DE8">
      <w:pPr>
        <w:keepNext/>
        <w:jc w:val="center"/>
      </w:pPr>
      <w:r w:rsidRPr="00D712AE">
        <w:rPr>
          <w:rFonts w:cs="Times New Roman"/>
          <w:noProof/>
          <w:lang w:val="en-US"/>
        </w:rPr>
        <w:drawing>
          <wp:inline distT="0" distB="0" distL="0" distR="0">
            <wp:extent cx="5037909" cy="7424420"/>
            <wp:effectExtent l="19050" t="19050" r="10341" b="24130"/>
            <wp:docPr id="9"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29"/>
                    <a:srcRect/>
                    <a:stretch>
                      <a:fillRect/>
                    </a:stretch>
                  </pic:blipFill>
                  <pic:spPr bwMode="auto">
                    <a:xfrm>
                      <a:off x="0" y="0"/>
                      <a:ext cx="5046262" cy="7436730"/>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1" w:name="_Toc142211718"/>
      <w:r>
        <w:t>Gambar 3.</w:t>
      </w:r>
      <w:fldSimple w:instr=" SEQ Gambar_3. \* ARABIC ">
        <w:r w:rsidR="00EC5CE1">
          <w:rPr>
            <w:noProof/>
          </w:rPr>
          <w:t>4</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Masuk</w:t>
      </w:r>
      <w:bookmarkEnd w:id="251"/>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masuk</w:t>
      </w:r>
    </w:p>
    <w:p w:rsidR="00313DE8" w:rsidRDefault="00313DE8" w:rsidP="00313DE8">
      <w:pPr>
        <w:keepNext/>
        <w:spacing w:after="0" w:line="480" w:lineRule="auto"/>
      </w:pPr>
      <w:r>
        <w:rPr>
          <w:rFonts w:cs="Times New Roman"/>
          <w:b/>
          <w:noProof/>
          <w:szCs w:val="24"/>
          <w:lang w:val="en-US"/>
        </w:rPr>
        <w:drawing>
          <wp:inline distT="0" distB="0" distL="0" distR="0">
            <wp:extent cx="4923065" cy="7220892"/>
            <wp:effectExtent l="19050" t="19050" r="10885" b="18108"/>
            <wp:docPr id="2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0"/>
                    <a:srcRect/>
                    <a:stretch>
                      <a:fillRect/>
                    </a:stretch>
                  </pic:blipFill>
                  <pic:spPr bwMode="auto">
                    <a:xfrm>
                      <a:off x="0" y="0"/>
                      <a:ext cx="4925724" cy="722479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2" w:name="_Toc142211719"/>
      <w:r>
        <w:t>Gambar 3.</w:t>
      </w:r>
      <w:fldSimple w:instr=" SEQ Gambar_3. \* ARABIC ">
        <w:r w:rsidR="00EC5CE1">
          <w:rPr>
            <w:noProof/>
          </w:rPr>
          <w:t>5</w:t>
        </w:r>
      </w:fldSimple>
      <w:r>
        <w:rPr>
          <w:lang w:val="id-ID"/>
        </w:rPr>
        <w:t xml:space="preserve"> </w:t>
      </w:r>
      <w:r w:rsidR="000704C1" w:rsidRPr="000704C1">
        <w:rPr>
          <w:i/>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Masuk</w:t>
      </w:r>
      <w:bookmarkEnd w:id="252"/>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t>Mer</w:t>
      </w:r>
      <w:r w:rsidR="00313DE8" w:rsidRPr="00C513D0">
        <w:t>ekam surat keluar</w:t>
      </w:r>
    </w:p>
    <w:p w:rsidR="00313DE8" w:rsidRDefault="00313DE8" w:rsidP="00313DE8">
      <w:pPr>
        <w:keepNext/>
        <w:spacing w:after="0" w:line="480" w:lineRule="auto"/>
        <w:jc w:val="center"/>
      </w:pPr>
      <w:r>
        <w:rPr>
          <w:rFonts w:cs="Times New Roman"/>
          <w:noProof/>
          <w:szCs w:val="24"/>
          <w:lang w:val="en-US"/>
        </w:rPr>
        <w:drawing>
          <wp:inline distT="0" distB="0" distL="0" distR="0">
            <wp:extent cx="5040630" cy="6731030"/>
            <wp:effectExtent l="19050" t="19050" r="26670" b="12670"/>
            <wp:docPr id="23"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1"/>
                    <a:srcRect/>
                    <a:stretch>
                      <a:fillRect/>
                    </a:stretch>
                  </pic:blipFill>
                  <pic:spPr bwMode="auto">
                    <a:xfrm>
                      <a:off x="0" y="0"/>
                      <a:ext cx="5040630" cy="6731030"/>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3" w:name="_Toc142211720"/>
      <w:r>
        <w:t>Gambar 3.</w:t>
      </w:r>
      <w:fldSimple w:instr=" SEQ Gambar_3. \* ARABIC ">
        <w:r w:rsidR="00EC5CE1">
          <w:rPr>
            <w:noProof/>
          </w:rPr>
          <w:t>6</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Keluar</w:t>
      </w:r>
      <w:bookmarkEnd w:id="253"/>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surat keluar</w:t>
      </w:r>
    </w:p>
    <w:p w:rsidR="00313DE8" w:rsidRDefault="00313DE8" w:rsidP="00313DE8">
      <w:pPr>
        <w:keepNext/>
        <w:spacing w:after="0" w:line="480" w:lineRule="auto"/>
        <w:jc w:val="center"/>
      </w:pPr>
      <w:r>
        <w:rPr>
          <w:rFonts w:cs="Times New Roman"/>
          <w:b/>
          <w:noProof/>
          <w:szCs w:val="24"/>
          <w:lang w:val="en-US"/>
        </w:rPr>
        <w:drawing>
          <wp:inline distT="0" distB="0" distL="0" distR="0">
            <wp:extent cx="3952396" cy="7282543"/>
            <wp:effectExtent l="38100" t="19050" r="10004" b="13607"/>
            <wp:docPr id="28"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2"/>
                    <a:srcRect/>
                    <a:stretch>
                      <a:fillRect/>
                    </a:stretch>
                  </pic:blipFill>
                  <pic:spPr bwMode="auto">
                    <a:xfrm>
                      <a:off x="0" y="0"/>
                      <a:ext cx="3966544" cy="730861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4" w:name="_Toc142211721"/>
      <w:r>
        <w:t>Gambar 3.</w:t>
      </w:r>
      <w:fldSimple w:instr=" SEQ Gambar_3. \* ARABIC ">
        <w:r w:rsidR="00EC5CE1">
          <w:rPr>
            <w:noProof/>
          </w:rPr>
          <w:t>7</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Keluar</w:t>
      </w:r>
      <w:bookmarkEnd w:id="254"/>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keluar</w:t>
      </w:r>
    </w:p>
    <w:p w:rsidR="00313DE8" w:rsidRDefault="00313DE8" w:rsidP="00313DE8">
      <w:pPr>
        <w:keepNext/>
        <w:spacing w:after="0" w:line="480" w:lineRule="auto"/>
      </w:pPr>
      <w:r>
        <w:rPr>
          <w:rFonts w:cs="Times New Roman"/>
          <w:b/>
          <w:noProof/>
          <w:szCs w:val="24"/>
          <w:lang w:val="en-US"/>
        </w:rPr>
        <w:drawing>
          <wp:inline distT="0" distB="0" distL="0" distR="0">
            <wp:extent cx="5040630" cy="6140854"/>
            <wp:effectExtent l="38100" t="19050" r="26670" b="12296"/>
            <wp:docPr id="29"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3"/>
                    <a:srcRect/>
                    <a:stretch>
                      <a:fillRect/>
                    </a:stretch>
                  </pic:blipFill>
                  <pic:spPr bwMode="auto">
                    <a:xfrm>
                      <a:off x="0" y="0"/>
                      <a:ext cx="5040630" cy="6140854"/>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5" w:name="_Toc142211722"/>
      <w:r>
        <w:t>Gambar 3.</w:t>
      </w:r>
      <w:fldSimple w:instr=" SEQ Gambar_3. \* ARABIC ">
        <w:r w:rsidR="00EC5CE1">
          <w:rPr>
            <w:noProof/>
          </w:rPr>
          <w:t>8</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Keluar</w:t>
      </w:r>
      <w:bookmarkEnd w:id="255"/>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081DFC" w:rsidRDefault="004356B6" w:rsidP="00313DE8">
      <w:pPr>
        <w:pStyle w:val="Heading5"/>
      </w:pPr>
      <w:r w:rsidRPr="004356B6">
        <w:rPr>
          <w:i/>
        </w:rPr>
        <w:lastRenderedPageBreak/>
        <w:t>Activity</w:t>
      </w:r>
      <w:r w:rsidR="004D54D4" w:rsidRPr="004D54D4">
        <w:rPr>
          <w:i/>
        </w:rPr>
        <w:t xml:space="preserve"> </w:t>
      </w:r>
      <w:r w:rsidR="00313DE8">
        <w:t>Disposisi surat mas</w:t>
      </w:r>
      <w:r w:rsidR="00313DE8">
        <w:rPr>
          <w:lang w:val="id-ID"/>
        </w:rPr>
        <w:t>uk</w:t>
      </w:r>
    </w:p>
    <w:p w:rsidR="00313DE8" w:rsidRDefault="00313DE8" w:rsidP="00313DE8">
      <w:pPr>
        <w:pStyle w:val="NORMALTENGAH"/>
      </w:pPr>
      <w:r>
        <w:rPr>
          <w:noProof/>
          <w:lang w:val="en-US"/>
        </w:rPr>
        <w:drawing>
          <wp:inline distT="0" distB="0" distL="0" distR="0">
            <wp:extent cx="5040630" cy="4945731"/>
            <wp:effectExtent l="19050" t="19050" r="26670" b="26319"/>
            <wp:docPr id="30"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4"/>
                    <a:srcRect/>
                    <a:stretch>
                      <a:fillRect/>
                    </a:stretch>
                  </pic:blipFill>
                  <pic:spPr bwMode="auto">
                    <a:xfrm>
                      <a:off x="0" y="0"/>
                      <a:ext cx="5040630" cy="4945731"/>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pPr>
      <w:bookmarkStart w:id="256" w:name="_Toc142211723"/>
      <w:r>
        <w:t>Gambar 3.</w:t>
      </w:r>
      <w:fldSimple w:instr=" SEQ Gambar_3. \* ARABIC ">
        <w:r w:rsidR="00EC5CE1">
          <w:rPr>
            <w:noProof/>
          </w:rPr>
          <w:t>9</w:t>
        </w:r>
      </w:fldSimple>
      <w:r>
        <w:t xml:space="preserve"> </w:t>
      </w:r>
      <w:r w:rsidR="000704C1" w:rsidRPr="000704C1">
        <w:rPr>
          <w:i/>
        </w:rPr>
        <w:t>Diagram</w:t>
      </w:r>
      <w:r w:rsidRPr="002A2EA7">
        <w:t xml:space="preserve"> </w:t>
      </w:r>
      <w:r w:rsidR="004356B6" w:rsidRPr="004356B6">
        <w:rPr>
          <w:i/>
        </w:rPr>
        <w:t>Activity</w:t>
      </w:r>
      <w:r w:rsidR="004D54D4" w:rsidRPr="004D54D4">
        <w:rPr>
          <w:i/>
        </w:rPr>
        <w:t xml:space="preserve"> </w:t>
      </w:r>
      <w:r w:rsidRPr="002A2EA7">
        <w:t>Disposisi Surat Masuk</w:t>
      </w:r>
      <w:bookmarkEnd w:id="256"/>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akun user</w:t>
      </w:r>
    </w:p>
    <w:p w:rsidR="00313DE8" w:rsidRDefault="00313DE8" w:rsidP="00313DE8">
      <w:pPr>
        <w:keepNext/>
        <w:spacing w:after="0" w:line="480" w:lineRule="auto"/>
      </w:pPr>
      <w:r>
        <w:rPr>
          <w:rFonts w:cs="Times New Roman"/>
          <w:b/>
          <w:noProof/>
          <w:szCs w:val="24"/>
          <w:lang w:val="en-US"/>
        </w:rPr>
        <w:drawing>
          <wp:inline distT="0" distB="0" distL="0" distR="0">
            <wp:extent cx="5040630" cy="7010109"/>
            <wp:effectExtent l="19050" t="19050" r="26670" b="19341"/>
            <wp:docPr id="31"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5"/>
                    <a:srcRect/>
                    <a:stretch>
                      <a:fillRect/>
                    </a:stretch>
                  </pic:blipFill>
                  <pic:spPr bwMode="auto">
                    <a:xfrm>
                      <a:off x="0" y="0"/>
                      <a:ext cx="5040630" cy="7010109"/>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7" w:name="_Toc142211724"/>
      <w:r>
        <w:t>Gambar 3.</w:t>
      </w:r>
      <w:fldSimple w:instr=" SEQ Gambar_3. \* ARABIC ">
        <w:r w:rsidR="00EC5CE1">
          <w:rPr>
            <w:noProof/>
          </w:rPr>
          <w:t>10</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t>Tambah</w:t>
      </w:r>
      <w:r w:rsidRPr="002A2EA7">
        <w:rPr>
          <w:lang w:val="id-ID"/>
        </w:rPr>
        <w:t xml:space="preserve"> Akun User</w:t>
      </w:r>
      <w:bookmarkEnd w:id="257"/>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akun user</w:t>
      </w:r>
    </w:p>
    <w:p w:rsidR="00313DE8" w:rsidRDefault="00313DE8" w:rsidP="00313DE8">
      <w:pPr>
        <w:keepNext/>
        <w:spacing w:after="0" w:line="480" w:lineRule="auto"/>
        <w:jc w:val="center"/>
      </w:pPr>
      <w:r>
        <w:rPr>
          <w:rFonts w:cs="Times New Roman"/>
          <w:b/>
          <w:noProof/>
          <w:szCs w:val="24"/>
          <w:lang w:val="en-US"/>
        </w:rPr>
        <w:drawing>
          <wp:inline distT="0" distB="0" distL="0" distR="0">
            <wp:extent cx="4047433" cy="7173686"/>
            <wp:effectExtent l="19050" t="19050" r="10217" b="27214"/>
            <wp:docPr id="32"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6"/>
                    <a:srcRect/>
                    <a:stretch>
                      <a:fillRect/>
                    </a:stretch>
                  </pic:blipFill>
                  <pic:spPr bwMode="auto">
                    <a:xfrm>
                      <a:off x="0" y="0"/>
                      <a:ext cx="4047139" cy="717316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58" w:name="_Toc142211725"/>
      <w:r>
        <w:t>Gambar 3.</w:t>
      </w:r>
      <w:fldSimple w:instr=" SEQ Gambar_3. \* ARABIC ">
        <w:r w:rsidR="00EC5CE1">
          <w:rPr>
            <w:noProof/>
          </w:rPr>
          <w:t>11</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Akun User</w:t>
      </w:r>
      <w:bookmarkEnd w:id="258"/>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akun user</w:t>
      </w:r>
    </w:p>
    <w:p w:rsidR="00313DE8" w:rsidRDefault="00313DE8" w:rsidP="00313DE8">
      <w:pPr>
        <w:keepNext/>
        <w:spacing w:after="0" w:line="480" w:lineRule="auto"/>
      </w:pPr>
      <w:r>
        <w:rPr>
          <w:rFonts w:cs="Times New Roman"/>
          <w:b/>
          <w:noProof/>
          <w:szCs w:val="24"/>
          <w:lang w:val="en-US"/>
        </w:rPr>
        <w:drawing>
          <wp:inline distT="0" distB="0" distL="0" distR="0">
            <wp:extent cx="5040630" cy="6878043"/>
            <wp:effectExtent l="38100" t="19050" r="26670" b="18057"/>
            <wp:docPr id="33"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7"/>
                    <a:srcRect/>
                    <a:stretch>
                      <a:fillRect/>
                    </a:stretch>
                  </pic:blipFill>
                  <pic:spPr bwMode="auto">
                    <a:xfrm>
                      <a:off x="0" y="0"/>
                      <a:ext cx="5040630" cy="6878043"/>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59" w:name="_Toc142211726"/>
      <w:r>
        <w:t>Gambar 3.</w:t>
      </w:r>
      <w:fldSimple w:instr=" SEQ Gambar_3. \* ARABIC ">
        <w:r w:rsidR="00EC5CE1">
          <w:rPr>
            <w:noProof/>
          </w:rPr>
          <w:t>12</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t>Hapus</w:t>
      </w:r>
      <w:r w:rsidRPr="00783AEE">
        <w:rPr>
          <w:lang w:val="id-ID"/>
        </w:rPr>
        <w:t xml:space="preserve"> Akun User</w:t>
      </w:r>
      <w:bookmarkEnd w:id="259"/>
    </w:p>
    <w:p w:rsidR="00313DE8" w:rsidRPr="00C513D0" w:rsidRDefault="00313DE8" w:rsidP="00BA1E38">
      <w:pPr>
        <w:pStyle w:val="Caption"/>
      </w:pPr>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role access</w:t>
      </w:r>
    </w:p>
    <w:p w:rsidR="00313DE8" w:rsidRDefault="00313DE8" w:rsidP="00313DE8">
      <w:pPr>
        <w:keepNext/>
        <w:spacing w:after="0" w:line="480" w:lineRule="auto"/>
      </w:pPr>
      <w:r>
        <w:rPr>
          <w:rFonts w:cs="Times New Roman"/>
          <w:noProof/>
          <w:lang w:val="en-US"/>
        </w:rPr>
        <w:drawing>
          <wp:inline distT="0" distB="0" distL="0" distR="0">
            <wp:extent cx="5040630" cy="7303262"/>
            <wp:effectExtent l="19050" t="19050" r="26670" b="11938"/>
            <wp:docPr id="3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8"/>
                    <a:srcRect/>
                    <a:stretch>
                      <a:fillRect/>
                    </a:stretch>
                  </pic:blipFill>
                  <pic:spPr bwMode="auto">
                    <a:xfrm>
                      <a:off x="0" y="0"/>
                      <a:ext cx="5040630" cy="730326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0" w:name="_Toc142211727"/>
      <w:r>
        <w:t>Gambar 3.</w:t>
      </w:r>
      <w:fldSimple w:instr=" SEQ Gambar_3. \* ARABIC ">
        <w:r w:rsidR="00EC5CE1">
          <w:rPr>
            <w:noProof/>
          </w:rPr>
          <w:t>13</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Tambah Role Access</w:t>
      </w:r>
      <w:bookmarkEnd w:id="260"/>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role access</w:t>
      </w:r>
    </w:p>
    <w:p w:rsidR="00313DE8" w:rsidRDefault="00313DE8" w:rsidP="00313DE8">
      <w:pPr>
        <w:keepNext/>
        <w:spacing w:after="0" w:line="480" w:lineRule="auto"/>
        <w:jc w:val="center"/>
      </w:pPr>
      <w:r>
        <w:rPr>
          <w:rFonts w:cs="Times New Roman"/>
          <w:b/>
          <w:noProof/>
          <w:szCs w:val="24"/>
          <w:lang w:val="en-US"/>
        </w:rPr>
        <w:drawing>
          <wp:inline distT="0" distB="0" distL="0" distR="0">
            <wp:extent cx="4095750" cy="7186516"/>
            <wp:effectExtent l="19050" t="19050" r="19050" b="14384"/>
            <wp:docPr id="3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39"/>
                    <a:srcRect/>
                    <a:stretch>
                      <a:fillRect/>
                    </a:stretch>
                  </pic:blipFill>
                  <pic:spPr bwMode="auto">
                    <a:xfrm>
                      <a:off x="0" y="0"/>
                      <a:ext cx="4100182" cy="719429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1" w:name="_Toc142211728"/>
      <w:r>
        <w:t xml:space="preserve">Gambar 3. </w:t>
      </w:r>
      <w:fldSimple w:instr=" SEQ Gambar_3. \* ARABIC ">
        <w:r w:rsidR="00EC5CE1">
          <w:rPr>
            <w:noProof/>
          </w:rPr>
          <w:t>14</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Role Access</w:t>
      </w:r>
      <w:bookmarkEnd w:id="261"/>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role access</w:t>
      </w:r>
    </w:p>
    <w:p w:rsidR="00313DE8" w:rsidRDefault="00313DE8" w:rsidP="00313DE8">
      <w:pPr>
        <w:keepNext/>
        <w:spacing w:after="0" w:line="480" w:lineRule="auto"/>
      </w:pPr>
      <w:r>
        <w:rPr>
          <w:rFonts w:cs="Times New Roman"/>
          <w:b/>
          <w:noProof/>
          <w:szCs w:val="24"/>
          <w:lang w:val="en-US"/>
        </w:rPr>
        <w:drawing>
          <wp:inline distT="0" distB="0" distL="0" distR="0">
            <wp:extent cx="5040630" cy="6346095"/>
            <wp:effectExtent l="38100" t="19050" r="26670" b="16605"/>
            <wp:docPr id="3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0"/>
                    <a:srcRect/>
                    <a:stretch>
                      <a:fillRect/>
                    </a:stretch>
                  </pic:blipFill>
                  <pic:spPr bwMode="auto">
                    <a:xfrm>
                      <a:off x="0" y="0"/>
                      <a:ext cx="5040630" cy="634609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2" w:name="_Toc142211729"/>
      <w:r>
        <w:t>Gambar 3.</w:t>
      </w:r>
      <w:fldSimple w:instr=" SEQ Gambar_3. \* ARABIC ">
        <w:r w:rsidR="00EC5CE1">
          <w:rPr>
            <w:noProof/>
          </w:rPr>
          <w:t>15</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Hapus Role </w:t>
      </w:r>
      <w:r w:rsidRPr="00783AEE">
        <w:t>Access</w:t>
      </w:r>
      <w:bookmarkEnd w:id="262"/>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Ganti role access</w:t>
      </w:r>
    </w:p>
    <w:p w:rsidR="00313DE8" w:rsidRDefault="00313DE8" w:rsidP="00313DE8">
      <w:pPr>
        <w:keepNext/>
        <w:spacing w:after="0" w:line="480" w:lineRule="auto"/>
      </w:pPr>
      <w:r>
        <w:rPr>
          <w:rFonts w:cs="Times New Roman"/>
          <w:noProof/>
          <w:lang w:val="en-US"/>
        </w:rPr>
        <w:drawing>
          <wp:inline distT="0" distB="0" distL="0" distR="0">
            <wp:extent cx="5040630" cy="6403909"/>
            <wp:effectExtent l="38100" t="19050" r="26670" b="15941"/>
            <wp:docPr id="3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1"/>
                    <a:srcRect/>
                    <a:stretch>
                      <a:fillRect/>
                    </a:stretch>
                  </pic:blipFill>
                  <pic:spPr bwMode="auto">
                    <a:xfrm>
                      <a:off x="0" y="0"/>
                      <a:ext cx="5040630" cy="6403909"/>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3" w:name="_Toc142211730"/>
      <w:r>
        <w:t>Gambar 3.</w:t>
      </w:r>
      <w:fldSimple w:instr=" SEQ Gambar_3. \* ARABIC ">
        <w:r w:rsidR="00EC5CE1">
          <w:rPr>
            <w:noProof/>
          </w:rPr>
          <w:t>16</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Ganti </w:t>
      </w:r>
      <w:r w:rsidRPr="00783AEE">
        <w:t>Role</w:t>
      </w:r>
      <w:r w:rsidRPr="00783AEE">
        <w:rPr>
          <w:lang w:val="id-ID"/>
        </w:rPr>
        <w:t xml:space="preserve"> Access</w:t>
      </w:r>
      <w:bookmarkEnd w:id="263"/>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264" w:name="_Toc117207996"/>
      <w:bookmarkStart w:id="265" w:name="_Toc118383839"/>
      <w:bookmarkStart w:id="266" w:name="_Toc119165498"/>
      <w:r w:rsidRPr="00BC1D55">
        <w:lastRenderedPageBreak/>
        <w:t>Sequence</w:t>
      </w:r>
      <w:r w:rsidRPr="00C513D0">
        <w:t xml:space="preserve"> </w:t>
      </w:r>
      <w:r w:rsidR="000704C1" w:rsidRPr="000704C1">
        <w:rPr>
          <w:i/>
        </w:rPr>
        <w:t>Diagram</w:t>
      </w:r>
      <w:bookmarkEnd w:id="264"/>
      <w:bookmarkEnd w:id="265"/>
      <w:bookmarkEnd w:id="266"/>
    </w:p>
    <w:p w:rsidR="00313DE8" w:rsidRPr="00C513D0" w:rsidRDefault="00313DE8" w:rsidP="00313DE8">
      <w:pPr>
        <w:spacing w:after="240" w:line="480" w:lineRule="auto"/>
        <w:ind w:firstLine="720"/>
        <w:jc w:val="both"/>
        <w:rPr>
          <w:rFonts w:cs="Times New Roman"/>
          <w:szCs w:val="24"/>
        </w:rPr>
      </w:pPr>
      <w:r w:rsidRPr="00BC1D55">
        <w:rPr>
          <w:rFonts w:cs="Times New Roman"/>
          <w:i/>
          <w:szCs w:val="24"/>
          <w:shd w:val="clear" w:color="auto" w:fill="FFFFFF"/>
        </w:rPr>
        <w:t>Sequence</w:t>
      </w:r>
      <w:r w:rsidRPr="00C513D0">
        <w:rPr>
          <w:rFonts w:cs="Times New Roman"/>
          <w:szCs w:val="24"/>
          <w:shd w:val="clear" w:color="auto" w:fill="FFFFFF"/>
        </w:rPr>
        <w:t xml:space="preserve"> </w:t>
      </w:r>
      <w:r w:rsidR="000704C1" w:rsidRPr="000704C1">
        <w:rPr>
          <w:rFonts w:cs="Times New Roman"/>
          <w:i/>
          <w:szCs w:val="24"/>
          <w:shd w:val="clear" w:color="auto" w:fill="FFFFFF"/>
        </w:rPr>
        <w:t>Diagram</w:t>
      </w:r>
      <w:r w:rsidRPr="00C513D0">
        <w:rPr>
          <w:rFonts w:cs="Times New Roman"/>
          <w:szCs w:val="24"/>
          <w:shd w:val="clear" w:color="auto" w:fill="FFFFFF"/>
        </w:rPr>
        <w:t xml:space="preserve"> sebuah </w:t>
      </w:r>
      <w:r w:rsidR="000704C1" w:rsidRPr="000704C1">
        <w:rPr>
          <w:rFonts w:cs="Times New Roman"/>
          <w:i/>
          <w:szCs w:val="24"/>
          <w:shd w:val="clear" w:color="auto" w:fill="FFFFFF"/>
        </w:rPr>
        <w:t>Diagram</w:t>
      </w:r>
      <w:r w:rsidRPr="00C513D0">
        <w:rPr>
          <w:rFonts w:cs="Times New Roman"/>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313DE8" w:rsidRPr="00C513D0" w:rsidRDefault="00313DE8" w:rsidP="00313DE8">
      <w:pPr>
        <w:pStyle w:val="Heading5"/>
        <w:rPr>
          <w:b/>
        </w:rPr>
      </w:pPr>
      <w:r w:rsidRPr="00BC1D55">
        <w:t>Sequence</w:t>
      </w:r>
      <w:r w:rsidRPr="00C513D0">
        <w:t xml:space="preserve"> </w:t>
      </w:r>
      <w:r w:rsidRPr="00BC1D55">
        <w:t>Login</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pada </w:t>
      </w:r>
      <w:r w:rsidRPr="00BC1D55">
        <w:rPr>
          <w:rFonts w:cs="Times New Roman"/>
          <w:i/>
        </w:rPr>
        <w:t>Login</w:t>
      </w:r>
      <w:r w:rsidRPr="00C513D0">
        <w:rPr>
          <w:rFonts w:cs="Times New Roman"/>
        </w:rPr>
        <w:t xml:space="preserve"> pertama input email dan password</w:t>
      </w:r>
      <w:r w:rsidRPr="0044077D">
        <w:rPr>
          <w:rFonts w:cs="Times New Roman"/>
        </w:rPr>
        <w:t xml:space="preserve"> </w:t>
      </w:r>
      <w:r w:rsidRPr="00C513D0">
        <w:rPr>
          <w:rFonts w:cs="Times New Roman"/>
        </w:rPr>
        <w:t xml:space="preserve">selanjutnya akan divalidasi user pada database oleh sistem pada fungsi </w:t>
      </w:r>
      <w:r w:rsidRPr="00BC1D55">
        <w:rPr>
          <w:rFonts w:cs="Times New Roman"/>
          <w:i/>
        </w:rPr>
        <w:t>Login</w:t>
      </w:r>
      <w:r w:rsidRPr="00C513D0">
        <w:rPr>
          <w:rFonts w:cs="Times New Roman"/>
        </w:rPr>
        <w:t xml:space="preserve">, jika benar maka akan menampilkan halaman </w:t>
      </w:r>
      <w:r w:rsidRPr="00BC1D55">
        <w:rPr>
          <w:rFonts w:cs="Times New Roman"/>
          <w:i/>
        </w:rPr>
        <w:t>Dashboard</w:t>
      </w:r>
      <w:r w:rsidRPr="00C513D0">
        <w:rPr>
          <w:rFonts w:cs="Times New Roman"/>
        </w:rPr>
        <w:t xml:space="preserve"> dan menampilkan pesan berhasil Masuk, jika salah kembali ke halaman </w:t>
      </w:r>
      <w:r w:rsidRPr="00BC1D55">
        <w:rPr>
          <w:rFonts w:cs="Times New Roman"/>
          <w:i/>
        </w:rPr>
        <w:t>Login</w:t>
      </w:r>
      <w:r w:rsidRPr="00C513D0">
        <w:rPr>
          <w:rFonts w:cs="Times New Roman"/>
        </w:rPr>
        <w:t xml:space="preserve"> untuk mengulang penginputan email dan password.</w:t>
      </w:r>
    </w:p>
    <w:p w:rsidR="00313DE8" w:rsidRDefault="00313DE8" w:rsidP="00313DE8">
      <w:pPr>
        <w:keepNext/>
        <w:spacing w:after="240" w:line="360" w:lineRule="auto"/>
        <w:ind w:firstLine="720"/>
        <w:jc w:val="both"/>
      </w:pPr>
      <w:r>
        <w:rPr>
          <w:rFonts w:cs="Times New Roman"/>
          <w:noProof/>
          <w:lang w:val="en-US"/>
        </w:rPr>
        <w:drawing>
          <wp:inline distT="0" distB="0" distL="0" distR="0">
            <wp:extent cx="3917315" cy="3385820"/>
            <wp:effectExtent l="19050" t="0" r="6985" b="0"/>
            <wp:docPr id="38"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2"/>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67" w:name="_Toc142211731"/>
      <w:r>
        <w:t>Gambar 3.</w:t>
      </w:r>
      <w:fldSimple w:instr=" SEQ Gambar_3. \* ARABIC ">
        <w:r w:rsidR="00EC5CE1">
          <w:rPr>
            <w:noProof/>
          </w:rPr>
          <w:t>17</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Login</w:t>
      </w:r>
      <w:bookmarkEnd w:id="267"/>
      <w:r w:rsidRPr="00C513D0">
        <w:rPr>
          <w:b/>
        </w:rPr>
        <w:br w:type="page"/>
      </w:r>
    </w:p>
    <w:p w:rsidR="00313DE8" w:rsidRPr="00C513D0" w:rsidRDefault="00313DE8" w:rsidP="00313DE8">
      <w:pPr>
        <w:pStyle w:val="Heading5"/>
        <w:rPr>
          <w:b/>
        </w:rPr>
      </w:pPr>
      <w:r w:rsidRPr="00BC1D55">
        <w:rPr>
          <w:i/>
        </w:rPr>
        <w:lastRenderedPageBreak/>
        <w:t>Sequence</w:t>
      </w:r>
      <w:r w:rsidRPr="00C513D0">
        <w:t xml:space="preserve"> </w:t>
      </w:r>
      <w:r w:rsidRPr="00BC1D55">
        <w:rPr>
          <w:i/>
        </w:rPr>
        <w:t>Create</w:t>
      </w:r>
      <w:r w:rsidRPr="00C513D0">
        <w:t xml:space="preserve"> Data Surat Masuk atau Keluar</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Menambahkan Data Surat Masuk dan Surat Keluar pertama input pada halaman Surat Masuk atau Surat Keluar, selanjutnya divalidasi oleh sistem apakah benar penginputan data Surat Masuk atau Surat Keluar, jika berhasil maka data merekam yang tersimpan ke database dan menampilkan pesan Berhasil, tetapi jika Salah makan kembali ke halaman penginputan Surat Masuk atau Surat Keluar dan menampilkan pesan</w:t>
      </w:r>
      <w:r w:rsidRPr="0044077D">
        <w:rPr>
          <w:rFonts w:cs="Times New Roman"/>
        </w:rPr>
        <w:t xml:space="preserve"> </w:t>
      </w:r>
      <w:r w:rsidRPr="00C513D0">
        <w:rPr>
          <w:rFonts w:cs="Times New Roman"/>
        </w:rPr>
        <w:t>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Pr>
          <w:rFonts w:cs="Times New Roman"/>
          <w:b/>
          <w:noProof/>
          <w:szCs w:val="24"/>
          <w:lang w:val="en-US"/>
        </w:rPr>
        <w:drawing>
          <wp:inline distT="0" distB="0" distL="0" distR="0">
            <wp:extent cx="3917315" cy="3385820"/>
            <wp:effectExtent l="19050" t="0" r="6985" b="0"/>
            <wp:docPr id="3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2"/>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68" w:name="_Toc142211732"/>
      <w:r>
        <w:t>Gambar 3.</w:t>
      </w:r>
      <w:fldSimple w:instr=" SEQ Gambar_3. \* ARABIC ">
        <w:r w:rsidR="00EC5CE1">
          <w:rPr>
            <w:noProof/>
          </w:rPr>
          <w:t>18</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Create</w:t>
      </w:r>
      <w:r w:rsidRPr="005C10BE">
        <w:rPr>
          <w:lang w:val="id-ID"/>
        </w:rPr>
        <w:t xml:space="preserve"> Data</w:t>
      </w:r>
      <w:bookmarkEnd w:id="268"/>
      <w:r w:rsidRPr="00C513D0">
        <w:br w:type="page"/>
      </w:r>
    </w:p>
    <w:p w:rsidR="00313DE8" w:rsidRPr="00C513D0" w:rsidRDefault="00313DE8" w:rsidP="00313DE8">
      <w:pPr>
        <w:pStyle w:val="Heading5"/>
        <w:rPr>
          <w:b/>
        </w:rPr>
      </w:pPr>
      <w:r w:rsidRPr="00CA622D">
        <w:lastRenderedPageBreak/>
        <w:t>Sequence</w:t>
      </w:r>
      <w:r w:rsidRPr="00C513D0">
        <w:t xml:space="preserve"> </w:t>
      </w:r>
      <w:r w:rsidR="000704C1" w:rsidRPr="000704C1">
        <w:rPr>
          <w:i/>
        </w:rPr>
        <w:t>Diagram</w:t>
      </w:r>
      <w:r w:rsidRPr="00C513D0">
        <w:t xml:space="preserve"> Edit data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Edit Data Surat Masuk atau Surat Keluar pertama pilih data pada tabel kolom dalam halaman Surat Masuk dan Surat Keluar maka diarahkan ke halaman edit data, kedua input data yang mau diedit, selanjutnya sistem akan memvalidasi apakah benar mengisi dalam mengedit data, jika benar maka data akan update ke database dan menampilkan pesan berhasil pada halaman awal Surat Masuk dan Surat Keluar, apabila salah maka kembali ke</w:t>
      </w:r>
      <w:r w:rsidRPr="00C513D0">
        <w:rPr>
          <w:rFonts w:cs="Times New Roman"/>
          <w:lang w:val="en-US"/>
        </w:rPr>
        <w:t xml:space="preserve"> </w:t>
      </w:r>
      <w:r w:rsidRPr="00C513D0">
        <w:rPr>
          <w:rFonts w:cs="Times New Roman"/>
        </w:rPr>
        <w:t>halaman edit dan menampilkan pesan 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pPr>
      <w:r w:rsidRPr="00C513D0">
        <w:rPr>
          <w:rFonts w:cs="Times New Roman"/>
          <w:b/>
          <w:noProof/>
          <w:szCs w:val="24"/>
          <w:lang w:val="en-US"/>
        </w:rPr>
        <w:drawing>
          <wp:inline distT="0" distB="0" distL="0" distR="0">
            <wp:extent cx="5040630" cy="3299460"/>
            <wp:effectExtent l="19050" t="0" r="7620" b="0"/>
            <wp:docPr id="40"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3"/>
                    <a:stretch>
                      <a:fillRect/>
                    </a:stretch>
                  </pic:blipFill>
                  <pic:spPr>
                    <a:xfrm>
                      <a:off x="0" y="0"/>
                      <a:ext cx="5040630" cy="3299460"/>
                    </a:xfrm>
                    <a:prstGeom prst="rect">
                      <a:avLst/>
                    </a:prstGeom>
                  </pic:spPr>
                </pic:pic>
              </a:graphicData>
            </a:graphic>
          </wp:inline>
        </w:drawing>
      </w:r>
    </w:p>
    <w:p w:rsidR="00313DE8" w:rsidRPr="005C10BE" w:rsidRDefault="00313DE8" w:rsidP="00BA1E38">
      <w:pPr>
        <w:pStyle w:val="Caption"/>
        <w:rPr>
          <w:b/>
          <w:lang w:val="id-ID"/>
        </w:rPr>
      </w:pPr>
      <w:bookmarkStart w:id="269" w:name="_Toc142211733"/>
      <w:r>
        <w:t>Gambar 3.</w:t>
      </w:r>
      <w:fldSimple w:instr=" SEQ Gambar_3. \* ARABIC ">
        <w:r w:rsidR="00EC5CE1">
          <w:rPr>
            <w:noProof/>
          </w:rPr>
          <w:t>19</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Edit Data</w:t>
      </w:r>
      <w:bookmarkEnd w:id="269"/>
    </w:p>
    <w:p w:rsidR="00313DE8" w:rsidRPr="00C513D0" w:rsidRDefault="00313DE8" w:rsidP="00313DE8">
      <w:pPr>
        <w:spacing w:after="0" w:line="480" w:lineRule="auto"/>
        <w:rPr>
          <w:rFonts w:cs="Times New Roman"/>
          <w:b/>
          <w:szCs w:val="24"/>
        </w:rPr>
      </w:pPr>
      <w:r w:rsidRPr="00C513D0">
        <w:rPr>
          <w:rFonts w:cs="Times New Roman"/>
          <w:b/>
          <w:szCs w:val="24"/>
        </w:rPr>
        <w:br w:type="page"/>
      </w:r>
    </w:p>
    <w:p w:rsidR="00313DE8" w:rsidRPr="00C513D0" w:rsidRDefault="00313DE8" w:rsidP="00313DE8">
      <w:pPr>
        <w:pStyle w:val="Heading5"/>
        <w:rPr>
          <w:b/>
        </w:rPr>
      </w:pPr>
      <w:r w:rsidRPr="00BC1D55">
        <w:rPr>
          <w:i/>
        </w:rPr>
        <w:lastRenderedPageBreak/>
        <w:t>Sequence</w:t>
      </w:r>
      <w:r w:rsidRPr="00C513D0">
        <w:t xml:space="preserve"> Disposisi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lanjuti surat masuk yang update pada database, jika sudah disposisi surat baru masuk maka akan menampilkan halaman awal disposisi surat.</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4541163" cy="4071486"/>
            <wp:effectExtent l="19050" t="0" r="0" b="0"/>
            <wp:docPr id="41"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4"/>
                    <a:stretch>
                      <a:fillRect/>
                    </a:stretch>
                  </pic:blipFill>
                  <pic:spPr>
                    <a:xfrm>
                      <a:off x="0" y="0"/>
                      <a:ext cx="4545140" cy="4075052"/>
                    </a:xfrm>
                    <a:prstGeom prst="rect">
                      <a:avLst/>
                    </a:prstGeom>
                  </pic:spPr>
                </pic:pic>
              </a:graphicData>
            </a:graphic>
          </wp:inline>
        </w:drawing>
      </w:r>
    </w:p>
    <w:p w:rsidR="00313DE8" w:rsidRPr="005C10BE" w:rsidRDefault="00313DE8" w:rsidP="00BA1E38">
      <w:pPr>
        <w:pStyle w:val="Caption"/>
        <w:rPr>
          <w:lang w:val="id-ID"/>
        </w:rPr>
      </w:pPr>
      <w:bookmarkStart w:id="270" w:name="_Toc142211734"/>
      <w:r>
        <w:t>Gambar 3.</w:t>
      </w:r>
      <w:fldSimple w:instr=" SEQ Gambar_3. \* ARABIC ">
        <w:r w:rsidR="00EC5CE1">
          <w:rPr>
            <w:noProof/>
          </w:rPr>
          <w:t>20</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Disposisi Surat</w:t>
      </w:r>
      <w:bookmarkEnd w:id="270"/>
      <w:r w:rsidRPr="00C513D0">
        <w:rPr>
          <w:b/>
        </w:rPr>
        <w:br w:type="page"/>
      </w:r>
    </w:p>
    <w:p w:rsidR="00313DE8" w:rsidRPr="00C513D0" w:rsidRDefault="000704C1" w:rsidP="00313DE8">
      <w:pPr>
        <w:pStyle w:val="Heading5"/>
        <w:rPr>
          <w:b/>
        </w:rPr>
      </w:pPr>
      <w:bookmarkStart w:id="271" w:name="_Toc117207997"/>
      <w:bookmarkStart w:id="272" w:name="_Toc118383840"/>
      <w:bookmarkStart w:id="273" w:name="_Toc119165499"/>
      <w:r w:rsidRPr="000704C1">
        <w:rPr>
          <w:i/>
        </w:rPr>
        <w:lastRenderedPageBreak/>
        <w:t>Class Diagram</w:t>
      </w:r>
      <w:bookmarkEnd w:id="271"/>
      <w:bookmarkEnd w:id="272"/>
      <w:bookmarkEnd w:id="273"/>
    </w:p>
    <w:p w:rsidR="00313DE8" w:rsidRPr="00C513D0" w:rsidRDefault="000704C1" w:rsidP="00313DE8">
      <w:pPr>
        <w:spacing w:after="240" w:line="480" w:lineRule="auto"/>
        <w:ind w:firstLine="720"/>
        <w:jc w:val="both"/>
        <w:rPr>
          <w:rFonts w:cs="Times New Roman"/>
        </w:rPr>
      </w:pPr>
      <w:r w:rsidRPr="000704C1">
        <w:rPr>
          <w:rFonts w:cs="Times New Roman"/>
          <w:i/>
        </w:rPr>
        <w:t>Class Diagram</w:t>
      </w:r>
      <w:r w:rsidR="00313DE8" w:rsidRPr="00C513D0">
        <w:rPr>
          <w:rFonts w:cs="Times New Roman"/>
        </w:rPr>
        <w:t xml:space="preserve"> dalam merancang perangkat lunak Sistem Informasi Manajemen Arsip Surat berbasis Web.</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240" w:line="360" w:lineRule="auto"/>
        <w:jc w:val="both"/>
      </w:pPr>
      <w:r w:rsidRPr="00C513D0">
        <w:rPr>
          <w:rFonts w:cs="Times New Roman"/>
          <w:noProof/>
          <w:lang w:val="en-US"/>
        </w:rPr>
        <w:drawing>
          <wp:inline distT="0" distB="0" distL="0" distR="0">
            <wp:extent cx="5040630" cy="5612130"/>
            <wp:effectExtent l="19050" t="0" r="7620" b="0"/>
            <wp:docPr id="42"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5"/>
                    <a:stretch>
                      <a:fillRect/>
                    </a:stretch>
                  </pic:blipFill>
                  <pic:spPr>
                    <a:xfrm>
                      <a:off x="0" y="0"/>
                      <a:ext cx="5040630" cy="5612130"/>
                    </a:xfrm>
                    <a:prstGeom prst="rect">
                      <a:avLst/>
                    </a:prstGeom>
                  </pic:spPr>
                </pic:pic>
              </a:graphicData>
            </a:graphic>
          </wp:inline>
        </w:drawing>
      </w:r>
    </w:p>
    <w:p w:rsidR="00313DE8" w:rsidRPr="005C10BE" w:rsidRDefault="00313DE8" w:rsidP="00BA1E38">
      <w:pPr>
        <w:pStyle w:val="Caption"/>
      </w:pPr>
      <w:bookmarkStart w:id="274" w:name="_Toc142211735"/>
      <w:r>
        <w:t>Gambar 3.</w:t>
      </w:r>
      <w:fldSimple w:instr=" SEQ Gambar_3. \* ARABIC ">
        <w:r w:rsidR="00EC5CE1">
          <w:rPr>
            <w:noProof/>
          </w:rPr>
          <w:t>21</w:t>
        </w:r>
      </w:fldSimple>
      <w:r>
        <w:rPr>
          <w:lang w:val="id-ID"/>
        </w:rPr>
        <w:t xml:space="preserve"> </w:t>
      </w:r>
      <w:r w:rsidR="000704C1" w:rsidRPr="000704C1">
        <w:rPr>
          <w:i/>
          <w:lang w:val="id-ID"/>
        </w:rPr>
        <w:t>Diagram</w:t>
      </w:r>
      <w:r w:rsidRPr="005C10BE">
        <w:rPr>
          <w:lang w:val="id-ID"/>
        </w:rPr>
        <w:t xml:space="preserve"> </w:t>
      </w:r>
      <w:r w:rsidR="000704C1" w:rsidRPr="000704C1">
        <w:rPr>
          <w:i/>
          <w:lang w:val="id-ID"/>
        </w:rPr>
        <w:t xml:space="preserve">Class </w:t>
      </w:r>
      <w:r w:rsidRPr="005C10BE">
        <w:rPr>
          <w:lang w:val="id-ID"/>
        </w:rPr>
        <w:t>Sistem</w:t>
      </w:r>
      <w:bookmarkEnd w:id="274"/>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75" w:name="_Toc117207998"/>
      <w:bookmarkStart w:id="276" w:name="_Toc118383841"/>
      <w:bookmarkStart w:id="277" w:name="_Toc119165500"/>
      <w:bookmarkStart w:id="278" w:name="_Toc142218494"/>
      <w:r w:rsidRPr="00C513D0">
        <w:lastRenderedPageBreak/>
        <w:t>Rancangan Database</w:t>
      </w:r>
      <w:bookmarkEnd w:id="275"/>
      <w:bookmarkEnd w:id="276"/>
      <w:bookmarkEnd w:id="277"/>
      <w:bookmarkEnd w:id="278"/>
    </w:p>
    <w:p w:rsidR="00313DE8" w:rsidRPr="00C513D0" w:rsidRDefault="00313DE8" w:rsidP="00313DE8">
      <w:pPr>
        <w:spacing w:after="240" w:line="480" w:lineRule="auto"/>
        <w:ind w:firstLine="720"/>
        <w:rPr>
          <w:rFonts w:cs="Times New Roman"/>
        </w:rPr>
      </w:pPr>
      <w:r w:rsidRPr="00C513D0">
        <w:rPr>
          <w:rFonts w:cs="Times New Roman"/>
        </w:rPr>
        <w:t>Rancangan basis data adalah proses untuk menentukan isi dan pengaturan data yang dibutuhkan untuk mendukung berbagai rancangan sistem. Berikut tabel basis datanya :</w:t>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Surat_Masuk</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w:t>
            </w:r>
            <w:r>
              <w:rPr>
                <w:szCs w:val="24"/>
                <w:lang w:val="en-US"/>
              </w:rPr>
              <w:t>s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as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terima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Pr>
                <w:szCs w:val="24"/>
                <w:lang w:val="en-US"/>
              </w:rPr>
              <w:t>w</w:t>
            </w:r>
            <w:r w:rsidRPr="00C513D0">
              <w:rPr>
                <w:szCs w:val="24"/>
              </w:rPr>
              <w:t>akt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0</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sposisi</w:t>
            </w:r>
          </w:p>
        </w:tc>
        <w:tc>
          <w:tcPr>
            <w:tcW w:w="1559" w:type="dxa"/>
          </w:tcPr>
          <w:p w:rsidR="00313DE8" w:rsidRPr="00CA672A" w:rsidRDefault="00313DE8" w:rsidP="00821566">
            <w:pPr>
              <w:spacing w:line="360" w:lineRule="auto"/>
              <w:rPr>
                <w:szCs w:val="24"/>
                <w:lang w:val="en-US"/>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1</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bac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2</w:t>
            </w:r>
          </w:p>
        </w:tc>
        <w:tc>
          <w:tcPr>
            <w:tcW w:w="2462" w:type="dxa"/>
          </w:tcPr>
          <w:p w:rsidR="00313DE8" w:rsidRPr="00C513D0" w:rsidRDefault="00313DE8" w:rsidP="00821566">
            <w:pPr>
              <w:spacing w:line="360" w:lineRule="auto"/>
              <w:rPr>
                <w:szCs w:val="24"/>
              </w:rPr>
            </w:pPr>
            <w:r>
              <w:rPr>
                <w:szCs w:val="24"/>
                <w:lang w:val="en-US"/>
              </w:rPr>
              <w:t>m</w:t>
            </w:r>
            <w:r w:rsidRPr="00C513D0">
              <w:rPr>
                <w:szCs w:val="24"/>
              </w:rPr>
              <w:t>elih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3</w:t>
            </w:r>
          </w:p>
        </w:tc>
        <w:tc>
          <w:tcPr>
            <w:tcW w:w="2462" w:type="dxa"/>
          </w:tcPr>
          <w:p w:rsidR="00313DE8" w:rsidRPr="00C513D0" w:rsidRDefault="00313DE8" w:rsidP="00821566">
            <w:pPr>
              <w:spacing w:line="360" w:lineRule="auto"/>
              <w:rPr>
                <w:szCs w:val="24"/>
              </w:rPr>
            </w:pPr>
            <w:r>
              <w:rPr>
                <w:szCs w:val="24"/>
                <w:lang w:val="en-US"/>
              </w:rPr>
              <w:t>l</w:t>
            </w:r>
            <w:r w:rsidRPr="00C513D0">
              <w:rPr>
                <w:szCs w:val="24"/>
              </w:rPr>
              <w:t>apo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4</w:t>
            </w:r>
          </w:p>
        </w:tc>
        <w:tc>
          <w:tcPr>
            <w:tcW w:w="2462" w:type="dxa"/>
          </w:tcPr>
          <w:p w:rsidR="00313DE8" w:rsidRPr="00C513D0" w:rsidRDefault="00313DE8" w:rsidP="00821566">
            <w:pPr>
              <w:spacing w:line="360" w:lineRule="auto"/>
              <w:rPr>
                <w:szCs w:val="24"/>
              </w:rPr>
            </w:pPr>
            <w:r w:rsidRPr="00C513D0">
              <w:rPr>
                <w:szCs w:val="24"/>
              </w:rPr>
              <w:t>baru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4A35A1" w:rsidRDefault="00313DE8" w:rsidP="00821566">
            <w:pPr>
              <w:spacing w:line="360" w:lineRule="auto"/>
              <w:rPr>
                <w:szCs w:val="24"/>
                <w:lang w:val="en-US"/>
              </w:rPr>
            </w:pPr>
            <w:r w:rsidRPr="00C513D0">
              <w:rPr>
                <w:szCs w:val="24"/>
              </w:rPr>
              <w:t>1</w:t>
            </w:r>
            <w:r>
              <w:rPr>
                <w:szCs w:val="24"/>
                <w:lang w:val="en-US"/>
              </w:rPr>
              <w:t>5</w:t>
            </w:r>
          </w:p>
        </w:tc>
        <w:tc>
          <w:tcPr>
            <w:tcW w:w="2462" w:type="dxa"/>
          </w:tcPr>
          <w:p w:rsidR="00313DE8" w:rsidRPr="004A35A1" w:rsidRDefault="00313DE8" w:rsidP="00821566">
            <w:pPr>
              <w:spacing w:line="360" w:lineRule="auto"/>
              <w:rPr>
                <w:szCs w:val="24"/>
                <w:lang w:val="en-US"/>
              </w:rPr>
            </w:pPr>
            <w:r>
              <w:rPr>
                <w:szCs w:val="24"/>
                <w:lang w:val="en-US"/>
              </w:rPr>
              <w:t>id_user</w:t>
            </w:r>
          </w:p>
        </w:tc>
        <w:tc>
          <w:tcPr>
            <w:tcW w:w="1559" w:type="dxa"/>
          </w:tcPr>
          <w:p w:rsidR="00313DE8" w:rsidRPr="004A35A1" w:rsidRDefault="00313DE8" w:rsidP="00821566">
            <w:pPr>
              <w:spacing w:line="360" w:lineRule="auto"/>
              <w:rPr>
                <w:szCs w:val="24"/>
                <w:lang w:val="en-US"/>
              </w:rPr>
            </w:pPr>
            <w:r>
              <w:rPr>
                <w:szCs w:val="24"/>
                <w:lang w:val="en-US"/>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752786" w:rsidRDefault="00313DE8" w:rsidP="00821566">
            <w:pPr>
              <w:spacing w:line="360" w:lineRule="auto"/>
              <w:rPr>
                <w:szCs w:val="24"/>
                <w:lang w:val="en-US"/>
              </w:rPr>
            </w:pPr>
            <w:r>
              <w:rPr>
                <w:szCs w:val="24"/>
                <w:lang w:val="en-US"/>
              </w:rPr>
              <w:t>-</w:t>
            </w:r>
          </w:p>
        </w:tc>
      </w:tr>
    </w:tbl>
    <w:p w:rsidR="00313DE8" w:rsidRPr="00C513D0" w:rsidRDefault="00313DE8" w:rsidP="00313DE8">
      <w:pPr>
        <w:spacing w:after="0" w:line="240" w:lineRule="auto"/>
        <w:rPr>
          <w:rFonts w:cs="Times New Roman"/>
        </w:rPr>
      </w:pPr>
    </w:p>
    <w:p w:rsidR="00313DE8" w:rsidRPr="00C513D0" w:rsidRDefault="00313DE8" w:rsidP="00BA1E38">
      <w:pPr>
        <w:pStyle w:val="Caption"/>
      </w:pPr>
      <w:bookmarkStart w:id="279" w:name="_Toc142211785"/>
      <w:r>
        <w:t>Tabel 3.</w:t>
      </w:r>
      <w:fldSimple w:instr=" SEQ Tabel_3. \* ARABIC ">
        <w:r w:rsidR="00EC5CE1">
          <w:rPr>
            <w:noProof/>
          </w:rPr>
          <w:t>2</w:t>
        </w:r>
      </w:fldSimple>
      <w:r>
        <w:t xml:space="preserve"> </w:t>
      </w:r>
      <w:r w:rsidRPr="00C513D0">
        <w:t>Tabel Database Surat_Masuk</w:t>
      </w:r>
      <w:bookmarkEnd w:id="279"/>
      <w:r w:rsidRPr="00C513D0">
        <w:br w:type="page"/>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lastRenderedPageBreak/>
        <w:t>Tabel Database Surat_Kelua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s</w:t>
            </w:r>
            <w:r>
              <w:rPr>
                <w:szCs w:val="24"/>
                <w:lang w:val="en-US"/>
              </w:rPr>
              <w:t>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635ECD"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dibuat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Pr>
                <w:szCs w:val="24"/>
                <w:lang w:val="en-US"/>
              </w:rPr>
              <w:t>id_b</w:t>
            </w:r>
            <w:r w:rsidRPr="00C513D0">
              <w:rPr>
                <w:szCs w:val="24"/>
              </w:rPr>
              <w:t>idang</w:t>
            </w:r>
          </w:p>
        </w:tc>
        <w:tc>
          <w:tcPr>
            <w:tcW w:w="1559" w:type="dxa"/>
          </w:tcPr>
          <w:p w:rsidR="00313DE8" w:rsidRPr="008C419A" w:rsidRDefault="00313DE8" w:rsidP="00821566">
            <w:pPr>
              <w:spacing w:line="360" w:lineRule="auto"/>
              <w:rPr>
                <w:szCs w:val="24"/>
                <w:lang w:val="en-US"/>
              </w:rPr>
            </w:pPr>
            <w:r>
              <w:rPr>
                <w:szCs w:val="24"/>
                <w:lang w:val="en-US"/>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8C419A" w:rsidRDefault="00313DE8" w:rsidP="00821566">
            <w:pPr>
              <w:spacing w:line="360" w:lineRule="auto"/>
              <w:rPr>
                <w:szCs w:val="24"/>
                <w:lang w:val="en-US"/>
              </w:rPr>
            </w:pPr>
            <w:r>
              <w:rPr>
                <w:szCs w:val="24"/>
                <w:lang w:val="en-US"/>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934205" w:rsidRDefault="00313DE8" w:rsidP="00821566">
            <w:pPr>
              <w:spacing w:line="360" w:lineRule="auto"/>
              <w:rPr>
                <w:szCs w:val="24"/>
                <w:lang w:val="en-US"/>
              </w:rPr>
            </w:pPr>
            <w:r w:rsidRPr="00C513D0">
              <w:rPr>
                <w:szCs w:val="24"/>
              </w:rPr>
              <w:t>1</w:t>
            </w:r>
            <w:r>
              <w:rPr>
                <w:szCs w:val="24"/>
                <w:lang w:val="en-US"/>
              </w:rPr>
              <w:t>0</w:t>
            </w:r>
          </w:p>
        </w:tc>
        <w:tc>
          <w:tcPr>
            <w:tcW w:w="2462" w:type="dxa"/>
          </w:tcPr>
          <w:p w:rsidR="00313DE8" w:rsidRPr="00934205" w:rsidRDefault="00313DE8" w:rsidP="00821566">
            <w:pPr>
              <w:spacing w:line="360" w:lineRule="auto"/>
              <w:rPr>
                <w:szCs w:val="24"/>
                <w:lang w:val="en-US"/>
              </w:rPr>
            </w:pPr>
            <w:r>
              <w:rPr>
                <w:szCs w:val="24"/>
                <w:lang w:val="en-US"/>
              </w:rPr>
              <w:t>id_user</w:t>
            </w:r>
          </w:p>
        </w:tc>
        <w:tc>
          <w:tcPr>
            <w:tcW w:w="1559" w:type="dxa"/>
          </w:tcPr>
          <w:p w:rsidR="00313DE8" w:rsidRPr="00934205" w:rsidRDefault="00313DE8" w:rsidP="00821566">
            <w:pPr>
              <w:spacing w:line="360" w:lineRule="auto"/>
              <w:rPr>
                <w:szCs w:val="24"/>
                <w:lang w:val="en-US"/>
              </w:rPr>
            </w:pPr>
            <w:r>
              <w:rPr>
                <w:szCs w:val="24"/>
                <w:lang w:val="en-US"/>
              </w:rPr>
              <w:t>INT</w:t>
            </w:r>
          </w:p>
        </w:tc>
        <w:tc>
          <w:tcPr>
            <w:tcW w:w="1418" w:type="dxa"/>
          </w:tcPr>
          <w:p w:rsidR="00313DE8" w:rsidRPr="00C513D0" w:rsidRDefault="00313DE8" w:rsidP="00821566">
            <w:pPr>
              <w:spacing w:line="360" w:lineRule="auto"/>
              <w:rPr>
                <w:szCs w:val="24"/>
              </w:rPr>
            </w:pPr>
            <w:r w:rsidRPr="00C513D0">
              <w:rPr>
                <w:szCs w:val="24"/>
              </w:rPr>
              <w:t>11</w:t>
            </w:r>
          </w:p>
        </w:tc>
        <w:tc>
          <w:tcPr>
            <w:tcW w:w="1972" w:type="dxa"/>
          </w:tcPr>
          <w:p w:rsidR="00313DE8" w:rsidRPr="00934205" w:rsidRDefault="00313DE8" w:rsidP="00821566">
            <w:pPr>
              <w:spacing w:line="360" w:lineRule="auto"/>
              <w:rPr>
                <w:szCs w:val="24"/>
                <w:lang w:val="en-US"/>
              </w:rPr>
            </w:pPr>
            <w:r>
              <w:rPr>
                <w:szCs w:val="24"/>
                <w:lang w:val="en-US"/>
              </w:rPr>
              <w:t>-</w:t>
            </w:r>
          </w:p>
        </w:tc>
      </w:tr>
    </w:tbl>
    <w:p w:rsidR="00313DE8" w:rsidRPr="00C513D0" w:rsidRDefault="00313DE8" w:rsidP="00BA1E38">
      <w:pPr>
        <w:pStyle w:val="Caption"/>
      </w:pPr>
      <w:bookmarkStart w:id="280" w:name="_Toc142211786"/>
      <w:r>
        <w:t>Tabel 3.</w:t>
      </w:r>
      <w:fldSimple w:instr=" SEQ Tabel_3. \* ARABIC ">
        <w:r w:rsidR="00EC5CE1">
          <w:rPr>
            <w:noProof/>
          </w:rPr>
          <w:t>3</w:t>
        </w:r>
      </w:fldSimple>
      <w:r>
        <w:t xml:space="preserve"> </w:t>
      </w:r>
      <w:r w:rsidRPr="00C513D0">
        <w:t>Tabel Database Surat_Keluar</w:t>
      </w:r>
      <w:bookmarkEnd w:id="280"/>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Use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use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Pr>
                <w:szCs w:val="24"/>
                <w:lang w:val="en-US"/>
              </w:rPr>
              <w:t>e</w:t>
            </w:r>
            <w:r w:rsidRPr="00C513D0">
              <w:rPr>
                <w:szCs w:val="24"/>
              </w:rPr>
              <w:t>mail</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gamba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password</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Pr>
                <w:szCs w:val="24"/>
                <w:lang w:val="en-US"/>
              </w:rPr>
              <w:t>Id_</w:t>
            </w:r>
            <w:r w:rsidRPr="00C513D0">
              <w:rPr>
                <w:szCs w:val="24"/>
              </w:rPr>
              <w:t>akses</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A672A" w:rsidRDefault="00313DE8" w:rsidP="00821566">
            <w:pPr>
              <w:spacing w:line="360" w:lineRule="auto"/>
              <w:rPr>
                <w:szCs w:val="24"/>
                <w:lang w:val="en-US"/>
              </w:rPr>
            </w:pPr>
            <w:r>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akun_aktif</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tanggal_akun_dibu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after="0"/>
      </w:pPr>
      <w:bookmarkStart w:id="281" w:name="_Toc142211787"/>
      <w:r>
        <w:t>Tabel 3.</w:t>
      </w:r>
      <w:fldSimple w:instr=" SEQ Tabel_3. \* ARABIC ">
        <w:r w:rsidR="00EC5CE1">
          <w:rPr>
            <w:noProof/>
          </w:rPr>
          <w:t>4</w:t>
        </w:r>
      </w:fldSimple>
      <w:r>
        <w:t xml:space="preserve"> </w:t>
      </w:r>
      <w:r w:rsidRPr="00C513D0">
        <w:t>Tabel Database User</w:t>
      </w:r>
      <w:bookmarkEnd w:id="281"/>
    </w:p>
    <w:p w:rsidR="00313DE8" w:rsidRPr="00C513D0" w:rsidRDefault="00313DE8" w:rsidP="000F65F8">
      <w:pPr>
        <w:pStyle w:val="ListParagraph"/>
        <w:numPr>
          <w:ilvl w:val="0"/>
          <w:numId w:val="4"/>
        </w:numPr>
        <w:ind w:left="851" w:hanging="448"/>
        <w:rPr>
          <w:rFonts w:cs="Times New Roman"/>
          <w:color w:val="auto"/>
        </w:rPr>
      </w:pPr>
      <w:r w:rsidRPr="00C513D0">
        <w:rPr>
          <w:rFonts w:cs="Times New Roman"/>
          <w:color w:val="auto"/>
        </w:rPr>
        <w:t>Tabel Database Role</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hak_akse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before="100"/>
      </w:pPr>
      <w:bookmarkStart w:id="282" w:name="_Toc142211788"/>
      <w:r>
        <w:t>Tabel 3.</w:t>
      </w:r>
      <w:fldSimple w:instr=" SEQ Tabel_3. \* ARABIC ">
        <w:r w:rsidR="00EC5CE1">
          <w:rPr>
            <w:noProof/>
          </w:rPr>
          <w:t>5</w:t>
        </w:r>
      </w:fldSimple>
      <w:r>
        <w:t xml:space="preserve"> </w:t>
      </w:r>
      <w:r w:rsidRPr="00C513D0">
        <w:t>Tabel Database Role</w:t>
      </w:r>
      <w:bookmarkEnd w:id="282"/>
    </w:p>
    <w:p w:rsidR="00313DE8" w:rsidRPr="00C513D0" w:rsidRDefault="00313DE8" w:rsidP="000F65F8">
      <w:pPr>
        <w:pStyle w:val="ListParagraph"/>
        <w:numPr>
          <w:ilvl w:val="0"/>
          <w:numId w:val="4"/>
        </w:numPr>
        <w:ind w:left="851" w:hanging="425"/>
        <w:rPr>
          <w:rFonts w:cs="Times New Roman"/>
          <w:color w:val="auto"/>
        </w:rPr>
      </w:pPr>
      <w:r w:rsidRPr="00C513D0">
        <w:rPr>
          <w:rFonts w:cs="Times New Roman"/>
          <w:color w:val="auto"/>
        </w:rPr>
        <w:lastRenderedPageBreak/>
        <w:t>Tabel Database user_akses_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_m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3" w:name="_Toc142211789"/>
      <w:r>
        <w:t>Tabel 3.</w:t>
      </w:r>
      <w:fldSimple w:instr=" SEQ Tabel_3. \* ARABIC ">
        <w:r w:rsidR="00EC5CE1">
          <w:rPr>
            <w:noProof/>
          </w:rPr>
          <w:t>6</w:t>
        </w:r>
      </w:fldSimple>
      <w:r>
        <w:t xml:space="preserve"> </w:t>
      </w:r>
      <w:r w:rsidRPr="00C513D0">
        <w:t>Tabel Database User_Akses_Menu</w:t>
      </w:r>
      <w:bookmarkEnd w:id="283"/>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Lembar_disposisi</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8C419A" w:rsidRDefault="00313DE8" w:rsidP="00821566">
            <w:pPr>
              <w:spacing w:line="360" w:lineRule="auto"/>
              <w:rPr>
                <w:szCs w:val="24"/>
                <w:lang w:val="en-US"/>
              </w:rPr>
            </w:pPr>
            <w:r>
              <w:rPr>
                <w:szCs w:val="24"/>
                <w:lang w:val="en-US"/>
              </w:rPr>
              <w:t>id_lember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tabs>
                <w:tab w:val="left" w:pos="1187"/>
              </w:tabs>
              <w:spacing w:line="360" w:lineRule="auto"/>
              <w:rPr>
                <w:szCs w:val="24"/>
              </w:rPr>
            </w:pPr>
            <w:r w:rsidRPr="00C513D0">
              <w:rPr>
                <w:szCs w:val="24"/>
              </w:rPr>
              <w:t>Bidang1</w:t>
            </w:r>
            <w:r>
              <w:rPr>
                <w:szCs w:val="24"/>
              </w:rPr>
              <w:tab/>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Bidang2</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Bidang3</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Bidang4</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Bidang5</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Bidang6</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Bidang7</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4" w:name="_Toc142211790"/>
      <w:r>
        <w:t>Tabel 3.</w:t>
      </w:r>
      <w:fldSimple w:instr=" SEQ Tabel_3. \* ARABIC ">
        <w:r w:rsidR="00EC5CE1">
          <w:rPr>
            <w:noProof/>
          </w:rPr>
          <w:t>7</w:t>
        </w:r>
      </w:fldSimple>
      <w:r>
        <w:t xml:space="preserve"> </w:t>
      </w:r>
      <w:r w:rsidRPr="00C513D0">
        <w:t>Tabel Database Lembar_Disposisi</w:t>
      </w:r>
      <w:bookmarkEnd w:id="284"/>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controller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ama_icon</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nama_menu</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5" w:name="_Toc142211791"/>
      <w:r>
        <w:t>Tabel 3.</w:t>
      </w:r>
      <w:fldSimple w:instr=" SEQ Tabel_3. \* ARABIC ">
        <w:r w:rsidR="00EC5CE1">
          <w:rPr>
            <w:noProof/>
          </w:rPr>
          <w:t>8</w:t>
        </w:r>
      </w:fldSimple>
      <w:r>
        <w:t xml:space="preserve"> </w:t>
      </w:r>
      <w:r w:rsidRPr="00C513D0">
        <w:t xml:space="preserve">Tabel </w:t>
      </w:r>
      <w:r w:rsidRPr="005D49D3">
        <w:rPr>
          <w:color w:val="000000"/>
        </w:rPr>
        <w:t xml:space="preserve">Database </w:t>
      </w:r>
      <w:r w:rsidRPr="00C513D0">
        <w:t>Menu</w:t>
      </w:r>
      <w:bookmarkEnd w:id="285"/>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86" w:name="_Toc117207999"/>
      <w:bookmarkStart w:id="287" w:name="_Toc118383842"/>
      <w:bookmarkStart w:id="288" w:name="_Toc119165501"/>
      <w:bookmarkStart w:id="289" w:name="_Toc142218495"/>
      <w:r w:rsidRPr="00C513D0">
        <w:lastRenderedPageBreak/>
        <w:t>Relasi Database</w:t>
      </w:r>
      <w:bookmarkEnd w:id="286"/>
      <w:bookmarkEnd w:id="287"/>
      <w:bookmarkEnd w:id="288"/>
      <w:bookmarkEnd w:id="289"/>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313DE8" w:rsidRDefault="00313DE8" w:rsidP="00313DE8">
      <w:pPr>
        <w:keepNext/>
        <w:spacing w:after="120" w:line="240" w:lineRule="auto"/>
        <w:jc w:val="center"/>
      </w:pPr>
      <w:r>
        <w:rPr>
          <w:rFonts w:cs="Times New Roman"/>
          <w:noProof/>
          <w:lang w:val="en-US"/>
        </w:rPr>
        <w:drawing>
          <wp:inline distT="0" distB="0" distL="0" distR="0">
            <wp:extent cx="4342885" cy="5255552"/>
            <wp:effectExtent l="19050" t="0" r="515" b="0"/>
            <wp:docPr id="43"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6"/>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313DE8" w:rsidRPr="005C10BE" w:rsidRDefault="00313DE8" w:rsidP="00BA1E38">
      <w:pPr>
        <w:pStyle w:val="Caption"/>
        <w:rPr>
          <w:lang w:val="id-ID"/>
        </w:rPr>
      </w:pPr>
      <w:bookmarkStart w:id="290" w:name="_Toc142211736"/>
      <w:r>
        <w:t>Gambar 3.</w:t>
      </w:r>
      <w:fldSimple w:instr=" SEQ Gambar_3. \* ARABIC ">
        <w:r w:rsidR="00EC5CE1">
          <w:rPr>
            <w:noProof/>
          </w:rPr>
          <w:t>22</w:t>
        </w:r>
      </w:fldSimple>
      <w:r>
        <w:rPr>
          <w:lang w:val="id-ID"/>
        </w:rPr>
        <w:t xml:space="preserve"> </w:t>
      </w:r>
      <w:r w:rsidRPr="005C10BE">
        <w:rPr>
          <w:lang w:val="id-ID"/>
        </w:rPr>
        <w:t xml:space="preserve">Relasi </w:t>
      </w:r>
      <w:r w:rsidRPr="005C10BE">
        <w:t>Database</w:t>
      </w:r>
      <w:bookmarkEnd w:id="290"/>
      <w:r w:rsidRPr="00C513D0">
        <w:br w:type="page"/>
      </w:r>
    </w:p>
    <w:p w:rsidR="00313DE8" w:rsidRPr="00C513D0" w:rsidRDefault="00313DE8" w:rsidP="006F1EEA">
      <w:pPr>
        <w:pStyle w:val="Heading3"/>
      </w:pPr>
      <w:bookmarkStart w:id="291" w:name="_Toc117208000"/>
      <w:bookmarkStart w:id="292" w:name="_Toc118383843"/>
      <w:bookmarkStart w:id="293" w:name="_Toc119165502"/>
      <w:bookmarkStart w:id="294" w:name="_Toc142218496"/>
      <w:r w:rsidRPr="00C513D0">
        <w:lastRenderedPageBreak/>
        <w:t>Desain antarmuka Sistem</w:t>
      </w:r>
      <w:bookmarkEnd w:id="291"/>
      <w:bookmarkEnd w:id="292"/>
      <w:bookmarkEnd w:id="293"/>
      <w:bookmarkEnd w:id="294"/>
    </w:p>
    <w:p w:rsidR="00313DE8" w:rsidRPr="00C513D0" w:rsidRDefault="00313DE8" w:rsidP="00313DE8">
      <w:pPr>
        <w:spacing w:after="240" w:line="480" w:lineRule="auto"/>
        <w:ind w:firstLine="567"/>
        <w:jc w:val="both"/>
        <w:rPr>
          <w:rFonts w:cs="Times New Roman"/>
          <w:szCs w:val="24"/>
        </w:rPr>
      </w:pPr>
      <w:r w:rsidRPr="00C513D0">
        <w:rPr>
          <w:rFonts w:cs="Times New Roman"/>
          <w:szCs w:val="24"/>
        </w:rPr>
        <w:t xml:space="preserve">Pada perancangan antarmuka ini akan dijelaskan mengenai perencanaan dari tampilan sistem informasi manajemen surat yang akan dibangun. Perancangan dibuat mulai dari rancangan antarmuka form </w:t>
      </w:r>
      <w:r w:rsidRPr="00BC1D55">
        <w:rPr>
          <w:rFonts w:cs="Times New Roman"/>
          <w:i/>
          <w:szCs w:val="24"/>
        </w:rPr>
        <w:t>login</w:t>
      </w:r>
      <w:r w:rsidRPr="00C513D0">
        <w:rPr>
          <w:rFonts w:cs="Times New Roman"/>
          <w:szCs w:val="24"/>
        </w:rPr>
        <w:t xml:space="preserve"> hingga rancangan antarmuka penginputan pada sistem.</w:t>
      </w:r>
    </w:p>
    <w:p w:rsidR="00313DE8" w:rsidRPr="00C513D0" w:rsidRDefault="00313DE8" w:rsidP="00313DE8">
      <w:pPr>
        <w:pStyle w:val="Heading4"/>
        <w:rPr>
          <w:b/>
        </w:rPr>
      </w:pPr>
      <w:bookmarkStart w:id="295" w:name="_Toc117208001"/>
      <w:bookmarkStart w:id="296" w:name="_Toc118383844"/>
      <w:bookmarkStart w:id="297" w:name="_Toc119165503"/>
      <w:r w:rsidRPr="00C513D0">
        <w:t xml:space="preserve">Desain Page </w:t>
      </w:r>
      <w:r w:rsidRPr="00BC1D55">
        <w:rPr>
          <w:i/>
        </w:rPr>
        <w:t>Login</w:t>
      </w:r>
      <w:bookmarkEnd w:id="295"/>
      <w:bookmarkEnd w:id="296"/>
      <w:bookmarkEnd w:id="297"/>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Page </w:t>
      </w:r>
      <w:r w:rsidRPr="00BC1D55">
        <w:rPr>
          <w:rFonts w:cs="Times New Roman"/>
          <w:i/>
        </w:rPr>
        <w:t>Login</w:t>
      </w:r>
      <w:r w:rsidRPr="00C513D0">
        <w:rPr>
          <w:rFonts w:cs="Times New Roman"/>
        </w:rPr>
        <w:t xml:space="preserve"> dengan input Email dan Password serta ditambah tombol submit </w:t>
      </w:r>
      <w:r w:rsidRPr="00BC1D55">
        <w:rPr>
          <w:rFonts w:cs="Times New Roman"/>
          <w:i/>
        </w:rPr>
        <w:t>login</w:t>
      </w:r>
      <w:r w:rsidRPr="00C513D0">
        <w:rPr>
          <w:rFonts w:cs="Times New Roman"/>
        </w:rPr>
        <w:t>.</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3010" cy="3314700"/>
            <wp:effectExtent l="19050" t="0" r="0" b="0"/>
            <wp:docPr id="44"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7"/>
                    <a:stretch>
                      <a:fillRect/>
                    </a:stretch>
                  </pic:blipFill>
                  <pic:spPr>
                    <a:xfrm>
                      <a:off x="0" y="0"/>
                      <a:ext cx="5040630" cy="3319718"/>
                    </a:xfrm>
                    <a:prstGeom prst="rect">
                      <a:avLst/>
                    </a:prstGeom>
                  </pic:spPr>
                </pic:pic>
              </a:graphicData>
            </a:graphic>
          </wp:inline>
        </w:drawing>
      </w:r>
    </w:p>
    <w:p w:rsidR="00313DE8" w:rsidRPr="005C10BE" w:rsidRDefault="00313DE8" w:rsidP="00BA1E38">
      <w:pPr>
        <w:pStyle w:val="Caption"/>
        <w:rPr>
          <w:b/>
          <w:lang w:val="id-ID"/>
        </w:rPr>
      </w:pPr>
      <w:bookmarkStart w:id="298" w:name="_Toc142211737"/>
      <w:r>
        <w:t>Gambar 3.</w:t>
      </w:r>
      <w:fldSimple w:instr=" SEQ Gambar_3. \* ARABIC ">
        <w:r w:rsidR="00EC5CE1">
          <w:rPr>
            <w:noProof/>
          </w:rPr>
          <w:t>23</w:t>
        </w:r>
      </w:fldSimple>
      <w:r>
        <w:rPr>
          <w:lang w:val="id-ID"/>
        </w:rPr>
        <w:t xml:space="preserve"> </w:t>
      </w:r>
      <w:r w:rsidRPr="005C10BE">
        <w:rPr>
          <w:lang w:val="id-ID"/>
        </w:rPr>
        <w:t xml:space="preserve">Desain Page </w:t>
      </w:r>
      <w:r w:rsidRPr="00BC1D55">
        <w:rPr>
          <w:i/>
          <w:lang w:val="id-ID"/>
        </w:rPr>
        <w:t>Login</w:t>
      </w:r>
      <w:bookmarkEnd w:id="298"/>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299" w:name="_Toc117208002"/>
      <w:bookmarkStart w:id="300" w:name="_Toc118383845"/>
      <w:bookmarkStart w:id="301" w:name="_Toc119165504"/>
      <w:r w:rsidRPr="00C513D0">
        <w:lastRenderedPageBreak/>
        <w:t>Desain Page Surat Masuk</w:t>
      </w:r>
      <w:bookmarkEnd w:id="299"/>
      <w:bookmarkEnd w:id="300"/>
      <w:bookmarkEnd w:id="301"/>
    </w:p>
    <w:p w:rsidR="00313DE8" w:rsidRPr="00C513D0" w:rsidRDefault="00313DE8" w:rsidP="00313DE8">
      <w:pPr>
        <w:spacing w:after="240" w:line="480" w:lineRule="auto"/>
        <w:ind w:firstLine="720"/>
        <w:jc w:val="both"/>
        <w:rPr>
          <w:rFonts w:cs="Times New Roman"/>
        </w:rPr>
      </w:pPr>
      <w:r w:rsidRPr="00C513D0">
        <w:rPr>
          <w:rFonts w:cs="Times New Roman"/>
        </w:rPr>
        <w:t>Desain antarmuka Surat Masuk menampilan daftar semua data Surat Masuk</w:t>
      </w:r>
      <w:r w:rsidRPr="0044077D">
        <w:rPr>
          <w:rFonts w:cs="Times New Roman"/>
        </w:rPr>
        <w:t xml:space="preserve"> </w:t>
      </w:r>
      <w:r w:rsidRPr="00C513D0">
        <w:rPr>
          <w:rFonts w:cs="Times New Roman"/>
        </w:rPr>
        <w:t>yang sudah direkam dan menampilkan form untuk rekam data Surat Masuk.</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8090" cy="3435985"/>
            <wp:effectExtent l="19050" t="0" r="0" b="0"/>
            <wp:docPr id="45"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8"/>
                    <a:stretch>
                      <a:fillRect/>
                    </a:stretch>
                  </pic:blipFill>
                  <pic:spPr>
                    <a:xfrm>
                      <a:off x="0" y="0"/>
                      <a:ext cx="5040630" cy="3437769"/>
                    </a:xfrm>
                    <a:prstGeom prst="rect">
                      <a:avLst/>
                    </a:prstGeom>
                  </pic:spPr>
                </pic:pic>
              </a:graphicData>
            </a:graphic>
          </wp:inline>
        </w:drawing>
      </w:r>
    </w:p>
    <w:p w:rsidR="00313DE8" w:rsidRPr="005C10BE" w:rsidRDefault="00313DE8" w:rsidP="00BA1E38">
      <w:pPr>
        <w:pStyle w:val="Caption"/>
        <w:rPr>
          <w:b/>
          <w:lang w:val="id-ID"/>
        </w:rPr>
      </w:pPr>
      <w:bookmarkStart w:id="302" w:name="_Toc142211738"/>
      <w:r>
        <w:t>Gambar 3.</w:t>
      </w:r>
      <w:fldSimple w:instr=" SEQ Gambar_3. \* ARABIC ">
        <w:r w:rsidR="00EC5CE1">
          <w:rPr>
            <w:noProof/>
          </w:rPr>
          <w:t>24</w:t>
        </w:r>
      </w:fldSimple>
      <w:r>
        <w:rPr>
          <w:lang w:val="id-ID"/>
        </w:rPr>
        <w:t xml:space="preserve"> </w:t>
      </w:r>
      <w:r w:rsidRPr="005C10BE">
        <w:rPr>
          <w:lang w:val="id-ID"/>
        </w:rPr>
        <w:t>Desain Page Surat Masuk</w:t>
      </w:r>
      <w:bookmarkEnd w:id="302"/>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3" w:name="_Toc117208003"/>
      <w:bookmarkStart w:id="304" w:name="_Toc118383846"/>
      <w:bookmarkStart w:id="305" w:name="_Toc119165505"/>
      <w:r w:rsidRPr="00C513D0">
        <w:lastRenderedPageBreak/>
        <w:t>Desain Page Detail Surat Masuk</w:t>
      </w:r>
      <w:bookmarkEnd w:id="303"/>
      <w:bookmarkEnd w:id="304"/>
      <w:bookmarkEnd w:id="305"/>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Asal Surat, Tanggal Terima, Dan Perihal Surat Beserta Tombol Disposisi, Lihat Surat, Edit, Dan Hapus.</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3010" cy="3463290"/>
            <wp:effectExtent l="19050" t="0" r="0" b="0"/>
            <wp:docPr id="46"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49"/>
                    <a:stretch>
                      <a:fillRect/>
                    </a:stretch>
                  </pic:blipFill>
                  <pic:spPr>
                    <a:xfrm>
                      <a:off x="0" y="0"/>
                      <a:ext cx="5040630" cy="3468533"/>
                    </a:xfrm>
                    <a:prstGeom prst="rect">
                      <a:avLst/>
                    </a:prstGeom>
                  </pic:spPr>
                </pic:pic>
              </a:graphicData>
            </a:graphic>
          </wp:inline>
        </w:drawing>
      </w:r>
    </w:p>
    <w:p w:rsidR="00313DE8" w:rsidRPr="005C10BE" w:rsidRDefault="00313DE8" w:rsidP="00BA1E38">
      <w:pPr>
        <w:pStyle w:val="Caption"/>
        <w:rPr>
          <w:b/>
          <w:lang w:val="id-ID"/>
        </w:rPr>
      </w:pPr>
      <w:bookmarkStart w:id="306" w:name="_Toc142211739"/>
      <w:r>
        <w:t>Gambar 3.</w:t>
      </w:r>
      <w:fldSimple w:instr=" SEQ Gambar_3. \* ARABIC ">
        <w:r w:rsidR="00EC5CE1">
          <w:rPr>
            <w:noProof/>
          </w:rPr>
          <w:t>25</w:t>
        </w:r>
      </w:fldSimple>
      <w:r>
        <w:rPr>
          <w:lang w:val="id-ID"/>
        </w:rPr>
        <w:t xml:space="preserve"> </w:t>
      </w:r>
      <w:r w:rsidRPr="005C10BE">
        <w:rPr>
          <w:lang w:val="id-ID"/>
        </w:rPr>
        <w:t xml:space="preserve">Desain Page Detail Surat </w:t>
      </w:r>
      <w:r w:rsidRPr="005C10BE">
        <w:t>Masuk</w:t>
      </w:r>
      <w:bookmarkEnd w:id="306"/>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7" w:name="_Toc117208004"/>
      <w:bookmarkStart w:id="308" w:name="_Toc118383847"/>
      <w:bookmarkStart w:id="309" w:name="_Toc119165506"/>
      <w:r w:rsidRPr="00C513D0">
        <w:lastRenderedPageBreak/>
        <w:t xml:space="preserve">Desain Page </w:t>
      </w:r>
      <w:r w:rsidRPr="00BC1D55">
        <w:rPr>
          <w:i/>
        </w:rPr>
        <w:t>Dashboard</w:t>
      </w:r>
      <w:r w:rsidRPr="00C513D0">
        <w:t xml:space="preserve"> Manajemen Surat</w:t>
      </w:r>
      <w:bookmarkEnd w:id="307"/>
      <w:bookmarkEnd w:id="308"/>
      <w:bookmarkEnd w:id="309"/>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w:t>
      </w:r>
      <w:r w:rsidRPr="00BC1D55">
        <w:rPr>
          <w:rFonts w:cs="Times New Roman"/>
          <w:i/>
        </w:rPr>
        <w:t>dashboard</w:t>
      </w:r>
      <w:r w:rsidRPr="00C513D0">
        <w:rPr>
          <w:rFonts w:cs="Times New Roman"/>
        </w:rPr>
        <w:t xml:space="preserve"> Manajemen Surat menampilkan index banyak data</w:t>
      </w:r>
      <w:r w:rsidRPr="0044077D">
        <w:rPr>
          <w:rFonts w:cs="Times New Roman"/>
        </w:rPr>
        <w:t xml:space="preserve"> </w:t>
      </w:r>
      <w:r w:rsidRPr="00C513D0">
        <w:rPr>
          <w:rFonts w:cs="Times New Roman"/>
        </w:rPr>
        <w:t>Surat masuk, Surat Keluar, Disposisi Baru, dan Belum dibaca.</w:t>
      </w:r>
    </w:p>
    <w:p w:rsidR="00313DE8" w:rsidRDefault="00313DE8" w:rsidP="00313DE8">
      <w:pPr>
        <w:keepNext/>
        <w:spacing w:after="240" w:line="240" w:lineRule="auto"/>
      </w:pPr>
      <w:r w:rsidRPr="00C513D0">
        <w:rPr>
          <w:rFonts w:cs="Times New Roman"/>
          <w:noProof/>
          <w:lang w:val="en-US"/>
        </w:rPr>
        <w:drawing>
          <wp:inline distT="0" distB="0" distL="0" distR="0">
            <wp:extent cx="4989678" cy="3548418"/>
            <wp:effectExtent l="19050" t="0" r="1422" b="0"/>
            <wp:docPr id="47"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0"/>
                    <a:stretch>
                      <a:fillRect/>
                    </a:stretch>
                  </pic:blipFill>
                  <pic:spPr>
                    <a:xfrm>
                      <a:off x="0" y="0"/>
                      <a:ext cx="5007083" cy="3560796"/>
                    </a:xfrm>
                    <a:prstGeom prst="rect">
                      <a:avLst/>
                    </a:prstGeom>
                  </pic:spPr>
                </pic:pic>
              </a:graphicData>
            </a:graphic>
          </wp:inline>
        </w:drawing>
      </w:r>
    </w:p>
    <w:p w:rsidR="00313DE8" w:rsidRPr="005C10BE" w:rsidRDefault="00313DE8" w:rsidP="00BA1E38">
      <w:pPr>
        <w:pStyle w:val="Caption"/>
        <w:rPr>
          <w:lang w:val="id-ID"/>
        </w:rPr>
      </w:pPr>
      <w:bookmarkStart w:id="310" w:name="_Toc142211740"/>
      <w:r>
        <w:t>Gambar 3.</w:t>
      </w:r>
      <w:fldSimple w:instr=" SEQ Gambar_3. \* ARABIC ">
        <w:r w:rsidR="00EC5CE1">
          <w:rPr>
            <w:noProof/>
          </w:rPr>
          <w:t>26</w:t>
        </w:r>
      </w:fldSimple>
      <w:r>
        <w:rPr>
          <w:lang w:val="id-ID"/>
        </w:rPr>
        <w:t xml:space="preserve"> </w:t>
      </w:r>
      <w:r w:rsidRPr="005C10BE">
        <w:rPr>
          <w:lang w:val="id-ID"/>
        </w:rPr>
        <w:t xml:space="preserve">Desain Page </w:t>
      </w:r>
      <w:r w:rsidRPr="00BC1D55">
        <w:rPr>
          <w:i/>
          <w:lang w:val="id-ID"/>
        </w:rPr>
        <w:t>Dashboard</w:t>
      </w:r>
      <w:r w:rsidRPr="005C10BE">
        <w:rPr>
          <w:lang w:val="id-ID"/>
        </w:rPr>
        <w:t xml:space="preserve"> Manajemen Surat</w:t>
      </w:r>
      <w:bookmarkEnd w:id="310"/>
      <w:r w:rsidRPr="00C513D0">
        <w:br w:type="page"/>
      </w:r>
    </w:p>
    <w:p w:rsidR="00313DE8" w:rsidRPr="00C513D0" w:rsidRDefault="00313DE8" w:rsidP="00313DE8">
      <w:pPr>
        <w:pStyle w:val="Heading4"/>
        <w:rPr>
          <w:b/>
        </w:rPr>
      </w:pPr>
      <w:bookmarkStart w:id="311" w:name="_Toc117208005"/>
      <w:bookmarkStart w:id="312" w:name="_Toc118383848"/>
      <w:bookmarkStart w:id="313" w:name="_Toc119165507"/>
      <w:r w:rsidRPr="00C513D0">
        <w:lastRenderedPageBreak/>
        <w:t>Desain Page Surat Keluar</w:t>
      </w:r>
      <w:bookmarkEnd w:id="311"/>
      <w:bookmarkEnd w:id="312"/>
      <w:bookmarkEnd w:id="313"/>
    </w:p>
    <w:p w:rsidR="00313DE8" w:rsidRPr="00C513D0" w:rsidRDefault="00313DE8" w:rsidP="00313DE8">
      <w:pPr>
        <w:spacing w:after="240" w:line="480" w:lineRule="auto"/>
        <w:ind w:firstLine="720"/>
        <w:jc w:val="both"/>
        <w:rPr>
          <w:rFonts w:cs="Times New Roman"/>
        </w:rPr>
      </w:pPr>
      <w:r w:rsidRPr="00C513D0">
        <w:rPr>
          <w:rFonts w:cs="Times New Roman"/>
        </w:rPr>
        <w:t>Desain antarmuka Surat Keluar menampilan daftar semua data Surat Keluar</w:t>
      </w:r>
      <w:r w:rsidRPr="0044077D">
        <w:rPr>
          <w:rFonts w:cs="Times New Roman"/>
        </w:rPr>
        <w:t xml:space="preserve"> </w:t>
      </w:r>
      <w:r w:rsidRPr="00C513D0">
        <w:rPr>
          <w:rFonts w:cs="Times New Roman"/>
        </w:rPr>
        <w:t>yang sudah direkam dan menampilkan form untuk rekam data Surat Keluar.</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7614" cy="3671247"/>
            <wp:effectExtent l="19050" t="0" r="0" b="0"/>
            <wp:docPr id="48"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8"/>
                    <a:stretch>
                      <a:fillRect/>
                    </a:stretch>
                  </pic:blipFill>
                  <pic:spPr>
                    <a:xfrm>
                      <a:off x="0" y="0"/>
                      <a:ext cx="5040630" cy="3673445"/>
                    </a:xfrm>
                    <a:prstGeom prst="rect">
                      <a:avLst/>
                    </a:prstGeom>
                  </pic:spPr>
                </pic:pic>
              </a:graphicData>
            </a:graphic>
          </wp:inline>
        </w:drawing>
      </w:r>
    </w:p>
    <w:p w:rsidR="00313DE8" w:rsidRPr="005C10BE" w:rsidRDefault="00313DE8" w:rsidP="00BA1E38">
      <w:pPr>
        <w:pStyle w:val="Caption"/>
        <w:rPr>
          <w:b/>
          <w:lang w:val="id-ID"/>
        </w:rPr>
      </w:pPr>
      <w:bookmarkStart w:id="314" w:name="_Toc142211741"/>
      <w:r>
        <w:t>Gambar 3.</w:t>
      </w:r>
      <w:fldSimple w:instr=" SEQ Gambar_3. \* ARABIC ">
        <w:r w:rsidR="00EC5CE1">
          <w:rPr>
            <w:noProof/>
          </w:rPr>
          <w:t>27</w:t>
        </w:r>
      </w:fldSimple>
      <w:r>
        <w:rPr>
          <w:lang w:val="id-ID"/>
        </w:rPr>
        <w:t xml:space="preserve"> </w:t>
      </w:r>
      <w:r w:rsidRPr="005C10BE">
        <w:rPr>
          <w:lang w:val="id-ID"/>
        </w:rPr>
        <w:t>Desain Page Surat Keluar</w:t>
      </w:r>
      <w:bookmarkEnd w:id="314"/>
      <w:r w:rsidRPr="00C513D0">
        <w:br w:type="page"/>
      </w:r>
    </w:p>
    <w:p w:rsidR="00313DE8" w:rsidRPr="00C513D0" w:rsidRDefault="00313DE8" w:rsidP="00313DE8">
      <w:pPr>
        <w:pStyle w:val="Heading4"/>
        <w:rPr>
          <w:b/>
        </w:rPr>
      </w:pPr>
      <w:bookmarkStart w:id="315" w:name="_Toc117208006"/>
      <w:bookmarkStart w:id="316" w:name="_Toc118383849"/>
      <w:bookmarkStart w:id="317" w:name="_Toc119165508"/>
      <w:r w:rsidRPr="00C513D0">
        <w:lastRenderedPageBreak/>
        <w:t>Desain Page Detail Surat Keluar</w:t>
      </w:r>
      <w:bookmarkEnd w:id="315"/>
      <w:bookmarkEnd w:id="316"/>
      <w:bookmarkEnd w:id="317"/>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Tanggal Surat, Bidang Surat, Dan Perihal Surat Berserta Lihat Surat, Edit, Dan Hapus.</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41265" cy="3343910"/>
            <wp:effectExtent l="19050" t="0" r="6531" b="0"/>
            <wp:docPr id="49"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49"/>
                    <a:stretch>
                      <a:fillRect/>
                    </a:stretch>
                  </pic:blipFill>
                  <pic:spPr>
                    <a:xfrm>
                      <a:off x="0" y="0"/>
                      <a:ext cx="5040630" cy="3343370"/>
                    </a:xfrm>
                    <a:prstGeom prst="rect">
                      <a:avLst/>
                    </a:prstGeom>
                  </pic:spPr>
                </pic:pic>
              </a:graphicData>
            </a:graphic>
          </wp:inline>
        </w:drawing>
      </w:r>
    </w:p>
    <w:p w:rsidR="00313DE8" w:rsidRPr="005C10BE" w:rsidRDefault="00313DE8" w:rsidP="00BA1E38">
      <w:pPr>
        <w:pStyle w:val="Caption"/>
        <w:rPr>
          <w:b/>
          <w:lang w:val="id-ID"/>
        </w:rPr>
      </w:pPr>
      <w:bookmarkStart w:id="318" w:name="_Toc142211742"/>
      <w:r>
        <w:t>Gambar 3.</w:t>
      </w:r>
      <w:fldSimple w:instr=" SEQ Gambar_3. \* ARABIC ">
        <w:r w:rsidR="00EC5CE1">
          <w:rPr>
            <w:noProof/>
          </w:rPr>
          <w:t>28</w:t>
        </w:r>
      </w:fldSimple>
      <w:r>
        <w:rPr>
          <w:lang w:val="id-ID"/>
        </w:rPr>
        <w:t xml:space="preserve"> </w:t>
      </w:r>
      <w:r w:rsidRPr="005C10BE">
        <w:rPr>
          <w:lang w:val="id-ID"/>
        </w:rPr>
        <w:t xml:space="preserve">Desain Page Detail Surat </w:t>
      </w:r>
      <w:r w:rsidRPr="005C10BE">
        <w:t>Keluar</w:t>
      </w:r>
      <w:bookmarkEnd w:id="318"/>
      <w:r w:rsidRPr="00C513D0">
        <w:br w:type="page"/>
      </w:r>
    </w:p>
    <w:p w:rsidR="00313DE8" w:rsidRPr="00C513D0" w:rsidRDefault="00313DE8" w:rsidP="00313DE8">
      <w:pPr>
        <w:pStyle w:val="Heading4"/>
        <w:rPr>
          <w:b/>
        </w:rPr>
      </w:pPr>
      <w:bookmarkStart w:id="319" w:name="_Toc117208007"/>
      <w:bookmarkStart w:id="320" w:name="_Toc118383850"/>
      <w:bookmarkStart w:id="321" w:name="_Toc119165509"/>
      <w:r w:rsidRPr="00C513D0">
        <w:lastRenderedPageBreak/>
        <w:t>Desain Page Disposisi Surat</w:t>
      </w:r>
      <w:bookmarkEnd w:id="319"/>
      <w:bookmarkEnd w:id="320"/>
      <w:bookmarkEnd w:id="321"/>
    </w:p>
    <w:p w:rsidR="00313DE8" w:rsidRPr="00C513D0" w:rsidRDefault="00313DE8" w:rsidP="00313DE8">
      <w:pPr>
        <w:spacing w:after="240" w:line="480" w:lineRule="auto"/>
        <w:ind w:firstLine="720"/>
        <w:jc w:val="both"/>
        <w:rPr>
          <w:rFonts w:cs="Times New Roman"/>
        </w:rPr>
      </w:pPr>
      <w:r w:rsidRPr="00C513D0">
        <w:rPr>
          <w:rFonts w:cs="Times New Roman"/>
        </w:rPr>
        <w:t>Desain antarmuka Disposisi menampilkan daftar surat baru masuk yang belum Disposisi dengan keterangan Asal Surat, Perihal Surat, dan Tanggal Surat.</w:t>
      </w: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5041265" cy="3552825"/>
            <wp:effectExtent l="19050" t="0" r="6531" b="0"/>
            <wp:docPr id="50"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1"/>
                    <a:stretch>
                      <a:fillRect/>
                    </a:stretch>
                  </pic:blipFill>
                  <pic:spPr>
                    <a:xfrm>
                      <a:off x="0" y="0"/>
                      <a:ext cx="5040630" cy="3552330"/>
                    </a:xfrm>
                    <a:prstGeom prst="rect">
                      <a:avLst/>
                    </a:prstGeom>
                  </pic:spPr>
                </pic:pic>
              </a:graphicData>
            </a:graphic>
          </wp:inline>
        </w:drawing>
      </w:r>
    </w:p>
    <w:p w:rsidR="00313DE8" w:rsidRPr="005C10BE" w:rsidRDefault="00313DE8" w:rsidP="00BA1E38">
      <w:pPr>
        <w:pStyle w:val="Caption"/>
        <w:rPr>
          <w:b/>
          <w:lang w:val="id-ID"/>
        </w:rPr>
      </w:pPr>
      <w:bookmarkStart w:id="322" w:name="_Toc142211743"/>
      <w:r>
        <w:t>Gambar 3.</w:t>
      </w:r>
      <w:fldSimple w:instr=" SEQ Gambar_3. \* ARABIC ">
        <w:r w:rsidR="00EC5CE1">
          <w:rPr>
            <w:noProof/>
          </w:rPr>
          <w:t>29</w:t>
        </w:r>
      </w:fldSimple>
      <w:r>
        <w:rPr>
          <w:lang w:val="id-ID"/>
        </w:rPr>
        <w:t xml:space="preserve"> </w:t>
      </w:r>
      <w:r w:rsidRPr="005C10BE">
        <w:rPr>
          <w:lang w:val="id-ID"/>
        </w:rPr>
        <w:t>Desain Page Disposisi Surat</w:t>
      </w:r>
      <w:bookmarkEnd w:id="322"/>
      <w:r w:rsidRPr="005C10BE">
        <w:rPr>
          <w:lang w:val="id-ID"/>
        </w:rPr>
        <w:tab/>
      </w:r>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23" w:name="_Toc117208008"/>
      <w:bookmarkStart w:id="324" w:name="_Toc118383851"/>
      <w:bookmarkStart w:id="325" w:name="_Toc119165510"/>
      <w:r w:rsidRPr="00C513D0">
        <w:lastRenderedPageBreak/>
        <w:t>Desain Page Disposisi Memberikan Komentar</w:t>
      </w:r>
      <w:bookmarkEnd w:id="323"/>
      <w:bookmarkEnd w:id="324"/>
      <w:bookmarkEnd w:id="325"/>
    </w:p>
    <w:p w:rsidR="00313DE8" w:rsidRPr="00C513D0" w:rsidRDefault="00313DE8" w:rsidP="00313DE8">
      <w:pPr>
        <w:spacing w:after="240" w:line="480" w:lineRule="auto"/>
        <w:ind w:firstLine="720"/>
        <w:rPr>
          <w:rFonts w:cs="Times New Roman"/>
        </w:rPr>
      </w:pPr>
      <w:r w:rsidRPr="00C513D0">
        <w:rPr>
          <w:rFonts w:cs="Times New Roman"/>
        </w:rPr>
        <w:t>Desain antarmuka dalam memberikan komentar tidak lanjut pada disposisi surat masuk dan menu pilihan untuk menindaklanjuti disposisi surat.</w:t>
      </w:r>
    </w:p>
    <w:p w:rsidR="00313DE8" w:rsidRDefault="00313DE8" w:rsidP="00313DE8">
      <w:pPr>
        <w:keepNext/>
        <w:spacing w:after="240" w:line="240" w:lineRule="auto"/>
      </w:pPr>
      <w:r w:rsidRPr="00C513D0">
        <w:rPr>
          <w:rFonts w:cs="Times New Roman"/>
          <w:b/>
          <w:noProof/>
          <w:szCs w:val="24"/>
          <w:lang w:val="en-US"/>
        </w:rPr>
        <w:drawing>
          <wp:inline distT="0" distB="0" distL="0" distR="0">
            <wp:extent cx="5041265" cy="3487420"/>
            <wp:effectExtent l="19050" t="0" r="6531" b="0"/>
            <wp:docPr id="5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2"/>
                    <a:stretch>
                      <a:fillRect/>
                    </a:stretch>
                  </pic:blipFill>
                  <pic:spPr>
                    <a:xfrm>
                      <a:off x="0" y="0"/>
                      <a:ext cx="5040630" cy="3487030"/>
                    </a:xfrm>
                    <a:prstGeom prst="rect">
                      <a:avLst/>
                    </a:prstGeom>
                  </pic:spPr>
                </pic:pic>
              </a:graphicData>
            </a:graphic>
          </wp:inline>
        </w:drawing>
      </w:r>
    </w:p>
    <w:p w:rsidR="00313DE8" w:rsidRPr="005C10BE" w:rsidRDefault="00313DE8" w:rsidP="00BA1E38">
      <w:pPr>
        <w:pStyle w:val="Caption"/>
      </w:pPr>
      <w:bookmarkStart w:id="326" w:name="_Toc142211744"/>
      <w:r>
        <w:t>Gambar 3.</w:t>
      </w:r>
      <w:fldSimple w:instr=" SEQ Gambar_3. \* ARABIC ">
        <w:r w:rsidR="00EC5CE1">
          <w:rPr>
            <w:noProof/>
          </w:rPr>
          <w:t>30</w:t>
        </w:r>
      </w:fldSimple>
      <w:r>
        <w:rPr>
          <w:lang w:val="id-ID"/>
        </w:rPr>
        <w:t xml:space="preserve"> </w:t>
      </w:r>
      <w:r w:rsidRPr="005C10BE">
        <w:rPr>
          <w:lang w:val="id-ID"/>
        </w:rPr>
        <w:t>Desain Page Disposisi Memberi Komentar</w:t>
      </w:r>
      <w:bookmarkEnd w:id="326"/>
    </w:p>
    <w:p w:rsidR="00313DE8" w:rsidRPr="00C513D0" w:rsidRDefault="00313DE8" w:rsidP="00313DE8">
      <w:pPr>
        <w:spacing w:after="0" w:line="240" w:lineRule="auto"/>
        <w:rPr>
          <w:rFonts w:cs="Times New Roman"/>
          <w:b/>
          <w:szCs w:val="24"/>
        </w:rPr>
      </w:pPr>
    </w:p>
    <w:p w:rsidR="00313DE8" w:rsidRPr="00C513D0" w:rsidRDefault="00313DE8" w:rsidP="00313DE8">
      <w:pPr>
        <w:spacing w:after="0" w:line="24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27" w:name="_Toc117208009"/>
      <w:bookmarkStart w:id="328" w:name="_Toc118383852"/>
      <w:bookmarkStart w:id="329" w:name="_Toc119165511"/>
      <w:r w:rsidRPr="00C513D0">
        <w:lastRenderedPageBreak/>
        <w:t>Desain Page Disposisi Surat Tindak Lanjuti</w:t>
      </w:r>
      <w:bookmarkEnd w:id="327"/>
      <w:bookmarkEnd w:id="328"/>
      <w:bookmarkEnd w:id="329"/>
    </w:p>
    <w:p w:rsidR="00313DE8" w:rsidRPr="00C513D0" w:rsidRDefault="00313DE8" w:rsidP="00313DE8">
      <w:pPr>
        <w:spacing w:after="240" w:line="480" w:lineRule="auto"/>
        <w:ind w:firstLine="720"/>
        <w:jc w:val="both"/>
        <w:rPr>
          <w:rFonts w:cs="Times New Roman"/>
        </w:rPr>
      </w:pPr>
      <w:r w:rsidRPr="00C513D0">
        <w:rPr>
          <w:rFonts w:cs="Times New Roman"/>
        </w:rPr>
        <w:t>Desain antarmuka dalam memilih tindak lanjuti Disposisi Surat Masuk kepada kepala bidang masing-masing.</w:t>
      </w:r>
    </w:p>
    <w:p w:rsidR="00313DE8" w:rsidRDefault="00313DE8" w:rsidP="00313DE8">
      <w:pPr>
        <w:keepNext/>
        <w:spacing w:after="240" w:line="240" w:lineRule="auto"/>
      </w:pPr>
      <w:r w:rsidRPr="00C513D0">
        <w:rPr>
          <w:rFonts w:cs="Times New Roman"/>
          <w:b/>
          <w:noProof/>
          <w:szCs w:val="24"/>
          <w:lang w:val="en-US"/>
        </w:rPr>
        <w:drawing>
          <wp:inline distT="0" distB="0" distL="0" distR="0">
            <wp:extent cx="5041265" cy="3278505"/>
            <wp:effectExtent l="19050" t="0" r="6531" b="0"/>
            <wp:docPr id="5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3"/>
                    <a:stretch>
                      <a:fillRect/>
                    </a:stretch>
                  </pic:blipFill>
                  <pic:spPr>
                    <a:xfrm>
                      <a:off x="0" y="0"/>
                      <a:ext cx="5040630" cy="3278069"/>
                    </a:xfrm>
                    <a:prstGeom prst="rect">
                      <a:avLst/>
                    </a:prstGeom>
                  </pic:spPr>
                </pic:pic>
              </a:graphicData>
            </a:graphic>
          </wp:inline>
        </w:drawing>
      </w:r>
    </w:p>
    <w:p w:rsidR="00313DE8" w:rsidRPr="005C10BE" w:rsidRDefault="00313DE8" w:rsidP="00BA1E38">
      <w:pPr>
        <w:pStyle w:val="Caption"/>
        <w:rPr>
          <w:b/>
        </w:rPr>
      </w:pPr>
      <w:bookmarkStart w:id="330" w:name="_Toc142211745"/>
      <w:r>
        <w:t>Gambar 3.</w:t>
      </w:r>
      <w:fldSimple w:instr=" SEQ Gambar_3. \* ARABIC ">
        <w:r w:rsidR="00EC5CE1">
          <w:rPr>
            <w:noProof/>
          </w:rPr>
          <w:t>31</w:t>
        </w:r>
      </w:fldSimple>
      <w:r>
        <w:t xml:space="preserve"> </w:t>
      </w:r>
      <w:r w:rsidRPr="005C10BE">
        <w:t>Desain Page Disposisi Surat Tindak Lanjuti</w:t>
      </w:r>
      <w:bookmarkEnd w:id="330"/>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31" w:name="_Toc117208010"/>
      <w:bookmarkStart w:id="332" w:name="_Toc118383853"/>
      <w:bookmarkStart w:id="333" w:name="_Toc119165512"/>
      <w:r w:rsidRPr="00C513D0">
        <w:lastRenderedPageBreak/>
        <w:t>Desain Lembar Disposisi</w:t>
      </w:r>
      <w:bookmarkEnd w:id="331"/>
      <w:bookmarkEnd w:id="332"/>
      <w:bookmarkEnd w:id="333"/>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antarmuka lembar disposisis yang akan dicetak dalam menyerahkan kearsipan yang memiliki tabel Tanda Terima dan Diarsipkan Oleh.</w:t>
      </w:r>
    </w:p>
    <w:p w:rsidR="00313DE8" w:rsidRDefault="00313DE8" w:rsidP="00313DE8">
      <w:pPr>
        <w:keepNext/>
        <w:spacing w:after="0" w:line="240" w:lineRule="auto"/>
      </w:pPr>
      <w:r w:rsidRPr="00C513D0">
        <w:rPr>
          <w:rFonts w:cs="Times New Roman"/>
          <w:noProof/>
          <w:szCs w:val="24"/>
          <w:lang w:val="en-US"/>
        </w:rPr>
        <w:drawing>
          <wp:inline distT="0" distB="0" distL="0" distR="0">
            <wp:extent cx="5040630" cy="4104005"/>
            <wp:effectExtent l="19050" t="0" r="7620" b="0"/>
            <wp:docPr id="5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4"/>
                    <a:stretch>
                      <a:fillRect/>
                    </a:stretch>
                  </pic:blipFill>
                  <pic:spPr>
                    <a:xfrm>
                      <a:off x="0" y="0"/>
                      <a:ext cx="5040630" cy="4104005"/>
                    </a:xfrm>
                    <a:prstGeom prst="rect">
                      <a:avLst/>
                    </a:prstGeom>
                  </pic:spPr>
                </pic:pic>
              </a:graphicData>
            </a:graphic>
          </wp:inline>
        </w:drawing>
      </w:r>
    </w:p>
    <w:p w:rsidR="00313DE8" w:rsidRDefault="00313DE8" w:rsidP="00BA1E38">
      <w:pPr>
        <w:pStyle w:val="Caption"/>
      </w:pPr>
      <w:bookmarkStart w:id="334" w:name="_Toc142211746"/>
      <w:r>
        <w:t>Gambar 3.</w:t>
      </w:r>
      <w:fldSimple w:instr=" SEQ Gambar_3. \* ARABIC ">
        <w:r w:rsidR="00EC5CE1">
          <w:rPr>
            <w:noProof/>
          </w:rPr>
          <w:t>32</w:t>
        </w:r>
      </w:fldSimple>
      <w:r>
        <w:rPr>
          <w:lang w:val="id-ID"/>
        </w:rPr>
        <w:t xml:space="preserve"> </w:t>
      </w:r>
      <w:r w:rsidRPr="005C10BE">
        <w:rPr>
          <w:lang w:val="id-ID"/>
        </w:rPr>
        <w:t xml:space="preserve">Desain Lembar </w:t>
      </w:r>
      <w:r w:rsidRPr="005C10BE">
        <w:t>Disposisi</w:t>
      </w:r>
      <w:bookmarkEnd w:id="334"/>
    </w:p>
    <w:p w:rsidR="00313DE8" w:rsidRPr="00313DE8" w:rsidRDefault="00313DE8" w:rsidP="00313DE8"/>
    <w:p w:rsidR="00313DE8" w:rsidRDefault="00313DE8">
      <w:pPr>
        <w:rPr>
          <w:rFonts w:eastAsiaTheme="majorEastAsia" w:cstheme="majorBidi"/>
          <w:b/>
          <w:color w:val="000000" w:themeColor="text1"/>
          <w:szCs w:val="26"/>
          <w:lang w:val="en-US"/>
        </w:rPr>
      </w:pPr>
      <w:r>
        <w:br w:type="page"/>
      </w:r>
    </w:p>
    <w:p w:rsidR="00313DE8" w:rsidRDefault="00313DE8" w:rsidP="006F1EEA">
      <w:pPr>
        <w:pStyle w:val="Heading2"/>
        <w:rPr>
          <w:lang w:val="id-ID"/>
        </w:rPr>
      </w:pPr>
      <w:bookmarkStart w:id="335" w:name="_Toc142218497"/>
      <w:r w:rsidRPr="00313DE8">
        <w:lastRenderedPageBreak/>
        <w:t>Variabel Penelitian dan Definisi Operasional</w:t>
      </w:r>
      <w:bookmarkEnd w:id="335"/>
    </w:p>
    <w:p w:rsidR="00313DE8" w:rsidRPr="00313DE8" w:rsidRDefault="00313DE8" w:rsidP="00BA1E38">
      <w:pPr>
        <w:pStyle w:val="Caption"/>
        <w:rPr>
          <w:lang w:val="id-ID"/>
        </w:rPr>
      </w:pPr>
      <w:bookmarkStart w:id="336" w:name="_Toc142211792"/>
      <w:r>
        <w:t xml:space="preserve">Tabel 3. </w:t>
      </w:r>
      <w:fldSimple w:instr=" SEQ Tabel_3. \* ARABIC ">
        <w:r w:rsidR="00EC5CE1">
          <w:rPr>
            <w:noProof/>
          </w:rPr>
          <w:t>9</w:t>
        </w:r>
      </w:fldSimple>
      <w:r>
        <w:rPr>
          <w:lang w:val="id-ID"/>
        </w:rPr>
        <w:t xml:space="preserve"> </w:t>
      </w:r>
      <w:r w:rsidRPr="00F257AD">
        <w:rPr>
          <w:noProof/>
          <w:sz w:val="22"/>
          <w:szCs w:val="16"/>
        </w:rPr>
        <w:t>Definisi Operasional</w:t>
      </w:r>
      <w:bookmarkEnd w:id="336"/>
    </w:p>
    <w:tbl>
      <w:tblPr>
        <w:tblW w:w="7901" w:type="dxa"/>
        <w:tblBorders>
          <w:top w:val="single" w:sz="2" w:space="0" w:color="auto"/>
          <w:bottom w:val="single" w:sz="2" w:space="0" w:color="auto"/>
          <w:insideH w:val="single" w:sz="2" w:space="0" w:color="auto"/>
        </w:tblBorders>
        <w:tblCellMar>
          <w:top w:w="28" w:type="dxa"/>
          <w:left w:w="85" w:type="dxa"/>
          <w:bottom w:w="198" w:type="dxa"/>
          <w:right w:w="85" w:type="dxa"/>
        </w:tblCellMar>
        <w:tblLook w:val="04A0"/>
      </w:tblPr>
      <w:tblGrid>
        <w:gridCol w:w="1026"/>
        <w:gridCol w:w="2178"/>
        <w:gridCol w:w="2410"/>
        <w:gridCol w:w="1417"/>
        <w:gridCol w:w="870"/>
      </w:tblGrid>
      <w:tr w:rsidR="00313DE8" w:rsidRPr="00887D39" w:rsidTr="008444E8">
        <w:trPr>
          <w:trHeight w:val="410"/>
        </w:trPr>
        <w:tc>
          <w:tcPr>
            <w:tcW w:w="1026" w:type="dxa"/>
            <w:tcBorders>
              <w:top w:val="single" w:sz="24" w:space="0" w:color="auto"/>
              <w:bottom w:val="single" w:sz="24" w:space="0" w:color="auto"/>
            </w:tcBorders>
            <w:shd w:val="clear" w:color="auto" w:fill="auto"/>
            <w:hideMark/>
          </w:tcPr>
          <w:bookmarkEnd w:id="226"/>
          <w:bookmarkEnd w:id="227"/>
          <w:bookmarkEnd w:id="228"/>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Variabel Penelitian</w:t>
            </w:r>
          </w:p>
        </w:tc>
        <w:tc>
          <w:tcPr>
            <w:tcW w:w="2178"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Definisi Operasional</w:t>
            </w:r>
          </w:p>
        </w:tc>
        <w:tc>
          <w:tcPr>
            <w:tcW w:w="241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Alat Ukur</w:t>
            </w:r>
          </w:p>
        </w:tc>
        <w:tc>
          <w:tcPr>
            <w:tcW w:w="1417"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Hasil Ukur</w:t>
            </w:r>
          </w:p>
        </w:tc>
        <w:tc>
          <w:tcPr>
            <w:tcW w:w="87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Skala Ukur</w:t>
            </w:r>
          </w:p>
        </w:tc>
      </w:tr>
      <w:tr w:rsidR="00313DE8" w:rsidRPr="00887D39" w:rsidTr="008444E8">
        <w:trPr>
          <w:trHeight w:val="803"/>
        </w:trPr>
        <w:tc>
          <w:tcPr>
            <w:tcW w:w="1026"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Terkait</w:t>
            </w:r>
          </w:p>
        </w:tc>
        <w:tc>
          <w:tcPr>
            <w:tcW w:w="2178"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Efisiensi Pengelolaan Arsip Surat</w:t>
            </w:r>
          </w:p>
        </w:tc>
        <w:tc>
          <w:tcPr>
            <w:tcW w:w="241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yang diperlukan untuk mencari dan mengakses surat</w:t>
            </w:r>
          </w:p>
        </w:tc>
        <w:tc>
          <w:tcPr>
            <w:tcW w:w="1417"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dalam detik, menit, atau jam)</w:t>
            </w:r>
          </w:p>
        </w:tc>
        <w:tc>
          <w:tcPr>
            <w:tcW w:w="87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593"/>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noWrap/>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 yang ditemukan dengan tepat</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86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Ketersediaan informasi surat di setiap bagian atau unit kerja</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Persentase (%)</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426"/>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amanan dan integritas arsip surat</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167"/>
        </w:trPr>
        <w:tc>
          <w:tcPr>
            <w:tcW w:w="1026"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1417"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87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r>
      <w:tr w:rsidR="00313DE8" w:rsidRPr="00887D39" w:rsidTr="008444E8">
        <w:trPr>
          <w:trHeight w:val="657"/>
        </w:trPr>
        <w:tc>
          <w:tcPr>
            <w:tcW w:w="1026"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Bebas</w:t>
            </w:r>
          </w:p>
        </w:tc>
        <w:tc>
          <w:tcPr>
            <w:tcW w:w="2178"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Penggunaan </w:t>
            </w:r>
            <w:r w:rsidR="00833C11" w:rsidRPr="00833C11">
              <w:rPr>
                <w:rFonts w:eastAsia="Times New Roman" w:cs="Times New Roman"/>
                <w:i/>
                <w:sz w:val="20"/>
                <w:szCs w:val="20"/>
                <w:lang w:eastAsia="id-ID"/>
              </w:rPr>
              <w:t>Framework</w:t>
            </w:r>
            <w:r w:rsidR="001679BB" w:rsidRPr="001679BB">
              <w:rPr>
                <w:rFonts w:eastAsia="Times New Roman" w:cs="Times New Roman"/>
                <w:i/>
                <w:sz w:val="20"/>
                <w:szCs w:val="20"/>
                <w:lang w:eastAsia="id-ID"/>
              </w:rPr>
              <w:t xml:space="preserve">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dalam Sistem Informasi Manajemen Arsip Surat</w:t>
            </w:r>
          </w:p>
        </w:tc>
        <w:tc>
          <w:tcPr>
            <w:tcW w:w="241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tersediaan fitur-fitur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yang digunakan dalam sistem</w:t>
            </w:r>
          </w:p>
        </w:tc>
        <w:tc>
          <w:tcPr>
            <w:tcW w:w="1417"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449"/>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Efisiensi pengembangan aplikasi menggunakan </w:t>
            </w:r>
            <w:r w:rsidR="00A16961" w:rsidRPr="00A16961">
              <w:rPr>
                <w:rFonts w:eastAsia="Times New Roman" w:cs="Times New Roman"/>
                <w:i/>
                <w:sz w:val="20"/>
                <w:szCs w:val="20"/>
                <w:lang w:eastAsia="id-ID"/>
              </w:rPr>
              <w:t>CodeIgniter</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74"/>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amanan dan stabilitas sistem dengan menggunakan </w:t>
            </w:r>
            <w:r w:rsidR="00A16961" w:rsidRPr="00A16961">
              <w:rPr>
                <w:rFonts w:eastAsia="Times New Roman" w:cs="Times New Roman"/>
                <w:i/>
                <w:sz w:val="20"/>
                <w:szCs w:val="20"/>
                <w:lang w:eastAsia="id-ID"/>
              </w:rPr>
              <w:t>CodeIgniter</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0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puasan pengguna terhadap aplikasi yang dikembangkan</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bl>
    <w:p w:rsidR="009F3589" w:rsidRPr="009F3589" w:rsidRDefault="00313DE8" w:rsidP="00BA1E38">
      <w:pPr>
        <w:pStyle w:val="Caption"/>
      </w:pPr>
      <w:r w:rsidRPr="009F3589">
        <w:t xml:space="preserve"> </w:t>
      </w:r>
    </w:p>
    <w:p w:rsidR="003E66EB" w:rsidRDefault="003E66EB" w:rsidP="00B319B0">
      <w:pPr>
        <w:pStyle w:val="normalpas"/>
      </w:pPr>
    </w:p>
    <w:p w:rsidR="003E66EB" w:rsidRDefault="003E66EB">
      <w:pPr>
        <w:rPr>
          <w:rFonts w:cs="Times New Roman"/>
          <w:szCs w:val="24"/>
        </w:rPr>
      </w:pPr>
      <w:r>
        <w:br w:type="page"/>
      </w:r>
    </w:p>
    <w:p w:rsidR="00313DE8" w:rsidRPr="00313DE8" w:rsidRDefault="00F84723" w:rsidP="006F1EEA">
      <w:pPr>
        <w:pStyle w:val="Heading2"/>
      </w:pPr>
      <w:bookmarkStart w:id="337" w:name="_Toc134459638"/>
      <w:bookmarkStart w:id="338" w:name="_Toc142218498"/>
      <w:r w:rsidRPr="00313DE8">
        <w:lastRenderedPageBreak/>
        <w:t>Jenis dan Sumber Data</w:t>
      </w:r>
      <w:bookmarkEnd w:id="337"/>
      <w:bookmarkEnd w:id="338"/>
      <w:r w:rsidRPr="00313DE8">
        <w:rPr>
          <w:szCs w:val="24"/>
        </w:rPr>
        <w:t xml:space="preserve"> </w:t>
      </w:r>
    </w:p>
    <w:p w:rsidR="00313DE8" w:rsidRDefault="00313DE8" w:rsidP="00313DE8">
      <w:pPr>
        <w:pStyle w:val="normalpas"/>
      </w:pPr>
      <w:r w:rsidRPr="00313DE8">
        <w:t xml:space="preserve">Dalam penelitian ini, terdapat beberapa jenis data yang diperlukan untuk mendukung analisis dan pengembang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rsidRPr="00313DE8">
        <w:t>pada Badan Pendap</w:t>
      </w:r>
      <w:r>
        <w:t>atan Daerah Kabupaten Tabalong.</w:t>
      </w:r>
    </w:p>
    <w:p w:rsidR="00313DE8" w:rsidRPr="00313DE8" w:rsidRDefault="00313DE8" w:rsidP="006F1EEA">
      <w:pPr>
        <w:pStyle w:val="Heading3"/>
      </w:pPr>
      <w:bookmarkStart w:id="339" w:name="_Toc142218499"/>
      <w:r w:rsidRPr="00794F23">
        <w:t>Jenis</w:t>
      </w:r>
      <w:r>
        <w:t xml:space="preserve"> Data</w:t>
      </w:r>
      <w:bookmarkEnd w:id="339"/>
    </w:p>
    <w:p w:rsidR="00313DE8" w:rsidRPr="006971C6" w:rsidRDefault="006971C6" w:rsidP="000F65F8">
      <w:pPr>
        <w:pStyle w:val="list"/>
        <w:numPr>
          <w:ilvl w:val="1"/>
          <w:numId w:val="14"/>
        </w:numPr>
        <w:ind w:left="426" w:hanging="426"/>
      </w:pPr>
      <w:r>
        <w:t xml:space="preserve">Data </w:t>
      </w:r>
      <w:r w:rsidRPr="00762420">
        <w:t>Primer</w:t>
      </w:r>
    </w:p>
    <w:p w:rsidR="00313DE8" w:rsidRPr="00313DE8" w:rsidRDefault="00313DE8" w:rsidP="006971C6">
      <w:pPr>
        <w:pStyle w:val="nomal1pas"/>
      </w:pPr>
      <w:r w:rsidRPr="00313DE8">
        <w:t>Data Surat M</w:t>
      </w:r>
      <w:r w:rsidR="004010C5">
        <w:t xml:space="preserve">asuk dan Surat Keluar </w:t>
      </w:r>
      <w:r w:rsidRPr="00313DE8">
        <w:t>mencakup informasi tentang surat masuk dan surat keluar yang diterima dan dikirim oleh Badan Pendapatan Daerah Kabupaten Tabalong. Informasi yang terdapat dalam data ini meliputi nomor surat, tanggal surat, pengirim, penerima, subjek surat, dan lampiran, jika ada. Data ini dapat diperoleh melalui pengumpulan surat-surat yang ada di badan tersebut dan juga melalui wawancara dengan pihak terkait.</w:t>
      </w:r>
    </w:p>
    <w:p w:rsidR="00313DE8" w:rsidRPr="00313DE8" w:rsidRDefault="00762420" w:rsidP="000F65F8">
      <w:pPr>
        <w:pStyle w:val="list"/>
        <w:numPr>
          <w:ilvl w:val="1"/>
          <w:numId w:val="14"/>
        </w:numPr>
        <w:ind w:left="426" w:hanging="426"/>
      </w:pPr>
      <w:r>
        <w:t>Data Sekunder</w:t>
      </w:r>
    </w:p>
    <w:p w:rsidR="00313DE8" w:rsidRPr="00313DE8" w:rsidRDefault="00313DE8" w:rsidP="00762420">
      <w:pPr>
        <w:pStyle w:val="nomal1pas"/>
      </w:pPr>
      <w:r w:rsidRPr="00313DE8">
        <w:t>Data Regulasi dan Peraturan Daerah mencakup informasi tentang regulasi dan peraturan daerah yang menjadi acuan bagi Badan Pendapatan Daerah Kabupaten Tabalong. Data ini dapat diperoleh dari dokumen peraturan daerah yang telah ada di badan tersebut atau dari sumber-sumber lain yang sah.</w:t>
      </w:r>
    </w:p>
    <w:p w:rsidR="004010C5" w:rsidRDefault="004010C5">
      <w:pPr>
        <w:rPr>
          <w:rFonts w:eastAsiaTheme="majorEastAsia" w:cstheme="majorBidi"/>
          <w:color w:val="000000" w:themeColor="text1"/>
          <w:szCs w:val="24"/>
          <w:lang w:val="en-US"/>
        </w:rPr>
      </w:pPr>
      <w:r>
        <w:br w:type="page"/>
      </w:r>
    </w:p>
    <w:p w:rsidR="00313DE8" w:rsidRPr="00313DE8" w:rsidRDefault="001679BB" w:rsidP="006F1EEA">
      <w:pPr>
        <w:pStyle w:val="Heading3"/>
      </w:pPr>
      <w:bookmarkStart w:id="340" w:name="_Toc142218500"/>
      <w:r>
        <w:lastRenderedPageBreak/>
        <w:t>Sumber Data</w:t>
      </w:r>
      <w:bookmarkEnd w:id="340"/>
    </w:p>
    <w:p w:rsidR="004010C5" w:rsidRDefault="00313DE8" w:rsidP="000F65F8">
      <w:pPr>
        <w:pStyle w:val="list"/>
        <w:numPr>
          <w:ilvl w:val="4"/>
          <w:numId w:val="14"/>
        </w:numPr>
        <w:ind w:left="426" w:hanging="426"/>
      </w:pPr>
      <w:r w:rsidRPr="00313DE8">
        <w:t>Dat</w:t>
      </w:r>
      <w:r w:rsidR="004010C5">
        <w:t>a Surat Masuk dan Surat Keluar</w:t>
      </w:r>
    </w:p>
    <w:p w:rsidR="00313DE8" w:rsidRPr="00313DE8" w:rsidRDefault="00313DE8" w:rsidP="004010C5">
      <w:pPr>
        <w:pStyle w:val="nomal1pas"/>
      </w:pPr>
      <w:r w:rsidRPr="00313DE8">
        <w:t>Data ini dapat diperoleh langsung dari Badan Pendapatan Daerah Kabupaten Tabalong dengan melakukan pengumpulan surat-surat yang masuk dan keluar selama periode penelitian.</w:t>
      </w:r>
    </w:p>
    <w:p w:rsidR="004010C5" w:rsidRDefault="00313DE8" w:rsidP="000F65F8">
      <w:pPr>
        <w:pStyle w:val="list"/>
        <w:numPr>
          <w:ilvl w:val="4"/>
          <w:numId w:val="14"/>
        </w:numPr>
        <w:ind w:left="426" w:hanging="426"/>
      </w:pPr>
      <w:r w:rsidRPr="00313DE8">
        <w:t>Data</w:t>
      </w:r>
      <w:r w:rsidR="004010C5">
        <w:t xml:space="preserve"> Regulasi dan Peraturan Daerah</w:t>
      </w:r>
    </w:p>
    <w:p w:rsidR="00313DE8" w:rsidRPr="00313DE8" w:rsidRDefault="00313DE8" w:rsidP="004010C5">
      <w:pPr>
        <w:pStyle w:val="nomal1pas"/>
      </w:pPr>
      <w:r w:rsidRPr="00313DE8">
        <w:t>Data ini dapat diperoleh dari Badan Pendapatan Daerah Kabupaten Tabalong atau sumber-sumber lain yang menyediakan regulasi dan peraturan daerah yang berlaku.</w:t>
      </w:r>
    </w:p>
    <w:p w:rsidR="00821566" w:rsidRDefault="00313DE8" w:rsidP="004010C5">
      <w:pPr>
        <w:pStyle w:val="normalpas"/>
      </w:pPr>
      <w:r w:rsidRPr="004010C5">
        <w:t xml:space="preserve">Dalam mengumpulkan data, peneliti akan memastikan bahwa privasi dan keamanan data terjaga dengan baik dan sesuai dengan peraturan yang berlaku. Kerjasama dengan Badan Pendapatan Daerah Kabupaten Tabalong akan menjadi kunci dalam memperoleh data yang relevan dan akurat untuk penelitian ini. Selain itu, peneliti juga akan menggunakan sumber-sumber lain seperti buku referensi, jurnal akademik, dan literatur terkait untuk mendukung analisis dan pemahaman konsep dalam pengembangan sistem informasi manajemen arsip surat menggunakan </w:t>
      </w:r>
      <w:r w:rsidR="00833C11" w:rsidRPr="00833C11">
        <w:rPr>
          <w:i/>
        </w:rPr>
        <w:t>Framework</w:t>
      </w:r>
      <w:r w:rsidR="001679BB" w:rsidRPr="001679BB">
        <w:rPr>
          <w:i/>
        </w:rPr>
        <w:t xml:space="preserve"> </w:t>
      </w:r>
      <w:r w:rsidR="00A16961" w:rsidRPr="00A16961">
        <w:rPr>
          <w:i/>
        </w:rPr>
        <w:t>CodeIgniter</w:t>
      </w:r>
      <w:r w:rsidRPr="004010C5">
        <w:t>.</w:t>
      </w:r>
    </w:p>
    <w:p w:rsidR="006E30B7" w:rsidRDefault="006E30B7">
      <w:pPr>
        <w:rPr>
          <w:rFonts w:eastAsiaTheme="majorEastAsia" w:cstheme="majorBidi"/>
          <w:b/>
          <w:color w:val="000000" w:themeColor="text1"/>
          <w:szCs w:val="26"/>
          <w:lang w:val="en-US"/>
        </w:rPr>
      </w:pPr>
      <w:r>
        <w:br w:type="page"/>
      </w:r>
    </w:p>
    <w:p w:rsidR="006E30B7" w:rsidRDefault="006E30B7" w:rsidP="006F1EEA">
      <w:pPr>
        <w:pStyle w:val="Heading2"/>
        <w:rPr>
          <w:lang w:val="id-ID"/>
        </w:rPr>
      </w:pPr>
      <w:bookmarkStart w:id="341" w:name="_Toc142218501"/>
      <w:r w:rsidRPr="00B63801">
        <w:lastRenderedPageBreak/>
        <w:t>Instrumen dan Teknik Pengumpulan Data</w:t>
      </w:r>
      <w:bookmarkEnd w:id="341"/>
    </w:p>
    <w:p w:rsidR="00B32C26" w:rsidRPr="00B32C26" w:rsidRDefault="00B32C26" w:rsidP="00B32C26">
      <w:pPr>
        <w:pStyle w:val="normalpas"/>
      </w:pPr>
      <w:r w:rsidRPr="00B63801">
        <w:t>Dalam penelitian ini, terdapat beberapa instrumen dan teknik yang dapat digunakan untuk mengumpulkan data yang diperlukan</w:t>
      </w:r>
      <w:r>
        <w:t xml:space="preserve"> :</w:t>
      </w:r>
    </w:p>
    <w:p w:rsidR="006E30B7" w:rsidRPr="0041654E" w:rsidRDefault="006E30B7" w:rsidP="000F65F8">
      <w:pPr>
        <w:pStyle w:val="ListParagraph"/>
        <w:numPr>
          <w:ilvl w:val="7"/>
          <w:numId w:val="14"/>
        </w:numPr>
        <w:ind w:left="426" w:hanging="426"/>
        <w:rPr>
          <w:rFonts w:cs="Times New Roman"/>
          <w:color w:val="auto"/>
          <w:szCs w:val="24"/>
        </w:rPr>
      </w:pPr>
      <w:r w:rsidRPr="0041654E">
        <w:rPr>
          <w:rFonts w:cs="Times New Roman"/>
          <w:color w:val="auto"/>
          <w:szCs w:val="24"/>
        </w:rPr>
        <w:t>Wawancara</w:t>
      </w:r>
    </w:p>
    <w:p w:rsidR="006E30B7" w:rsidRPr="0041654E" w:rsidRDefault="006E30B7" w:rsidP="00B879C7">
      <w:pPr>
        <w:pStyle w:val="nomal1pas"/>
      </w:pPr>
      <w:r w:rsidRPr="0041654E">
        <w:t>Narasumber yang diwawancarai adalah Kepala Sub Bidang Umum dan petugas kearsipan surat-menyurat pada Badan Pendapatan Daerah Kabupaten Tabalong. Wawancara yang dibahas mengenai pengelolaan</w:t>
      </w:r>
      <w:r w:rsidRPr="0041654E">
        <w:rPr>
          <w:lang w:val="en-US"/>
        </w:rPr>
        <w:t xml:space="preserve"> </w:t>
      </w:r>
      <w:r w:rsidRPr="0041654E">
        <w:t>surat-menyurat dan pengarsipan Pada Badan Pendapatan Daerah Kabupaten Tabalong.</w:t>
      </w:r>
    </w:p>
    <w:p w:rsidR="006E30B7" w:rsidRDefault="006E30B7" w:rsidP="000F65F8">
      <w:pPr>
        <w:pStyle w:val="list"/>
        <w:numPr>
          <w:ilvl w:val="7"/>
          <w:numId w:val="14"/>
        </w:numPr>
        <w:ind w:left="426" w:hanging="426"/>
      </w:pPr>
      <w:r w:rsidRPr="00B879C7">
        <w:t>Observasi</w:t>
      </w:r>
    </w:p>
    <w:p w:rsidR="00B879C7" w:rsidRDefault="00B879C7" w:rsidP="00B879C7">
      <w:pPr>
        <w:pStyle w:val="nomal1pas"/>
      </w:pPr>
      <w:r w:rsidRPr="00B879C7">
        <w:t>Menuju ke tempat penelitian dalam meninjau proses mekanisme sistem surat-menyurat dan pengarsipannya yang digunakan pada Badan Pendapatan Daerah</w:t>
      </w:r>
      <w:r w:rsidRPr="0041654E">
        <w:rPr>
          <w:rFonts w:cs="Times New Roman"/>
          <w:szCs w:val="24"/>
        </w:rPr>
        <w:t xml:space="preserve"> Kabupaten Tabalong saat itu.</w:t>
      </w:r>
    </w:p>
    <w:p w:rsidR="00B879C7" w:rsidRPr="00B879C7" w:rsidRDefault="00B879C7" w:rsidP="000F65F8">
      <w:pPr>
        <w:pStyle w:val="list"/>
        <w:numPr>
          <w:ilvl w:val="7"/>
          <w:numId w:val="14"/>
        </w:numPr>
        <w:ind w:left="426" w:hanging="426"/>
      </w:pPr>
      <w:r w:rsidRPr="0041654E">
        <w:t>Studi Kepustakaan.</w:t>
      </w:r>
    </w:p>
    <w:p w:rsidR="00CC0E22" w:rsidRDefault="006E30B7" w:rsidP="00850721">
      <w:pPr>
        <w:pStyle w:val="nomal1pas"/>
      </w:pPr>
      <w:r w:rsidRPr="0041654E">
        <w:rPr>
          <w:rFonts w:eastAsiaTheme="majorEastAsia"/>
          <w:szCs w:val="26"/>
        </w:rPr>
        <w:t xml:space="preserve">Penelitian ini selain </w:t>
      </w:r>
      <w:r w:rsidRPr="00B879C7">
        <w:t>menggunakan wawancara dan observasi dalam mencari data-data informasi, penelitian ini juga mencari data-data informasi dari penelitian terdahulu serta buku-buku yang berkaitan dalam membangunn Sistem Informasi Manajenen surat-menyurat.</w:t>
      </w:r>
    </w:p>
    <w:p w:rsidR="006E30B7" w:rsidRDefault="00CC0E22" w:rsidP="006F1EEA">
      <w:pPr>
        <w:pStyle w:val="Heading2"/>
        <w:rPr>
          <w:lang w:val="id-ID"/>
        </w:rPr>
      </w:pPr>
      <w:bookmarkStart w:id="342" w:name="_Toc134459640"/>
      <w:bookmarkStart w:id="343" w:name="_Toc142218502"/>
      <w:r w:rsidRPr="006F1EEA">
        <w:t>Analisis</w:t>
      </w:r>
      <w:r w:rsidRPr="00165D35">
        <w:t xml:space="preserve"> Data</w:t>
      </w:r>
      <w:bookmarkEnd w:id="342"/>
      <w:bookmarkEnd w:id="343"/>
    </w:p>
    <w:p w:rsidR="00CC0E22" w:rsidRPr="00C513D0" w:rsidRDefault="00CC0E22" w:rsidP="00CC0E22">
      <w:pPr>
        <w:pStyle w:val="normalpas"/>
      </w:pPr>
      <w:r w:rsidRPr="00C513D0">
        <w:t>Analisis kebutuhan sistem dilakukan membangun sistem baru. Adapun analisis kebutuhan meliputi :</w:t>
      </w:r>
    </w:p>
    <w:p w:rsidR="00CC0E22" w:rsidRPr="00C513D0" w:rsidRDefault="00CC0E22" w:rsidP="006F1EEA">
      <w:pPr>
        <w:pStyle w:val="Heading3"/>
        <w:rPr>
          <w:b/>
        </w:rPr>
      </w:pPr>
      <w:bookmarkStart w:id="344" w:name="_Toc117207990"/>
      <w:bookmarkStart w:id="345" w:name="_Toc118383833"/>
      <w:bookmarkStart w:id="346" w:name="_Toc119165492"/>
      <w:bookmarkStart w:id="347" w:name="_Toc137862242"/>
      <w:bookmarkStart w:id="348" w:name="_Toc142218503"/>
      <w:r w:rsidRPr="00C513D0">
        <w:lastRenderedPageBreak/>
        <w:t>Perangkat Keras dan Perangkat Lunak</w:t>
      </w:r>
      <w:bookmarkEnd w:id="344"/>
      <w:bookmarkEnd w:id="345"/>
      <w:bookmarkEnd w:id="346"/>
      <w:bookmarkEnd w:id="347"/>
      <w:bookmarkEnd w:id="348"/>
    </w:p>
    <w:p w:rsidR="00CC0E22" w:rsidRPr="00C513D0" w:rsidRDefault="00CC0E22" w:rsidP="00CC0E22">
      <w:pPr>
        <w:pStyle w:val="normalpas"/>
      </w:pPr>
      <w:r w:rsidRPr="00C513D0">
        <w:t>Untuk menjalankan sistem dan perangkat lunak yang akan dibuat ini dibutuhkan perangkat keras dan perangkat lunak yang mampu mendukung pengoperasian program dan harus memenuhi spesifikasi minimal dari kebutuhan perangkat keras dan perangkat lunak tersebut.</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Lunak (</w:t>
      </w:r>
      <w:r w:rsidRPr="00492BB1">
        <w:rPr>
          <w:rFonts w:cs="Times New Roman"/>
          <w:i/>
          <w:color w:val="auto"/>
          <w:szCs w:val="24"/>
        </w:rPr>
        <w:t>Software</w:t>
      </w:r>
      <w:r w:rsidRPr="00C513D0">
        <w:rPr>
          <w:rFonts w:cs="Times New Roman"/>
          <w:color w:val="auto"/>
          <w:szCs w:val="24"/>
        </w:rPr>
        <w:t>)</w:t>
      </w:r>
    </w:p>
    <w:p w:rsidR="00CC0E22" w:rsidRPr="00C513D0" w:rsidRDefault="00CC0E22" w:rsidP="000F65F8">
      <w:pPr>
        <w:pStyle w:val="ListParagraph"/>
        <w:numPr>
          <w:ilvl w:val="1"/>
          <w:numId w:val="5"/>
        </w:numPr>
        <w:spacing w:after="240"/>
        <w:ind w:left="851" w:hanging="426"/>
        <w:contextualSpacing/>
        <w:rPr>
          <w:rFonts w:cs="Times New Roman"/>
          <w:color w:val="auto"/>
          <w:szCs w:val="24"/>
        </w:rPr>
      </w:pPr>
      <w:r w:rsidRPr="00C513D0">
        <w:rPr>
          <w:rFonts w:cs="Times New Roman"/>
          <w:i/>
          <w:color w:val="auto"/>
          <w:szCs w:val="24"/>
        </w:rPr>
        <w:t>Web</w:t>
      </w:r>
      <w:r w:rsidRPr="00C513D0">
        <w:rPr>
          <w:rFonts w:cs="Times New Roman"/>
          <w:i/>
          <w:color w:val="auto"/>
          <w:szCs w:val="24"/>
          <w:lang w:val="en-US"/>
        </w:rPr>
        <w:t xml:space="preserve"> </w:t>
      </w:r>
      <w:r w:rsidRPr="00C513D0">
        <w:rPr>
          <w:rFonts w:cs="Times New Roman"/>
          <w:i/>
          <w:color w:val="auto"/>
          <w:szCs w:val="24"/>
        </w:rPr>
        <w:t>Browser</w:t>
      </w:r>
    </w:p>
    <w:p w:rsidR="00CC0E22" w:rsidRPr="00C513D0" w:rsidRDefault="00CC0E22" w:rsidP="006F1EEA">
      <w:pPr>
        <w:pStyle w:val="Heading3"/>
        <w:rPr>
          <w:b/>
        </w:rPr>
      </w:pPr>
      <w:bookmarkStart w:id="349" w:name="_Toc117207991"/>
      <w:bookmarkStart w:id="350" w:name="_Toc118383834"/>
      <w:bookmarkStart w:id="351" w:name="_Toc119165493"/>
      <w:bookmarkStart w:id="352" w:name="_Toc137862243"/>
      <w:bookmarkStart w:id="353" w:name="_Toc142218504"/>
      <w:r w:rsidRPr="00C513D0">
        <w:t>Informasi Data</w:t>
      </w:r>
      <w:bookmarkEnd w:id="349"/>
      <w:bookmarkEnd w:id="350"/>
      <w:bookmarkEnd w:id="351"/>
      <w:bookmarkEnd w:id="352"/>
      <w:bookmarkEnd w:id="353"/>
    </w:p>
    <w:p w:rsidR="00CC0E22" w:rsidRPr="00C513D0" w:rsidRDefault="00CC0E22" w:rsidP="00BB3F9D">
      <w:pPr>
        <w:pStyle w:val="normalpas"/>
      </w:pPr>
      <w:r w:rsidRPr="00C513D0">
        <w:t>Analisis kebutuhan informasi adalah data yang dibutuhkan dalam pembuatan sistem informasi manajemen</w:t>
      </w:r>
      <w:r>
        <w:rPr>
          <w:lang w:val="en-US"/>
        </w:rPr>
        <w:t xml:space="preserve"> kearsipan</w:t>
      </w:r>
      <w:r w:rsidRPr="00C513D0">
        <w:t xml:space="preserve"> surat</w:t>
      </w:r>
      <w:r>
        <w:rPr>
          <w:lang w:val="en-US"/>
        </w:rPr>
        <w:t>-menyurat</w:t>
      </w:r>
      <w:r w:rsidRPr="00C513D0">
        <w:t xml:space="preserve"> yang akan dibuat ini, yaitu :</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CC0E22" w:rsidRPr="00C513D0" w:rsidRDefault="00CC0E22" w:rsidP="00BB3F9D">
      <w:pPr>
        <w:pStyle w:val="nomal1pas"/>
      </w:pPr>
      <w:r w:rsidRPr="00C513D0">
        <w:t>Data masukan adalah data-data yang masih dicatat atau data yang diolah.</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Keluaran (</w:t>
      </w:r>
      <w:r w:rsidRPr="00C513D0">
        <w:rPr>
          <w:rFonts w:cs="Times New Roman"/>
          <w:i/>
          <w:color w:val="auto"/>
        </w:rPr>
        <w:t>Output</w:t>
      </w:r>
      <w:r w:rsidRPr="00C513D0">
        <w:rPr>
          <w:rFonts w:cs="Times New Roman"/>
          <w:color w:val="auto"/>
        </w:rPr>
        <w:t>)</w:t>
      </w:r>
    </w:p>
    <w:p w:rsidR="00CC0E22" w:rsidRPr="00C513D0" w:rsidRDefault="00CC0E22" w:rsidP="00BB3F9D">
      <w:pPr>
        <w:pStyle w:val="nomal1pas"/>
      </w:pPr>
      <w:r w:rsidRPr="00C513D0">
        <w:t xml:space="preserve">Data </w:t>
      </w:r>
      <w:r w:rsidRPr="00BB3F9D">
        <w:rPr>
          <w:rStyle w:val="normalpasChar"/>
        </w:rPr>
        <w:t>keluaran ialah data yang berupa semua data-data yang dihasilkan dalam proses pengolahannya berupa laporan yang dibutuhkan pengguna.</w:t>
      </w:r>
    </w:p>
    <w:p w:rsidR="00CC0E22" w:rsidRPr="00C513D0" w:rsidRDefault="00CC0E22" w:rsidP="006F1EEA">
      <w:pPr>
        <w:pStyle w:val="Heading3"/>
        <w:rPr>
          <w:b/>
        </w:rPr>
      </w:pPr>
      <w:bookmarkStart w:id="354" w:name="_Toc117207992"/>
      <w:bookmarkStart w:id="355" w:name="_Toc118383835"/>
      <w:bookmarkStart w:id="356" w:name="_Toc119165494"/>
      <w:bookmarkStart w:id="357" w:name="_Toc137862244"/>
      <w:bookmarkStart w:id="358" w:name="_Toc142218505"/>
      <w:r w:rsidRPr="006F1EEA">
        <w:lastRenderedPageBreak/>
        <w:t>Pengguna</w:t>
      </w:r>
      <w:r w:rsidRPr="00C513D0">
        <w:t xml:space="preserve"> atau Tenaga Manusia (</w:t>
      </w:r>
      <w:r w:rsidR="0080387E" w:rsidRPr="0080387E">
        <w:rPr>
          <w:i/>
        </w:rPr>
        <w:t>Brainware</w:t>
      </w:r>
      <w:r w:rsidRPr="00C513D0">
        <w:t>)</w:t>
      </w:r>
      <w:bookmarkEnd w:id="354"/>
      <w:bookmarkEnd w:id="355"/>
      <w:bookmarkEnd w:id="356"/>
      <w:bookmarkEnd w:id="357"/>
      <w:bookmarkEnd w:id="358"/>
    </w:p>
    <w:p w:rsidR="00CC0E22" w:rsidRPr="00C513D0" w:rsidRDefault="00CC0E22" w:rsidP="0080387E">
      <w:pPr>
        <w:pStyle w:val="normalpas"/>
      </w:pPr>
      <w:r w:rsidRPr="00C513D0">
        <w:t xml:space="preserve">Pengguna ialah seseorang yang akan </w:t>
      </w:r>
      <w:r w:rsidRPr="0080387E">
        <w:t>mengoperasikan sistem informasi manajemen arsip surat yang sedang dibangun, dalam pengoperasiannya sistem ini membutuhkan tiga user yang memiliki hak akses berbeda-beda, yaitu :</w:t>
      </w:r>
      <w:r w:rsidRPr="00C513D0">
        <w:t xml:space="preserve"> </w:t>
      </w:r>
    </w:p>
    <w:p w:rsidR="00CC0E22" w:rsidRPr="00C513D0" w:rsidRDefault="00CC0E22" w:rsidP="000F65F8">
      <w:pPr>
        <w:pStyle w:val="ListParagraph"/>
        <w:numPr>
          <w:ilvl w:val="7"/>
          <w:numId w:val="2"/>
        </w:numPr>
        <w:spacing w:after="120" w:line="360" w:lineRule="auto"/>
        <w:ind w:left="426" w:hanging="425"/>
        <w:rPr>
          <w:rFonts w:cs="Times New Roman"/>
          <w:color w:val="auto"/>
          <w:szCs w:val="24"/>
        </w:rPr>
      </w:pPr>
      <w:r w:rsidRPr="00C513D0">
        <w:rPr>
          <w:rFonts w:cs="Times New Roman"/>
          <w:color w:val="auto"/>
          <w:szCs w:val="24"/>
        </w:rPr>
        <w:t>User Admin</w:t>
      </w:r>
    </w:p>
    <w:p w:rsidR="00CC0E22" w:rsidRPr="00C513D0" w:rsidRDefault="00CC0E22" w:rsidP="00452E97">
      <w:pPr>
        <w:pStyle w:val="nomal1pas"/>
        <w:rPr>
          <w:rFonts w:cs="Times New Roman"/>
          <w:szCs w:val="24"/>
        </w:rPr>
      </w:pPr>
      <w:r w:rsidRPr="00C513D0">
        <w:rPr>
          <w:rFonts w:cs="Times New Roman"/>
          <w:szCs w:val="24"/>
        </w:rPr>
        <w:t xml:space="preserve">Memiliki hak akses penuh </w:t>
      </w:r>
      <w:r w:rsidRPr="00452E97">
        <w:t>dalam pengaturan sistem dan pengolahan data user login dan mengubah hak</w:t>
      </w:r>
      <w:r w:rsidRPr="00C513D0">
        <w:rPr>
          <w:rFonts w:cs="Times New Roman"/>
          <w:szCs w:val="24"/>
        </w:rPr>
        <w:t xml:space="preserve"> akses user.</w:t>
      </w:r>
    </w:p>
    <w:p w:rsidR="00CC0E22" w:rsidRPr="00C513D0" w:rsidRDefault="00CC0E22" w:rsidP="000F65F8">
      <w:pPr>
        <w:pStyle w:val="ListParagraph"/>
        <w:numPr>
          <w:ilvl w:val="0"/>
          <w:numId w:val="2"/>
        </w:numPr>
        <w:spacing w:after="120" w:line="360" w:lineRule="auto"/>
        <w:ind w:left="426" w:hanging="425"/>
        <w:rPr>
          <w:rFonts w:cs="Times New Roman"/>
          <w:color w:val="auto"/>
          <w:szCs w:val="24"/>
        </w:rPr>
      </w:pPr>
      <w:r w:rsidRPr="00C513D0">
        <w:rPr>
          <w:rFonts w:cs="Times New Roman"/>
          <w:color w:val="auto"/>
          <w:szCs w:val="24"/>
        </w:rPr>
        <w:t>User Sekretariat</w:t>
      </w:r>
    </w:p>
    <w:p w:rsidR="00CC0E22" w:rsidRPr="00C513D0" w:rsidRDefault="00CC0E22" w:rsidP="00452E97">
      <w:pPr>
        <w:pStyle w:val="nomal1pas"/>
      </w:pPr>
      <w:r w:rsidRPr="00C513D0">
        <w:t>Memiliki hak akses penuh dalam memanajemenkan</w:t>
      </w:r>
      <w:r w:rsidRPr="0044077D">
        <w:t xml:space="preserve"> </w:t>
      </w:r>
      <w:r w:rsidRPr="00C513D0">
        <w:t>Surat masuk dan keluar</w:t>
      </w:r>
      <w:r w:rsidRPr="00C513D0">
        <w:rPr>
          <w:lang w:val="en-US"/>
        </w:rPr>
        <w:t xml:space="preserve"> </w:t>
      </w:r>
      <w:r w:rsidRPr="00C513D0">
        <w:t>serta hak akses dalam mencetak lembar disposisi.</w:t>
      </w:r>
    </w:p>
    <w:p w:rsidR="00CC0E22" w:rsidRPr="00C513D0" w:rsidRDefault="00CC0E22" w:rsidP="000F65F8">
      <w:pPr>
        <w:pStyle w:val="ListParagraph"/>
        <w:numPr>
          <w:ilvl w:val="1"/>
          <w:numId w:val="3"/>
        </w:numPr>
        <w:spacing w:after="120" w:line="360" w:lineRule="auto"/>
        <w:ind w:left="426" w:hanging="425"/>
        <w:rPr>
          <w:rFonts w:cs="Times New Roman"/>
          <w:color w:val="auto"/>
          <w:szCs w:val="24"/>
        </w:rPr>
      </w:pPr>
      <w:r w:rsidRPr="00C513D0">
        <w:rPr>
          <w:rFonts w:cs="Times New Roman"/>
          <w:color w:val="auto"/>
          <w:szCs w:val="24"/>
        </w:rPr>
        <w:t>User Pimpinan</w:t>
      </w:r>
    </w:p>
    <w:p w:rsidR="006F1EEA" w:rsidRDefault="00CC0E22" w:rsidP="006F1EEA">
      <w:pPr>
        <w:pStyle w:val="nomal1pas"/>
      </w:pPr>
      <w:r w:rsidRPr="00C513D0">
        <w:t>Memiliki hak akses penuh dalam disposisi setiap Surat baru masuk dengan mengomentari untuk ditindak lanjuti.</w:t>
      </w:r>
    </w:p>
    <w:p w:rsidR="006F1EEA" w:rsidRDefault="006F1EEA" w:rsidP="006F1EEA">
      <w:pPr>
        <w:pStyle w:val="Heading2"/>
        <w:rPr>
          <w:lang w:val="id-ID"/>
        </w:rPr>
      </w:pPr>
      <w:bookmarkStart w:id="359" w:name="_Toc142218506"/>
      <w:r w:rsidRPr="00B63801">
        <w:t>Etika Penelitian</w:t>
      </w:r>
      <w:bookmarkEnd w:id="359"/>
    </w:p>
    <w:p w:rsidR="006F1EEA" w:rsidRDefault="006F1EEA" w:rsidP="006F1EEA">
      <w:pPr>
        <w:pStyle w:val="normalpas"/>
      </w:pPr>
      <w:r>
        <w:t>Dalam penelitian ini, etika penelitian sangat penting untuk dipertimbangkan. Oleh karena itu, sebelum memulai penelitian, diperlukan persetujuan etis dari lembaga yang berwenang. Etika penelitian mencakup perlindungan terhadap hak privasi dan keamanan data nasabah, serta kepatuhan terhadap prinsip-prinsip etika dalam mengumpulkan dan mengolah data. Persetujuan etis akan memastikan bahwa penelitian dilakukan dengan integritas dan menghormati hak dan kesejahteraan subjek penelitian.</w:t>
      </w:r>
    </w:p>
    <w:p w:rsidR="006F1EEA" w:rsidRDefault="006F1EEA" w:rsidP="006F1EEA">
      <w:pPr>
        <w:pStyle w:val="Heading3"/>
      </w:pPr>
      <w:bookmarkStart w:id="360" w:name="_Toc142218507"/>
      <w:r w:rsidRPr="006F1EEA">
        <w:rPr>
          <w:i/>
        </w:rPr>
        <w:lastRenderedPageBreak/>
        <w:t>Ethical Clearance</w:t>
      </w:r>
      <w:bookmarkEnd w:id="360"/>
    </w:p>
    <w:p w:rsidR="006F1EEA" w:rsidRDefault="006F1EEA" w:rsidP="006F1EEA">
      <w:pPr>
        <w:pStyle w:val="normalpas"/>
      </w:pPr>
      <w:r w:rsidRPr="006F1EEA">
        <w:t>Sebagai bagian dari Badan Pendapatan Daerah Kabupaten Tabalong, penelitian ini harus mendapatkan persetujuan etis dari lembaga yang berwenang sebelum memulai penelitian. Persetujuan etis akan menjamin bahwa penelitian ini dilakukan dengan memperhatikan hak privasi dan keamanan data dari badan pemerintahan, serta kepatuhan terhadap prinsip-prinsip etika dalam p</w:t>
      </w:r>
      <w:r w:rsidR="00B32C26">
        <w:t>engumpulan dan pengolahan data.</w:t>
      </w:r>
    </w:p>
    <w:p w:rsidR="006F1EEA" w:rsidRDefault="006F1EEA" w:rsidP="006F1EEA">
      <w:pPr>
        <w:pStyle w:val="Heading3"/>
      </w:pPr>
      <w:bookmarkStart w:id="361" w:name="_Toc142218508"/>
      <w:r>
        <w:t>Ijin Tempat Penelitian</w:t>
      </w:r>
      <w:bookmarkEnd w:id="361"/>
    </w:p>
    <w:p w:rsidR="006F1EEA" w:rsidRDefault="006F1EEA" w:rsidP="006F1EEA">
      <w:pPr>
        <w:pStyle w:val="normalpas"/>
      </w:pPr>
      <w:r>
        <w:t>Sebelum melakukan penelitian di Badan Pendapatan Daerah Kabupaten Tabalong, perlu diperoleh izin dari pihak badan tersebut. Izin ini dapat berupa surat izin dari manajemen badan yang memberikan akses penelitian ke data dan proses pengelolaan arsip surat. Izin tempat penelitian ini akan memastikan bahwa penelitian dilakukan dengan kerjasama dan dukungan dari pihak terkait, dan menghindari gangguan atau hambatan dalam proses pengumpulan data.</w:t>
      </w:r>
    </w:p>
    <w:p w:rsidR="006F1EEA" w:rsidRDefault="004B6CD0" w:rsidP="006F1EEA">
      <w:pPr>
        <w:pStyle w:val="Heading3"/>
      </w:pPr>
      <w:bookmarkStart w:id="362" w:name="_Toc142218509"/>
      <w:r w:rsidRPr="004B6CD0">
        <w:rPr>
          <w:i/>
        </w:rPr>
        <w:t>Informed</w:t>
      </w:r>
      <w:r w:rsidR="004D54D4" w:rsidRPr="004D54D4">
        <w:rPr>
          <w:i/>
        </w:rPr>
        <w:t xml:space="preserve"> </w:t>
      </w:r>
      <w:r w:rsidRPr="004B6CD0">
        <w:rPr>
          <w:i/>
        </w:rPr>
        <w:t>Consent</w:t>
      </w:r>
      <w:bookmarkEnd w:id="362"/>
    </w:p>
    <w:p w:rsidR="006F1EEA" w:rsidRDefault="006F1EEA" w:rsidP="006F1EEA">
      <w:pPr>
        <w:pStyle w:val="normalpas"/>
      </w:pPr>
      <w:r>
        <w:t xml:space="preserve">Dalam penelitian yang melibatkan partisipasi manusia, seperti wawancara atau pengisian kuesioner oleh pegawai di Badan Pendapatan Daerah Kabupaten Tabalong, diperlukan persetujuan tertulis dari setiap subjek penelitian. Persetujuan ini dikenal sebagai </w:t>
      </w:r>
      <w:r w:rsidR="004B6CD0" w:rsidRPr="004B6CD0">
        <w:rPr>
          <w:i/>
        </w:rPr>
        <w:t>Informed</w:t>
      </w:r>
      <w:r w:rsidR="004D54D4" w:rsidRPr="004D54D4">
        <w:rPr>
          <w:i/>
        </w:rPr>
        <w:t xml:space="preserve"> </w:t>
      </w:r>
      <w:r w:rsidR="004B6CD0" w:rsidRPr="004B6CD0">
        <w:rPr>
          <w:i/>
        </w:rPr>
        <w:t>Consent</w:t>
      </w:r>
      <w:r>
        <w:t xml:space="preserve"> atau persetujuan dengan pemahaman penuh. </w:t>
      </w:r>
      <w:r w:rsidR="004B6CD0" w:rsidRPr="004B6CD0">
        <w:rPr>
          <w:i/>
        </w:rPr>
        <w:t>Informed</w:t>
      </w:r>
      <w:r w:rsidR="004D54D4" w:rsidRPr="004D54D4">
        <w:rPr>
          <w:i/>
        </w:rPr>
        <w:t xml:space="preserve"> </w:t>
      </w:r>
      <w:r w:rsidR="004B6CD0" w:rsidRPr="004B6CD0">
        <w:rPr>
          <w:i/>
        </w:rPr>
        <w:t>Consent</w:t>
      </w:r>
      <w:r>
        <w:t xml:space="preserve"> akan memastikan bahwa pegawai yang menjadi peserta penelitian memahami tujuan, prosedur, dan risiko yang terkait dengan penelitian, dan memberikan persetujuan sukarela untuk berpartisipasi.</w:t>
      </w:r>
    </w:p>
    <w:p w:rsidR="006F1EEA" w:rsidRDefault="004B6CD0" w:rsidP="006F1EEA">
      <w:pPr>
        <w:pStyle w:val="Heading3"/>
      </w:pPr>
      <w:bookmarkStart w:id="363" w:name="_Toc142218510"/>
      <w:r w:rsidRPr="004B6CD0">
        <w:rPr>
          <w:i/>
        </w:rPr>
        <w:lastRenderedPageBreak/>
        <w:t>Confidentiality</w:t>
      </w:r>
      <w:bookmarkEnd w:id="363"/>
    </w:p>
    <w:p w:rsidR="006F1EEA" w:rsidRDefault="006F1EEA" w:rsidP="006F1EEA">
      <w:pPr>
        <w:pStyle w:val="normalpas"/>
      </w:pPr>
      <w:r>
        <w:t xml:space="preserve">Rahasia dan kerahasiaan data Badan Pendapatan Daerah Kabupaten Tabalong harus dijaga dengan baik dalam penelitian ini. Data yang dikumpulkan harus diperlakukan secara rahasia dan hanya digunakan untuk tujuan penelitian. Identitas pegawai atau subjek penelitian harus dijaga kerahasiaannya, dan data hanya akan digunakan secara anonim atau dikodekan agar tidak dapat diidentifikasi. </w:t>
      </w:r>
      <w:r w:rsidR="004B6CD0" w:rsidRPr="004B6CD0">
        <w:rPr>
          <w:i/>
        </w:rPr>
        <w:t>Confidentiality</w:t>
      </w:r>
      <w:r>
        <w:t xml:space="preserve"> akan memastikan bahwa privasi Badan Pendapatan Daerah Kabupaten Tabalong tetap terlindungi dan informasi sensitif tidak disalahgunakan.</w:t>
      </w:r>
    </w:p>
    <w:p w:rsidR="006F1EEA" w:rsidRDefault="004B6CD0" w:rsidP="006F1EEA">
      <w:pPr>
        <w:pStyle w:val="Heading3"/>
      </w:pPr>
      <w:bookmarkStart w:id="364" w:name="_Toc142218511"/>
      <w:r w:rsidRPr="004B6CD0">
        <w:rPr>
          <w:i/>
        </w:rPr>
        <w:t>Benefit</w:t>
      </w:r>
      <w:bookmarkEnd w:id="364"/>
    </w:p>
    <w:p w:rsidR="006F1EEA" w:rsidRDefault="006F1EEA" w:rsidP="006F1EEA">
      <w:pPr>
        <w:pStyle w:val="normalpas"/>
      </w:pPr>
      <w:r>
        <w:t>Penelitian ini diharapkan memberikan manfaat bagi berbagai pihak terkait, seperti Badan Pendapatan Daerah Kabupaten Tabalong, pegawai, dan masyarakat umum. Manfaat ini dapat berupa pengembangan sistem informasi manajemen arsip surat yang lebih efisien, peningkatan proses pengelolaan arsip surat, dan pengambilan keputusan yang lebih tepat dalam pengelolaan arsip surat.</w:t>
      </w:r>
    </w:p>
    <w:p w:rsidR="006F1EEA" w:rsidRDefault="004B6CD0" w:rsidP="006F1EEA">
      <w:pPr>
        <w:pStyle w:val="Heading3"/>
      </w:pPr>
      <w:bookmarkStart w:id="365" w:name="_Toc142218512"/>
      <w:r w:rsidRPr="004B6CD0">
        <w:rPr>
          <w:i/>
        </w:rPr>
        <w:t>Justice</w:t>
      </w:r>
      <w:bookmarkEnd w:id="365"/>
    </w:p>
    <w:p w:rsidR="006F1EEA" w:rsidRPr="006F1EEA" w:rsidRDefault="006F1EEA" w:rsidP="006F1EEA">
      <w:pPr>
        <w:pStyle w:val="normalpas"/>
      </w:pPr>
      <w:r>
        <w:t>Dalam penelitian ini, prinsip keadilan harus diperhatikan. Ini termasuk memperlakukan semua pihak yang terlibat dalam penelitian dengan adil dan setara, serta memastikan bahwa setiap pegawai atau subjek penelitian memiliki kesempatan yang sama untuk berpartisipasi dalam penelitian. Prinsip keadilan akan memastikan bahwa tidak ada diskriminasi atau perlakuan tidak adil dalam pengumpulan dan penggunaan data.</w:t>
      </w:r>
    </w:p>
    <w:p w:rsidR="00E625D2" w:rsidRPr="004010C5" w:rsidRDefault="00E625D2" w:rsidP="004010C5">
      <w:pPr>
        <w:pStyle w:val="normalpas"/>
      </w:pPr>
      <w:r w:rsidRPr="004010C5">
        <w:br w:type="page"/>
      </w:r>
    </w:p>
    <w:p w:rsidR="00E625D2" w:rsidRPr="00C513D0" w:rsidRDefault="00E625D2" w:rsidP="00B32C26">
      <w:pPr>
        <w:pStyle w:val="Heading1"/>
        <w:numPr>
          <w:ilvl w:val="0"/>
          <w:numId w:val="0"/>
        </w:numPr>
        <w:ind w:left="4111"/>
        <w:jc w:val="left"/>
        <w:sectPr w:rsidR="00E625D2" w:rsidRPr="00C513D0" w:rsidSect="0028357D">
          <w:pgSz w:w="11907" w:h="16839" w:code="9"/>
          <w:pgMar w:top="2268" w:right="1701" w:bottom="1701" w:left="2268" w:header="709" w:footer="709" w:gutter="0"/>
          <w:cols w:space="708"/>
          <w:titlePg/>
          <w:docGrid w:linePitch="360"/>
        </w:sectPr>
      </w:pPr>
      <w:bookmarkStart w:id="366" w:name="_Toc117208011"/>
      <w:bookmarkEnd w:id="366"/>
    </w:p>
    <w:p w:rsidR="00FB3D23" w:rsidRPr="00BB6D6B" w:rsidRDefault="00E625D2" w:rsidP="00EB4304">
      <w:pPr>
        <w:pStyle w:val="Title"/>
      </w:pPr>
      <w:bookmarkStart w:id="367" w:name="_Toc118383854"/>
      <w:bookmarkStart w:id="368" w:name="_Toc119165513"/>
      <w:bookmarkStart w:id="369" w:name="_Toc118383876"/>
      <w:bookmarkStart w:id="370" w:name="_Toc119165535"/>
      <w:bookmarkStart w:id="371" w:name="_Toc142218513"/>
      <w:bookmarkEnd w:id="367"/>
      <w:bookmarkEnd w:id="368"/>
      <w:r w:rsidRPr="00C513D0">
        <w:lastRenderedPageBreak/>
        <w:t>DAFTAR PUSTAKA</w:t>
      </w:r>
      <w:bookmarkEnd w:id="369"/>
      <w:bookmarkEnd w:id="370"/>
      <w:bookmarkEnd w:id="371"/>
    </w:p>
    <w:bookmarkStart w:id="372" w:name="_Toc118383877"/>
    <w:bookmarkStart w:id="373" w:name="_Toc119165536"/>
    <w:p w:rsidR="00411429" w:rsidRPr="00411429" w:rsidRDefault="008F1BEE"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szCs w:val="24"/>
        </w:rPr>
        <w:fldChar w:fldCharType="begin" w:fldLock="1"/>
      </w:r>
      <w:r w:rsidR="00FB3D23" w:rsidRPr="00411429">
        <w:rPr>
          <w:rFonts w:cs="Times New Roman"/>
          <w:szCs w:val="24"/>
        </w:rPr>
        <w:instrText xml:space="preserve">ADDIN Mendeley Bibliography CSL_BIBLIOGRAPHY </w:instrText>
      </w:r>
      <w:r w:rsidRPr="00411429">
        <w:rPr>
          <w:rFonts w:cs="Times New Roman"/>
          <w:szCs w:val="24"/>
        </w:rPr>
        <w:fldChar w:fldCharType="separate"/>
      </w:r>
      <w:r w:rsidR="00232557" w:rsidRPr="00411429">
        <w:rPr>
          <w:rFonts w:cs="Times New Roman"/>
          <w:szCs w:val="24"/>
        </w:rPr>
        <w:t xml:space="preserve"> </w:t>
      </w:r>
      <w:r w:rsidRPr="00411429">
        <w:rPr>
          <w:rFonts w:cs="Times New Roman"/>
          <w:szCs w:val="24"/>
        </w:rPr>
        <w:fldChar w:fldCharType="begin" w:fldLock="1"/>
      </w:r>
      <w:r w:rsidR="00232557" w:rsidRPr="00411429">
        <w:rPr>
          <w:rFonts w:cs="Times New Roman"/>
          <w:szCs w:val="24"/>
        </w:rPr>
        <w:instrText xml:space="preserve">ADDIN Mendeley Bibliography CSL_BIBLIOGRAPHY </w:instrText>
      </w:r>
      <w:r w:rsidRPr="00411429">
        <w:rPr>
          <w:rFonts w:cs="Times New Roman"/>
          <w:szCs w:val="24"/>
        </w:rPr>
        <w:fldChar w:fldCharType="separate"/>
      </w:r>
      <w:r w:rsidRPr="00411429">
        <w:rPr>
          <w:rFonts w:cs="Times New Roman"/>
          <w:szCs w:val="24"/>
        </w:rPr>
        <w:fldChar w:fldCharType="begin" w:fldLock="1"/>
      </w:r>
      <w:r w:rsidR="00411429" w:rsidRPr="00411429">
        <w:rPr>
          <w:rFonts w:cs="Times New Roman"/>
          <w:szCs w:val="24"/>
        </w:rPr>
        <w:instrText xml:space="preserve">ADDIN Mendeley Bibliography CSL_BIBLIOGRAPHY </w:instrText>
      </w:r>
      <w:r w:rsidRPr="00411429">
        <w:rPr>
          <w:rFonts w:cs="Times New Roman"/>
          <w:szCs w:val="24"/>
        </w:rPr>
        <w:fldChar w:fldCharType="separate"/>
      </w:r>
      <w:r w:rsidR="00411429" w:rsidRPr="00411429">
        <w:rPr>
          <w:rFonts w:cs="Times New Roman"/>
          <w:noProof/>
          <w:szCs w:val="24"/>
        </w:rPr>
        <w:t xml:space="preserve">Akbar, B. B. (2022). Analisis Kepuasan Pengguna Sistem Informasi Manajemen Surat Menggunakan Metode End User Computing Satisfaction. </w:t>
      </w:r>
      <w:r w:rsidR="00411429" w:rsidRPr="00411429">
        <w:rPr>
          <w:rFonts w:cs="Times New Roman"/>
          <w:i/>
          <w:iCs/>
          <w:noProof/>
          <w:szCs w:val="24"/>
        </w:rPr>
        <w:t>Jurnal Pengembangan Sistem Informasi Dan Informatika</w:t>
      </w:r>
      <w:r w:rsidR="00411429" w:rsidRPr="00411429">
        <w:rPr>
          <w:rFonts w:cs="Times New Roman"/>
          <w:noProof/>
          <w:szCs w:val="24"/>
        </w:rPr>
        <w:t xml:space="preserve">, </w:t>
      </w:r>
      <w:r w:rsidR="00411429" w:rsidRPr="00411429">
        <w:rPr>
          <w:rFonts w:cs="Times New Roman"/>
          <w:i/>
          <w:iCs/>
          <w:noProof/>
          <w:szCs w:val="24"/>
        </w:rPr>
        <w:t>3</w:t>
      </w:r>
      <w:r w:rsidR="00411429" w:rsidRPr="00411429">
        <w:rPr>
          <w:rFonts w:cs="Times New Roman"/>
          <w:noProof/>
          <w:szCs w:val="24"/>
        </w:rPr>
        <w:t>(1), 24–3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kbar, R., &amp; Rahmadoni, J. (2023). PENERAPAN SISTEM INFORMASI SURAT MASUK DAN SURAT KELUAR PADA SMA NEGERI 1 SUNGAYANG KECAMATAN SUNGAYANG KABUPATEN TANAH DATAR. </w:t>
      </w:r>
      <w:r w:rsidRPr="00411429">
        <w:rPr>
          <w:rFonts w:cs="Times New Roman"/>
          <w:i/>
          <w:iCs/>
          <w:noProof/>
          <w:szCs w:val="24"/>
        </w:rPr>
        <w:t>Jurnal Hilirisasi IPTEKS</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1), 39–5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malia, R., &amp; Huda, N. (2020). Sistem Informasi Pengarsipan Surat Masuk dan Surat Keluar Pada Dinas Tenaga Kerja dan Transmigrasi Kabupaten Musi Banyuasin.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363. https://doi.org/10.30865/mib.v4i2.203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ndalla, A. (2022). Aplikasi Pengelolaan Surat Masuk Dan Keluar Berbasis Web Pada Fakultas Teknik Universitas Swadaya Gunung Jati Cirebon. </w:t>
      </w:r>
      <w:r w:rsidRPr="00411429">
        <w:rPr>
          <w:rFonts w:cs="Times New Roman"/>
          <w:i/>
          <w:iCs/>
          <w:noProof/>
          <w:szCs w:val="24"/>
        </w:rPr>
        <w:t>JURNAL DATA SCIENCE &amp; INFORMATIKA</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26–3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z Zahra, N. A. (2023). </w:t>
      </w:r>
      <w:r w:rsidRPr="00411429">
        <w:rPr>
          <w:rFonts w:cs="Times New Roman"/>
          <w:i/>
          <w:iCs/>
          <w:noProof/>
          <w:szCs w:val="24"/>
        </w:rPr>
        <w:t>APLIKASI PENILAIAN KINERJA PEGAWAI DAN PENGARSIPAN SURAT BERBASIS WEB PADA KANTOR SEKRETARIAT DAERAH KABUPATEN TAPIN BAGIAN KESRA (KESEJAHTERAAN RAKYAT)</w:t>
      </w:r>
      <w:r w:rsidRPr="00411429">
        <w:rPr>
          <w:rFonts w:cs="Times New Roman"/>
          <w:noProof/>
          <w:szCs w:val="24"/>
        </w:rPr>
        <w:t>. Universitas Islam Kalimantan MAB.</w:t>
      </w:r>
    </w:p>
    <w:p w:rsidR="00411429" w:rsidRDefault="00411429">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Barthos, B. (2009). </w:t>
      </w:r>
      <w:r w:rsidRPr="00411429">
        <w:rPr>
          <w:rFonts w:cs="Times New Roman"/>
          <w:i/>
          <w:iCs/>
          <w:noProof/>
          <w:szCs w:val="24"/>
        </w:rPr>
        <w:t>Manajemen Kearsipan</w:t>
      </w:r>
      <w:r w:rsidRPr="00411429">
        <w:rPr>
          <w:rFonts w:cs="Times New Roman"/>
          <w:noProof/>
          <w:szCs w:val="24"/>
        </w:rPr>
        <w:t>. Bumi Aksar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Budi Raharjo. (2015). </w:t>
      </w:r>
      <w:r w:rsidRPr="00411429">
        <w:rPr>
          <w:rFonts w:cs="Times New Roman"/>
          <w:i/>
          <w:iCs/>
          <w:noProof/>
          <w:szCs w:val="24"/>
        </w:rPr>
        <w:t xml:space="preserve">Belajar Otodidak </w:t>
      </w:r>
      <w:r w:rsidR="00833C11" w:rsidRPr="00833C11">
        <w:rPr>
          <w:rFonts w:cs="Times New Roman"/>
          <w:i/>
          <w:iCs/>
          <w:noProof/>
          <w:szCs w:val="24"/>
        </w:rPr>
        <w:t>Framework</w:t>
      </w:r>
      <w:r w:rsidR="001679BB" w:rsidRPr="001679BB">
        <w:rPr>
          <w:rFonts w:cs="Times New Roman"/>
          <w:i/>
          <w:iCs/>
          <w:noProof/>
          <w:szCs w:val="24"/>
        </w:rPr>
        <w:t xml:space="preserve"> </w:t>
      </w:r>
      <w:r w:rsidR="00A16961" w:rsidRPr="00A16961">
        <w:rPr>
          <w:rFonts w:cs="Times New Roman"/>
          <w:i/>
          <w:iCs/>
          <w:noProof/>
          <w:szCs w:val="24"/>
        </w:rPr>
        <w:t>CodeIgniter</w:t>
      </w:r>
      <w:r w:rsidRPr="00411429">
        <w:rPr>
          <w:rFonts w:cs="Times New Roman"/>
          <w:noProof/>
          <w:szCs w:val="24"/>
        </w:rPr>
        <w:t>. Informatika Bandung.</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Desnanjaya, I. G. M. N., Ariana, A. A. G. B., Nugraha, I. M. A., &amp; Adnyana, I. G. (2022). Sistem Informasi Persuratan Berbasis Web dan SMS Gateway. </w:t>
      </w:r>
      <w:r w:rsidRPr="00411429">
        <w:rPr>
          <w:rFonts w:cs="Times New Roman"/>
          <w:i/>
          <w:iCs/>
          <w:noProof/>
          <w:szCs w:val="24"/>
        </w:rPr>
        <w:t>INFORMAL: Informatics Journal</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Elisya, S. A., &amp; Kharisma, I. L. (2023). Pembuatan sistim informasi arsip surat berbasis website (studi kasus: kelurahan sriwidari). </w:t>
      </w:r>
      <w:r w:rsidRPr="00411429">
        <w:rPr>
          <w:rFonts w:cs="Times New Roman"/>
          <w:i/>
          <w:iCs/>
          <w:noProof/>
          <w:szCs w:val="24"/>
        </w:rPr>
        <w:t>Jurnal CoSciTech (Computer Science and Information Technology)</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1), 136–14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dllullah, A., Mulyadi, M., Rochaniati, R., &amp; Nabil, F. M. (2022). Pengembangan Sistem Informasi Manajemen Kearsipan Surat Menyurat Berbasis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Untuk KPH-KT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9</w:t>
      </w:r>
      <w:r w:rsidRPr="00411429">
        <w:rPr>
          <w:rFonts w:cs="Times New Roman"/>
          <w:noProof/>
          <w:szCs w:val="24"/>
        </w:rPr>
        <w:t>(2), 1121–113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isal, A., &amp; Khairina, N. (2020). Sistem Informasi Administrasi Surat Masuk Dan Surat Keluar Pada Dinas Pendidikan Kota Medan. </w:t>
      </w:r>
      <w:r w:rsidRPr="00411429">
        <w:rPr>
          <w:rFonts w:cs="Times New Roman"/>
          <w:i/>
          <w:iCs/>
          <w:noProof/>
          <w:szCs w:val="24"/>
        </w:rPr>
        <w:t>REMIK: Riset Dan E-Jurnal Manajemen Informatika Komputer</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267–27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rell, G., Saputra, H. K., &amp; Novid, I. (2018a). Rancang bangun sistem informasi pengarsipan surat menyurat (studi kasus fakultas teknik unp). </w:t>
      </w:r>
      <w:r w:rsidRPr="00411429">
        <w:rPr>
          <w:rFonts w:cs="Times New Roman"/>
          <w:i/>
          <w:iCs/>
          <w:noProof/>
          <w:szCs w:val="24"/>
        </w:rPr>
        <w:t>Jurnal Teknologi Informasi Dan Pendidikan</w:t>
      </w:r>
      <w:r w:rsidRPr="00411429">
        <w:rPr>
          <w:rFonts w:cs="Times New Roman"/>
          <w:noProof/>
          <w:szCs w:val="24"/>
        </w:rPr>
        <w:t xml:space="preserve">, </w:t>
      </w:r>
      <w:r w:rsidRPr="00411429">
        <w:rPr>
          <w:rFonts w:cs="Times New Roman"/>
          <w:i/>
          <w:iCs/>
          <w:noProof/>
          <w:szCs w:val="24"/>
        </w:rPr>
        <w:t>11</w:t>
      </w:r>
      <w:r w:rsidRPr="00411429">
        <w:rPr>
          <w:rFonts w:cs="Times New Roman"/>
          <w:noProof/>
          <w:szCs w:val="24"/>
        </w:rPr>
        <w:t>(2), 55–62.</w:t>
      </w:r>
    </w:p>
    <w:p w:rsidR="00411429" w:rsidRPr="00411429" w:rsidRDefault="00411429" w:rsidP="003109FF">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Gie, T. L. (2000). </w:t>
      </w:r>
      <w:r w:rsidRPr="00411429">
        <w:rPr>
          <w:rFonts w:cs="Times New Roman"/>
          <w:i/>
          <w:iCs/>
          <w:noProof/>
          <w:szCs w:val="24"/>
        </w:rPr>
        <w:t>Administrasi Perkantoran Moder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iyadi, H., Ambiyar, A., &amp; Syah, N. (2022). SISTEM INFORMASI BERBASIS WEB PADA KEARSIPAN SURAT DI UNIVERSITAS MUHAMMADIYAH SUMATERA BARAT. </w:t>
      </w:r>
      <w:r w:rsidRPr="00411429">
        <w:rPr>
          <w:rFonts w:cs="Times New Roman"/>
          <w:i/>
          <w:iCs/>
          <w:noProof/>
          <w:szCs w:val="24"/>
        </w:rPr>
        <w:t>Rang Teknik Journal</w:t>
      </w:r>
      <w:r w:rsidRPr="00411429">
        <w:rPr>
          <w:rFonts w:cs="Times New Roman"/>
          <w:noProof/>
          <w:szCs w:val="24"/>
        </w:rPr>
        <w:t xml:space="preserve">, </w:t>
      </w:r>
      <w:r w:rsidRPr="00411429">
        <w:rPr>
          <w:rFonts w:cs="Times New Roman"/>
          <w:i/>
          <w:iCs/>
          <w:noProof/>
          <w:szCs w:val="24"/>
        </w:rPr>
        <w:t>5</w:t>
      </w:r>
      <w:r w:rsidRPr="00411429">
        <w:rPr>
          <w:rFonts w:cs="Times New Roman"/>
          <w:noProof/>
          <w:szCs w:val="24"/>
        </w:rPr>
        <w:t>(1), 160–16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tono, J. (2005). </w:t>
      </w:r>
      <w:r w:rsidRPr="00411429">
        <w:rPr>
          <w:rFonts w:cs="Times New Roman"/>
          <w:i/>
          <w:iCs/>
          <w:noProof/>
          <w:szCs w:val="24"/>
        </w:rPr>
        <w:t>Analisis dan Desain Sistem Informasi : Pendekatan Terstruktur Teori dan Praktek Aplikasi Bisnis</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Irawan, M. D., &amp; Simargolang, S. A. (2018). Implementasi E-Arsip Pada Program Studi Teknik Informatika. </w:t>
      </w:r>
      <w:r w:rsidRPr="00411429">
        <w:rPr>
          <w:rFonts w:cs="Times New Roman"/>
          <w:i/>
          <w:iCs/>
          <w:noProof/>
          <w:szCs w:val="24"/>
        </w:rPr>
        <w:t>JURNAL TEKNOLOGI INFORMASI</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67. https://doi.org/10.36294/jurti.v2i1.41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Kadir, A. (2003). </w:t>
      </w:r>
      <w:r w:rsidRPr="00411429">
        <w:rPr>
          <w:rFonts w:cs="Times New Roman"/>
          <w:i/>
          <w:iCs/>
          <w:noProof/>
          <w:szCs w:val="24"/>
        </w:rPr>
        <w:t>Pengenalan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ahmudah, S., Widiastuti, L., &amp; Ernawati, S. (2019). Sistem Informasi Manajemen Pengarsipan Surat Masuk Dan Surat Keluar (Studi Kasus : Ma Darul Ihya Bogor).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3), 225. https://doi.org/10.30865/mib.v3i3.12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cLeod, R., &amp; Schell, G. (2004). </w:t>
      </w:r>
      <w:r w:rsidRPr="00411429">
        <w:rPr>
          <w:rFonts w:cs="Times New Roman"/>
          <w:i/>
          <w:iCs/>
          <w:noProof/>
          <w:szCs w:val="24"/>
        </w:rPr>
        <w:t>Sistem Informasi Manajemen</w:t>
      </w:r>
      <w:r w:rsidRPr="00411429">
        <w:rPr>
          <w:rFonts w:cs="Times New Roman"/>
          <w:noProof/>
          <w:szCs w:val="24"/>
        </w:rPr>
        <w:t>. PT Index.</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elliana, A. I., &amp; Nurgiyatna, N. (2021). Sistem Informasi Arsip Surat Pada SMA Negeri 2 Sukoharjo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Pendidikan Dan Teknologi Indonesia</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4), 141–149. https://doi.org/10.52436/1.jpti.29</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Munawar, A. (2005). </w:t>
      </w:r>
      <w:r w:rsidRPr="00411429">
        <w:rPr>
          <w:rFonts w:cs="Times New Roman"/>
          <w:i/>
          <w:iCs/>
          <w:noProof/>
          <w:szCs w:val="24"/>
        </w:rPr>
        <w:t>Pemodelan Visual Dengan UML</w:t>
      </w:r>
      <w:r w:rsidRPr="00411429">
        <w:rPr>
          <w:rFonts w:cs="Times New Roman"/>
          <w:noProof/>
          <w:szCs w:val="24"/>
        </w:rPr>
        <w:t>. Graha Ilmu.</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uslihah, I., &amp; Iswara, W. B. (2021). Rancang Bangun Sistem Administrasi Persuratan:(Studi Kasus: ITB AAS Indonesia). </w:t>
      </w:r>
      <w:r w:rsidRPr="00411429">
        <w:rPr>
          <w:rFonts w:cs="Times New Roman"/>
          <w:i/>
          <w:iCs/>
          <w:noProof/>
          <w:szCs w:val="24"/>
        </w:rPr>
        <w:t>Jurnal Informatika, Komputer Dan Bisnis (JIKOBIS)</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02), 48–58.</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lang w:val="en-US"/>
        </w:rPr>
      </w:pPr>
      <w:r w:rsidRPr="00411429">
        <w:rPr>
          <w:rFonts w:cs="Times New Roman"/>
          <w:noProof/>
          <w:szCs w:val="24"/>
        </w:rPr>
        <w:t xml:space="preserve">Nanda, A. P., &amp; Hartati, S. (2021). Sistem Sistem Informasi Manajemen Surat Berbasis Website di STMIK Pringsewu. </w:t>
      </w:r>
      <w:r w:rsidRPr="00411429">
        <w:rPr>
          <w:rFonts w:cs="Times New Roman"/>
          <w:i/>
          <w:iCs/>
          <w:noProof/>
          <w:szCs w:val="24"/>
        </w:rPr>
        <w:t>SAINS DAN INFORMATIKA: RESEARCH OF SCIENCE AND INFORMATIC</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7–2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andari, B. A., Purnama, B. E., &amp; Sukadi, S. (2018). Aplikasi sistem pengelolaan surat pada kantor desa Jetis Lor. </w:t>
      </w:r>
      <w:r w:rsidRPr="00411429">
        <w:rPr>
          <w:rFonts w:cs="Times New Roman"/>
          <w:i/>
          <w:iCs/>
          <w:noProof/>
          <w:szCs w:val="24"/>
        </w:rPr>
        <w:t>IJCSS-Indonesian Jurnal on Computer Science-Speed</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3), 1–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ugroho, A. (2005). </w:t>
      </w:r>
      <w:r w:rsidRPr="00411429">
        <w:rPr>
          <w:rFonts w:cs="Times New Roman"/>
          <w:i/>
          <w:iCs/>
          <w:noProof/>
          <w:szCs w:val="24"/>
        </w:rPr>
        <w:t>Analisis dan Perancangan Sistem Informasi dengan Metodologi Berorientasi Objek</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dmanaba, A., Kumalasari N, E., &amp; Andayati, D. (2020). KOMPARASI PENGGUNAAN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VS PHP NATIVE PADA SISTEM INFORMASI MANAJEMEN SURAT SEKRETARIAT DPRD PEMALANG. In </w:t>
      </w:r>
      <w:r w:rsidRPr="00411429">
        <w:rPr>
          <w:rFonts w:cs="Times New Roman"/>
          <w:i/>
          <w:iCs/>
          <w:noProof/>
          <w:szCs w:val="24"/>
        </w:rPr>
        <w:t>Jurnal SCRIPT</w:t>
      </w:r>
      <w:r w:rsidRPr="00411429">
        <w:rPr>
          <w:rFonts w:cs="Times New Roman"/>
          <w:noProof/>
          <w:szCs w:val="24"/>
        </w:rPr>
        <w:t xml:space="preserve"> (Vol. 8, Issue 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mulasari, W., &amp; Suryana, N. (2020). Rancang Bangun Sistem Informasi Manajemen Surat Berbasis WEB pada Kantor BPJS Ketenagakerjaan Cabang Sukabumi. </w:t>
      </w:r>
      <w:r w:rsidRPr="00411429">
        <w:rPr>
          <w:rFonts w:cs="Times New Roman"/>
          <w:i/>
          <w:iCs/>
          <w:noProof/>
          <w:szCs w:val="24"/>
        </w:rPr>
        <w:t>ENSAINS JOURNAL</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4–4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Prasetya, D. A. P., Irawan, P., &amp; Sokibi, P. (2020). Rancang Bangun Sistem Pengarsipan Surat Kedinasan Berbasis Web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Manajemen Informatika Dan Sistem Informasi</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2), 157–16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ahardi, R. K. (2008). </w:t>
      </w:r>
      <w:r w:rsidRPr="00411429">
        <w:rPr>
          <w:rFonts w:cs="Times New Roman"/>
          <w:i/>
          <w:iCs/>
          <w:noProof/>
          <w:szCs w:val="24"/>
        </w:rPr>
        <w:t>SURAT-MENYURAT DINAS: Aturan Pembuatan dan Pemakaian Bahasa Surat Dinas</w:t>
      </w:r>
      <w:r w:rsidRPr="00411429">
        <w:rPr>
          <w:rFonts w:cs="Times New Roman"/>
          <w:noProof/>
          <w:szCs w:val="24"/>
        </w:rPr>
        <w:t>. Pustaka Book Publishe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ivai, F., &amp; Nasrullah, I. (2022). Rancang Bangun Sistem Aplikasi Kearsipan Surat Masuk Dan Surat Keluar Berbasis Desktop Di MTSN 2 Kota Tangerang. </w:t>
      </w:r>
      <w:r w:rsidRPr="00411429">
        <w:rPr>
          <w:rFonts w:cs="Times New Roman"/>
          <w:i/>
          <w:iCs/>
          <w:noProof/>
          <w:szCs w:val="24"/>
        </w:rPr>
        <w:t>Simposium Nasional Mulitidisiplin (SinaMu)</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ozana, L. (2022). </w:t>
      </w:r>
      <w:r w:rsidRPr="00411429">
        <w:rPr>
          <w:rFonts w:cs="Times New Roman"/>
          <w:i/>
          <w:iCs/>
          <w:noProof/>
          <w:szCs w:val="24"/>
        </w:rPr>
        <w:t>Analisis Pengembangan Sistem Informasi Pengarsipan Surat Berbasis WEB Berdasarkan ISO 9126 Pada SMK Muhammadiyah Banda Aceh</w:t>
      </w:r>
      <w:r w:rsidRPr="00411429">
        <w:rPr>
          <w:rFonts w:cs="Times New Roman"/>
          <w:noProof/>
          <w:szCs w:val="24"/>
        </w:rPr>
        <w:t>. UIN Ar-Raniry Banda Aceh.</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LSABILA, R. (2021). </w:t>
      </w:r>
      <w:r w:rsidRPr="00411429">
        <w:rPr>
          <w:rFonts w:cs="Times New Roman"/>
          <w:i/>
          <w:iCs/>
          <w:noProof/>
          <w:szCs w:val="24"/>
        </w:rPr>
        <w:t>RANCANG BANGUN SISTEM INFORMASI PENGARSIPAN SURAT MENYURAT BERBASIS WEB MENGGUNAKAN METODE FAST (STUDI KASUS SD NEGERI 15 PANGKALPINANG)</w:t>
      </w:r>
      <w:r w:rsidRPr="00411429">
        <w:rPr>
          <w:rFonts w:cs="Times New Roman"/>
          <w:noProof/>
          <w:szCs w:val="24"/>
        </w:rPr>
        <w:t>. ISB ATMA LUHU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rasvananda, I. B. G., Wiguna, I. G. K. A. G., &amp; Styawati, S. (2021). Pendekatan Metode Extreme Programming untuk Pengembangan Sistem Informasi Manajemen Surat Menyurat pada LPIK STIKI. </w:t>
      </w:r>
      <w:r w:rsidRPr="00411429">
        <w:rPr>
          <w:rFonts w:cs="Times New Roman"/>
          <w:i/>
          <w:iCs/>
          <w:noProof/>
          <w:szCs w:val="24"/>
        </w:rPr>
        <w:t>Jurnal Informatika Universitas Pamulang</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2), 258–26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edianingsih, Mustikawati, F., &amp; Soetanto, N. P. (2010). </w:t>
      </w:r>
      <w:r w:rsidRPr="00411429">
        <w:rPr>
          <w:rFonts w:cs="Times New Roman"/>
          <w:i/>
          <w:iCs/>
          <w:noProof/>
          <w:szCs w:val="24"/>
        </w:rPr>
        <w:t xml:space="preserve">Teori dan Praktik </w:t>
      </w:r>
      <w:r w:rsidRPr="00411429">
        <w:rPr>
          <w:rFonts w:cs="Times New Roman"/>
          <w:i/>
          <w:iCs/>
          <w:noProof/>
          <w:szCs w:val="24"/>
        </w:rPr>
        <w:lastRenderedPageBreak/>
        <w:t>Administrasi Kesekretariatan</w:t>
      </w:r>
      <w:r w:rsidRPr="00411429">
        <w:rPr>
          <w:rFonts w:cs="Times New Roman"/>
          <w:noProof/>
          <w:szCs w:val="24"/>
        </w:rPr>
        <w:t>. Kencana Prenada media Goup.</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dik, B. (2006). </w:t>
      </w:r>
      <w:r w:rsidRPr="00411429">
        <w:rPr>
          <w:rFonts w:cs="Times New Roman"/>
          <w:i/>
          <w:iCs/>
          <w:noProof/>
          <w:szCs w:val="24"/>
        </w:rPr>
        <w:t>Buku Pemrograman Web dengan PHP (Revisi Kedua)</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ematauw, R. R. (2023). Aplikasi Arsip Surat Mobile Menggunakan </w:t>
      </w:r>
      <w:r w:rsidR="00833C11" w:rsidRPr="00833C11">
        <w:rPr>
          <w:rFonts w:cs="Times New Roman"/>
          <w:i/>
          <w:noProof/>
          <w:szCs w:val="24"/>
        </w:rPr>
        <w:t>Framework</w:t>
      </w:r>
      <w:r w:rsidRPr="00411429">
        <w:rPr>
          <w:rFonts w:cs="Times New Roman"/>
          <w:noProof/>
          <w:szCs w:val="24"/>
        </w:rPr>
        <w:t xml:space="preserve"> Flutter (Studi Kasus: PT. BPD MalukMalu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10</w:t>
      </w:r>
      <w:r w:rsidRPr="00411429">
        <w:rPr>
          <w:rFonts w:cs="Times New Roman"/>
          <w:noProof/>
          <w:szCs w:val="24"/>
        </w:rPr>
        <w:t>(1), 204–21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haloho, A. F. N., &amp; Sukata, S. (2023). Rancang Bangun Sistem Informasi Manajemen Surat Masuk dan Keluar Pada Dinas Komunikasi dan Informatika Kabupaten Banyumas Berbasis Website. </w:t>
      </w:r>
      <w:r w:rsidRPr="00411429">
        <w:rPr>
          <w:rFonts w:cs="Times New Roman"/>
          <w:i/>
          <w:iCs/>
          <w:noProof/>
          <w:szCs w:val="24"/>
        </w:rPr>
        <w:t>Jurnal Manajamen Informatika Jayakart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1–2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lmi, S. M. (2004). </w:t>
      </w:r>
      <w:r w:rsidRPr="00411429">
        <w:rPr>
          <w:rFonts w:cs="Times New Roman"/>
          <w:i/>
          <w:iCs/>
          <w:noProof/>
          <w:szCs w:val="24"/>
        </w:rPr>
        <w:t>Panduan menulis surat lengkap</w:t>
      </w:r>
      <w:r w:rsidRPr="00411429">
        <w:rPr>
          <w:rFonts w:cs="Times New Roman"/>
          <w:noProof/>
          <w:szCs w:val="24"/>
        </w:rPr>
        <w:t>. Absolu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larso Mulyono, D. (1985). </w:t>
      </w:r>
      <w:r w:rsidRPr="00411429">
        <w:rPr>
          <w:rFonts w:cs="Times New Roman"/>
          <w:i/>
          <w:iCs/>
          <w:noProof/>
          <w:szCs w:val="24"/>
        </w:rPr>
        <w:t>Dasar-dasar Kearsipa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tabri, T. (2012). </w:t>
      </w:r>
      <w:r w:rsidRPr="00411429">
        <w:rPr>
          <w:rFonts w:cs="Times New Roman"/>
          <w:i/>
          <w:iCs/>
          <w:noProof/>
          <w:szCs w:val="24"/>
        </w:rPr>
        <w:t>Analisa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Taslia, Y., &amp; Sunoto, A. (2023). Perancangan Sistem Informasi Pengarsipan Surat Menyurat Pada Kantor Desa Merlung. </w:t>
      </w:r>
      <w:r w:rsidRPr="00411429">
        <w:rPr>
          <w:rFonts w:cs="Times New Roman"/>
          <w:i/>
          <w:iCs/>
          <w:noProof/>
          <w:szCs w:val="24"/>
        </w:rPr>
        <w:t>Jurnal Manajemen Teknologi Dan Sistem Informasi (JMS)</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65–373.</w:t>
      </w:r>
    </w:p>
    <w:p w:rsidR="005E7E25" w:rsidRDefault="00411429" w:rsidP="00C779C3">
      <w:pPr>
        <w:widowControl w:val="0"/>
        <w:autoSpaceDE w:val="0"/>
        <w:autoSpaceDN w:val="0"/>
        <w:adjustRightInd w:val="0"/>
        <w:spacing w:after="240" w:line="480" w:lineRule="auto"/>
        <w:ind w:left="1134" w:hanging="1134"/>
        <w:jc w:val="both"/>
        <w:rPr>
          <w:rFonts w:cs="Times New Roman"/>
          <w:szCs w:val="24"/>
        </w:rPr>
      </w:pPr>
      <w:r w:rsidRPr="00411429">
        <w:rPr>
          <w:rFonts w:cs="Times New Roman"/>
          <w:noProof/>
          <w:szCs w:val="24"/>
        </w:rPr>
        <w:t xml:space="preserve">Yunita, A. M., Sugiarto, A., Rizky, R., Hakim, Z., &amp; Wardah, N. N. (2022). Sosialisasi Sistem Informasi Manajemen Desa dengan Penerapan e-Surat Berbasis Web di Desa Sukacai Kecamatan Jiput Kabupaten Pandeglang. </w:t>
      </w:r>
      <w:r w:rsidRPr="00411429">
        <w:rPr>
          <w:rFonts w:cs="Times New Roman"/>
          <w:i/>
          <w:iCs/>
          <w:noProof/>
          <w:szCs w:val="24"/>
        </w:rPr>
        <w:t>Jurnal Pengabdian Pada Masyarakat</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88–193.</w:t>
      </w:r>
      <w:r w:rsidR="008F1BEE" w:rsidRPr="00411429">
        <w:rPr>
          <w:rFonts w:cs="Times New Roman"/>
          <w:szCs w:val="24"/>
        </w:rPr>
        <w:fldChar w:fldCharType="end"/>
      </w:r>
      <w:r w:rsidR="008F1BEE" w:rsidRPr="00411429">
        <w:rPr>
          <w:rFonts w:cs="Times New Roman"/>
          <w:szCs w:val="24"/>
        </w:rPr>
        <w:fldChar w:fldCharType="end"/>
      </w:r>
      <w:r w:rsidR="008F1BEE" w:rsidRPr="00411429">
        <w:rPr>
          <w:rFonts w:cs="Times New Roman"/>
          <w:szCs w:val="24"/>
        </w:rPr>
        <w:fldChar w:fldCharType="end"/>
      </w:r>
      <w:bookmarkEnd w:id="372"/>
      <w:bookmarkEnd w:id="373"/>
    </w:p>
    <w:p w:rsidR="005E7E25" w:rsidRDefault="008F1BEE" w:rsidP="005E7E25">
      <w:pPr>
        <w:jc w:val="center"/>
        <w:rPr>
          <w:rFonts w:cs="Times New Roman"/>
          <w:sz w:val="144"/>
          <w:szCs w:val="24"/>
        </w:rPr>
      </w:pPr>
      <w:r w:rsidRPr="008F1BEE">
        <w:rPr>
          <w:rFonts w:cs="Times New Roman"/>
          <w:noProof/>
          <w:sz w:val="144"/>
          <w:szCs w:val="24"/>
          <w:lang w:eastAsia="id-ID"/>
        </w:rPr>
        <w:lastRenderedPageBreak/>
        <w:pict>
          <v:rect id="_x0000_s1074" style="position:absolute;left:0;text-align:left;margin-left:364.75pt;margin-top:-71.75pt;width:51.75pt;height:39.35pt;z-index:251722752" stroked="f"/>
        </w:pict>
      </w:r>
    </w:p>
    <w:p w:rsidR="005E7E25" w:rsidRDefault="005E7E25" w:rsidP="005E7E25">
      <w:pPr>
        <w:jc w:val="center"/>
        <w:rPr>
          <w:rFonts w:cs="Times New Roman"/>
          <w:sz w:val="144"/>
          <w:szCs w:val="24"/>
        </w:rPr>
      </w:pPr>
    </w:p>
    <w:p w:rsidR="005E7E25" w:rsidRPr="005E7E25" w:rsidRDefault="005E7E25" w:rsidP="005E7E25">
      <w:pPr>
        <w:jc w:val="center"/>
        <w:rPr>
          <w:rFonts w:cs="Times New Roman"/>
          <w:sz w:val="40"/>
          <w:szCs w:val="24"/>
        </w:rPr>
      </w:pPr>
    </w:p>
    <w:p w:rsidR="00EF6D95" w:rsidRPr="00423FE3" w:rsidRDefault="005E7E25" w:rsidP="00423FE3">
      <w:pPr>
        <w:jc w:val="center"/>
        <w:rPr>
          <w:rFonts w:cs="Times New Roman"/>
          <w:b/>
          <w:szCs w:val="24"/>
        </w:rPr>
      </w:pPr>
      <w:r w:rsidRPr="005E7E25">
        <w:rPr>
          <w:rFonts w:cs="Times New Roman"/>
          <w:b/>
          <w:sz w:val="144"/>
          <w:szCs w:val="24"/>
        </w:rPr>
        <w:t>LAMPIRAN</w:t>
      </w:r>
    </w:p>
    <w:p w:rsidR="00C357B1" w:rsidRDefault="00C357B1">
      <w:pPr>
        <w:rPr>
          <w:szCs w:val="24"/>
        </w:rPr>
      </w:pPr>
      <w:r>
        <w:rPr>
          <w:szCs w:val="24"/>
        </w:rPr>
        <w:br w:type="page"/>
      </w:r>
    </w:p>
    <w:p w:rsidR="00283310" w:rsidRPr="009071B4" w:rsidRDefault="00283310" w:rsidP="004E238E">
      <w:pPr>
        <w:rPr>
          <w:szCs w:val="24"/>
        </w:rPr>
        <w:sectPr w:rsidR="00283310" w:rsidRPr="009071B4" w:rsidSect="004E238E">
          <w:pgSz w:w="11907" w:h="16839" w:code="9"/>
          <w:pgMar w:top="2268" w:right="1701" w:bottom="1701" w:left="2268" w:header="709" w:footer="709" w:gutter="0"/>
          <w:cols w:space="708"/>
          <w:titlePg/>
          <w:docGrid w:linePitch="360"/>
        </w:sectPr>
      </w:pPr>
    </w:p>
    <w:p w:rsidR="00283310" w:rsidRDefault="00283310" w:rsidP="00611E46">
      <w:pPr>
        <w:pStyle w:val="JUDUL12"/>
      </w:pPr>
      <w:r w:rsidRPr="00F364E0">
        <w:lastRenderedPageBreak/>
        <w:t>JADWAL PENELITIAN</w:t>
      </w:r>
    </w:p>
    <w:tbl>
      <w:tblPr>
        <w:tblpPr w:leftFromText="180" w:rightFromText="180" w:vertAnchor="page" w:horzAnchor="margin" w:tblpXSpec="center" w:tblpY="2341"/>
        <w:tblW w:w="15200" w:type="dxa"/>
        <w:tblLook w:val="04A0"/>
      </w:tblPr>
      <w:tblGrid>
        <w:gridCol w:w="580"/>
        <w:gridCol w:w="262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tblGrid>
      <w:tr w:rsidR="00611E46" w:rsidRPr="00536D23" w:rsidTr="00611E46">
        <w:trPr>
          <w:trHeight w:val="480"/>
        </w:trPr>
        <w:tc>
          <w:tcPr>
            <w:tcW w:w="5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No.</w:t>
            </w:r>
          </w:p>
        </w:tc>
        <w:tc>
          <w:tcPr>
            <w:tcW w:w="26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Kegiatan</w:t>
            </w:r>
          </w:p>
        </w:tc>
        <w:tc>
          <w:tcPr>
            <w:tcW w:w="12000" w:type="dxa"/>
            <w:gridSpan w:val="24"/>
            <w:tcBorders>
              <w:top w:val="single" w:sz="4" w:space="0" w:color="auto"/>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Bulan</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vMerge/>
            <w:tcBorders>
              <w:top w:val="single" w:sz="4" w:space="0" w:color="auto"/>
              <w:left w:val="single" w:sz="4" w:space="0" w:color="auto"/>
              <w:bottom w:val="single" w:sz="4" w:space="0" w:color="auto"/>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2-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3-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4-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5-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6-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7-2022</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Minggu</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1</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Penelitian</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2</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mpul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3</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olah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4</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5</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6</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Impelementasi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7</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ji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8</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Laporan</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bl>
    <w:p w:rsidR="008C70F0" w:rsidRPr="00C513D0" w:rsidRDefault="008F1BEE" w:rsidP="00C779C3">
      <w:pPr>
        <w:widowControl w:val="0"/>
        <w:autoSpaceDE w:val="0"/>
        <w:autoSpaceDN w:val="0"/>
        <w:adjustRightInd w:val="0"/>
        <w:spacing w:after="240" w:line="480" w:lineRule="auto"/>
        <w:ind w:left="1134" w:hanging="1134"/>
        <w:jc w:val="both"/>
        <w:rPr>
          <w:rFonts w:cs="Times New Roman"/>
          <w:b/>
          <w:sz w:val="28"/>
        </w:rPr>
      </w:pPr>
      <w:r w:rsidRPr="008F1BEE">
        <w:rPr>
          <w:noProof/>
          <w:sz w:val="144"/>
          <w:lang w:eastAsia="id-ID"/>
        </w:rPr>
        <w:pict>
          <v:rect id="_x0000_s1077" style="position:absolute;left:0;text-align:left;margin-left:295.35pt;margin-top:437.05pt;width:51.75pt;height:39.35pt;z-index:251724800;mso-position-horizontal-relative:text;mso-position-vertical-relative:text" stroked="f"/>
        </w:pict>
      </w:r>
    </w:p>
    <w:sectPr w:rsidR="008C70F0" w:rsidRPr="00C513D0" w:rsidSect="00611E46">
      <w:pgSz w:w="16839" w:h="11907" w:orient="landscape" w:code="9"/>
      <w:pgMar w:top="1701" w:right="1701" w:bottom="2268"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4398B" w:rsidRDefault="0064398B" w:rsidP="00FB7771">
      <w:pPr>
        <w:spacing w:after="0" w:line="240" w:lineRule="auto"/>
      </w:pPr>
      <w:r>
        <w:separator/>
      </w:r>
    </w:p>
    <w:p w:rsidR="0064398B" w:rsidRDefault="0064398B"/>
    <w:p w:rsidR="0064398B" w:rsidRDefault="0064398B"/>
    <w:p w:rsidR="0064398B" w:rsidRDefault="0064398B" w:rsidP="00EB4304"/>
  </w:endnote>
  <w:endnote w:type="continuationSeparator" w:id="1">
    <w:p w:rsidR="0064398B" w:rsidRDefault="0064398B" w:rsidP="00FB7771">
      <w:pPr>
        <w:spacing w:after="0" w:line="240" w:lineRule="auto"/>
      </w:pPr>
      <w:r>
        <w:continuationSeparator/>
      </w:r>
    </w:p>
    <w:p w:rsidR="0064398B" w:rsidRDefault="0064398B"/>
    <w:p w:rsidR="0064398B" w:rsidRDefault="0064398B"/>
    <w:p w:rsidR="0064398B" w:rsidRDefault="0064398B" w:rsidP="00EB4304"/>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74195668"/>
      <w:docPartObj>
        <w:docPartGallery w:val="Page Numbers (Bottom of Page)"/>
        <w:docPartUnique/>
      </w:docPartObj>
    </w:sdtPr>
    <w:sdtEndPr>
      <w:rPr>
        <w:sz w:val="24"/>
      </w:rPr>
    </w:sdtEndPr>
    <w:sdtContent>
      <w:p w:rsidR="00E7422A" w:rsidRPr="00F846AF" w:rsidRDefault="008F1BEE" w:rsidP="00CD5702">
        <w:pPr>
          <w:pStyle w:val="Footer"/>
          <w:jc w:val="center"/>
          <w:rPr>
            <w:rFonts w:cs="Times New Roman"/>
            <w:szCs w:val="28"/>
          </w:rPr>
        </w:pPr>
        <w:r w:rsidRPr="00F846AF">
          <w:rPr>
            <w:rFonts w:cs="Times New Roman"/>
            <w:szCs w:val="28"/>
          </w:rPr>
          <w:fldChar w:fldCharType="begin"/>
        </w:r>
        <w:r w:rsidR="00E7422A" w:rsidRPr="00F846AF">
          <w:rPr>
            <w:rFonts w:cs="Times New Roman"/>
            <w:szCs w:val="28"/>
          </w:rPr>
          <w:instrText xml:space="preserve"> PAGE   \* MERGEFORMAT </w:instrText>
        </w:r>
        <w:r w:rsidRPr="00F846AF">
          <w:rPr>
            <w:rFonts w:cs="Times New Roman"/>
            <w:szCs w:val="28"/>
          </w:rPr>
          <w:fldChar w:fldCharType="separate"/>
        </w:r>
        <w:r w:rsidR="009D6D25">
          <w:rPr>
            <w:rFonts w:cs="Times New Roman"/>
            <w:noProof/>
            <w:szCs w:val="28"/>
          </w:rPr>
          <w:t>v</w:t>
        </w:r>
        <w:r w:rsidRPr="00F846AF">
          <w:rPr>
            <w:rFonts w:cs="Times New Roman"/>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85564024"/>
      <w:docPartObj>
        <w:docPartGallery w:val="Page Numbers (Bottom of Page)"/>
        <w:docPartUnique/>
      </w:docPartObj>
    </w:sdtPr>
    <w:sdtEndPr>
      <w:rPr>
        <w:sz w:val="24"/>
      </w:rPr>
    </w:sdtEndPr>
    <w:sdtContent>
      <w:p w:rsidR="00E7422A" w:rsidRPr="00F846AF" w:rsidRDefault="008F1BEE" w:rsidP="00CD5702">
        <w:pPr>
          <w:pStyle w:val="Footer"/>
          <w:jc w:val="center"/>
          <w:rPr>
            <w:rFonts w:cs="Times New Roman"/>
            <w:szCs w:val="28"/>
          </w:rPr>
        </w:pPr>
        <w:r w:rsidRPr="00F846AF">
          <w:rPr>
            <w:rFonts w:cs="Times New Roman"/>
            <w:szCs w:val="28"/>
          </w:rPr>
          <w:fldChar w:fldCharType="begin"/>
        </w:r>
        <w:r w:rsidR="00E7422A" w:rsidRPr="00F846AF">
          <w:rPr>
            <w:rFonts w:cs="Times New Roman"/>
            <w:szCs w:val="28"/>
          </w:rPr>
          <w:instrText xml:space="preserve"> PAGE   \* MERGEFORMAT </w:instrText>
        </w:r>
        <w:r w:rsidRPr="00F846AF">
          <w:rPr>
            <w:rFonts w:cs="Times New Roman"/>
            <w:szCs w:val="28"/>
          </w:rPr>
          <w:fldChar w:fldCharType="separate"/>
        </w:r>
        <w:r w:rsidR="009D6D25">
          <w:rPr>
            <w:rFonts w:cs="Times New Roman"/>
            <w:noProof/>
            <w:szCs w:val="28"/>
          </w:rPr>
          <w:t>vi</w:t>
        </w:r>
        <w:r w:rsidRPr="00F846AF">
          <w:rPr>
            <w:rFonts w:cs="Times New Roman"/>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85564018"/>
      <w:docPartObj>
        <w:docPartGallery w:val="Page Numbers (Bottom of Page)"/>
        <w:docPartUnique/>
      </w:docPartObj>
    </w:sdtPr>
    <w:sdtEndPr>
      <w:rPr>
        <w:sz w:val="24"/>
      </w:rPr>
    </w:sdtEndPr>
    <w:sdtContent>
      <w:p w:rsidR="00E7422A" w:rsidRPr="00F846AF" w:rsidRDefault="008F1BEE" w:rsidP="00CD5702">
        <w:pPr>
          <w:pStyle w:val="Footer"/>
          <w:jc w:val="center"/>
          <w:rPr>
            <w:rFonts w:cs="Times New Roman"/>
            <w:szCs w:val="28"/>
          </w:rPr>
        </w:pPr>
        <w:r w:rsidRPr="00F846AF">
          <w:rPr>
            <w:rFonts w:cs="Times New Roman"/>
            <w:szCs w:val="28"/>
          </w:rPr>
          <w:fldChar w:fldCharType="begin"/>
        </w:r>
        <w:r w:rsidR="00E7422A" w:rsidRPr="00F846AF">
          <w:rPr>
            <w:rFonts w:cs="Times New Roman"/>
            <w:szCs w:val="28"/>
          </w:rPr>
          <w:instrText xml:space="preserve"> PAGE   \* MERGEFORMAT </w:instrText>
        </w:r>
        <w:r w:rsidRPr="00F846AF">
          <w:rPr>
            <w:rFonts w:cs="Times New Roman"/>
            <w:szCs w:val="28"/>
          </w:rPr>
          <w:fldChar w:fldCharType="separate"/>
        </w:r>
        <w:r w:rsidR="009D6D25">
          <w:rPr>
            <w:rFonts w:cs="Times New Roman"/>
            <w:noProof/>
            <w:szCs w:val="28"/>
          </w:rPr>
          <w:t>87</w:t>
        </w:r>
        <w:r w:rsidRPr="00F846AF">
          <w:rPr>
            <w:rFonts w:cs="Times New Roman"/>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4398B" w:rsidRDefault="0064398B" w:rsidP="00FB7771">
      <w:pPr>
        <w:spacing w:after="0" w:line="240" w:lineRule="auto"/>
      </w:pPr>
      <w:r>
        <w:separator/>
      </w:r>
    </w:p>
    <w:p w:rsidR="0064398B" w:rsidRDefault="0064398B"/>
    <w:p w:rsidR="0064398B" w:rsidRDefault="0064398B"/>
    <w:p w:rsidR="0064398B" w:rsidRDefault="0064398B" w:rsidP="00EB4304"/>
  </w:footnote>
  <w:footnote w:type="continuationSeparator" w:id="1">
    <w:p w:rsidR="0064398B" w:rsidRDefault="0064398B" w:rsidP="00FB7771">
      <w:pPr>
        <w:spacing w:after="0" w:line="240" w:lineRule="auto"/>
      </w:pPr>
      <w:r>
        <w:continuationSeparator/>
      </w:r>
    </w:p>
    <w:p w:rsidR="0064398B" w:rsidRDefault="0064398B"/>
    <w:p w:rsidR="0064398B" w:rsidRDefault="0064398B"/>
    <w:p w:rsidR="0064398B" w:rsidRDefault="0064398B" w:rsidP="00EB4304"/>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4195667"/>
      <w:docPartObj>
        <w:docPartGallery w:val="Page Numbers (Top of Page)"/>
        <w:docPartUnique/>
      </w:docPartObj>
    </w:sdtPr>
    <w:sdtEndPr>
      <w:rPr>
        <w:rFonts w:cs="Times New Roman"/>
      </w:rPr>
    </w:sdtEndPr>
    <w:sdtContent>
      <w:p w:rsidR="00E7422A" w:rsidRPr="00F846AF" w:rsidRDefault="00E7422A">
        <w:pPr>
          <w:pStyle w:val="Header"/>
          <w:jc w:val="right"/>
          <w:rPr>
            <w:sz w:val="32"/>
            <w:lang w:val="en-US"/>
          </w:rPr>
        </w:pPr>
      </w:p>
      <w:p w:rsidR="00E7422A" w:rsidRPr="00F846AF" w:rsidRDefault="008F1BEE">
        <w:pPr>
          <w:pStyle w:val="Header"/>
          <w:jc w:val="right"/>
          <w:rPr>
            <w:rFonts w:cs="Times New Roman"/>
          </w:rPr>
        </w:pPr>
        <w:r w:rsidRPr="00F846AF">
          <w:rPr>
            <w:rFonts w:cs="Times New Roman"/>
          </w:rPr>
          <w:fldChar w:fldCharType="begin"/>
        </w:r>
        <w:r w:rsidR="00E7422A" w:rsidRPr="00F846AF">
          <w:rPr>
            <w:rFonts w:cs="Times New Roman"/>
          </w:rPr>
          <w:instrText xml:space="preserve"> PAGE   \* MERGEFORMAT </w:instrText>
        </w:r>
        <w:r w:rsidRPr="00F846AF">
          <w:rPr>
            <w:rFonts w:cs="Times New Roman"/>
          </w:rPr>
          <w:fldChar w:fldCharType="separate"/>
        </w:r>
        <w:r w:rsidR="009D6D25">
          <w:rPr>
            <w:rFonts w:cs="Times New Roman"/>
            <w:noProof/>
          </w:rPr>
          <w:t>i</w:t>
        </w:r>
        <w:r w:rsidRPr="00F846AF">
          <w:rPr>
            <w:rFonts w:cs="Times New Roman"/>
          </w:rPr>
          <w:fldChar w:fldCharType="end"/>
        </w:r>
      </w:p>
    </w:sdtContent>
  </w:sdt>
  <w:p w:rsidR="00E7422A" w:rsidRPr="00CD5702" w:rsidRDefault="00E7422A">
    <w:pPr>
      <w:pStyle w:val="Header"/>
      <w:jc w:val="right"/>
      <w:rPr>
        <w:rFonts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81FF8"/>
    <w:multiLevelType w:val="hybridMultilevel"/>
    <w:tmpl w:val="38A0B8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E550C1"/>
    <w:multiLevelType w:val="hybridMultilevel"/>
    <w:tmpl w:val="72E2E646"/>
    <w:lvl w:ilvl="0" w:tplc="04090011">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98A23AC"/>
    <w:multiLevelType w:val="multilevel"/>
    <w:tmpl w:val="5950AF14"/>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0F75203F"/>
    <w:multiLevelType w:val="multilevel"/>
    <w:tmpl w:val="9A868CE2"/>
    <w:lvl w:ilvl="0">
      <w:start w:val="1"/>
      <w:numFmt w:val="lowerLetter"/>
      <w:lvlText w:val="%1."/>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10443DF0"/>
    <w:multiLevelType w:val="multilevel"/>
    <w:tmpl w:val="1764CCBC"/>
    <w:lvl w:ilvl="0">
      <w:start w:val="1"/>
      <w:numFmt w:val="lowerLetter"/>
      <w:lvlText w:val="%1."/>
      <w:lvlJc w:val="left"/>
      <w:pPr>
        <w:ind w:left="720" w:hanging="360"/>
      </w:pPr>
      <w:rPr>
        <w:rFonts w:hint="default"/>
      </w:rPr>
    </w:lvl>
    <w:lvl w:ilvl="1">
      <w:start w:val="1"/>
      <w:numFmt w:val="lowerLetter"/>
      <w:pStyle w:val="list"/>
      <w:lvlText w:val="%2."/>
      <w:lvlJc w:val="lef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294166C9"/>
    <w:multiLevelType w:val="multilevel"/>
    <w:tmpl w:val="177A2756"/>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31E85F28"/>
    <w:multiLevelType w:val="multilevel"/>
    <w:tmpl w:val="90E8A782"/>
    <w:lvl w:ilvl="0">
      <w:start w:val="1"/>
      <w:numFmt w:val="lowerLetter"/>
      <w:lvlText w:val="%1."/>
      <w:lvlJc w:val="left"/>
      <w:pPr>
        <w:ind w:left="720" w:hanging="360"/>
      </w:pPr>
      <w:rPr>
        <w:rFonts w:ascii="Times New Roman" w:eastAsiaTheme="minorHAnsi"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33C551B"/>
    <w:multiLevelType w:val="multilevel"/>
    <w:tmpl w:val="4B36DD9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Letter"/>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358B647E"/>
    <w:multiLevelType w:val="hybridMultilevel"/>
    <w:tmpl w:val="CD84C286"/>
    <w:lvl w:ilvl="0" w:tplc="04090019">
      <w:start w:val="1"/>
      <w:numFmt w:val="lowerLetter"/>
      <w:lvlText w:val="%1."/>
      <w:lvlJc w:val="left"/>
      <w:pPr>
        <w:ind w:left="1440" w:hanging="360"/>
      </w:pPr>
      <w:rPr>
        <w:rFonts w:hint="default"/>
      </w:rPr>
    </w:lvl>
    <w:lvl w:ilvl="1" w:tplc="04090011">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8526853"/>
    <w:multiLevelType w:val="multilevel"/>
    <w:tmpl w:val="63E815CA"/>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b w:val="0"/>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isLg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3C2C19EA"/>
    <w:multiLevelType w:val="hybridMultilevel"/>
    <w:tmpl w:val="95B0E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A838DC"/>
    <w:multiLevelType w:val="multilevel"/>
    <w:tmpl w:val="084000F0"/>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BB4CF3"/>
    <w:multiLevelType w:val="multilevel"/>
    <w:tmpl w:val="7B66600E"/>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FEB607E"/>
    <w:multiLevelType w:val="multilevel"/>
    <w:tmpl w:val="5C06C3E8"/>
    <w:lvl w:ilvl="0">
      <w:start w:val="1"/>
      <w:numFmt w:val="lowerLetter"/>
      <w:lvlText w:val="%1."/>
      <w:lvlJc w:val="left"/>
      <w:pPr>
        <w:tabs>
          <w:tab w:val="left" w:pos="425"/>
        </w:tabs>
        <w:ind w:left="425" w:hanging="425"/>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5F6C0374"/>
    <w:multiLevelType w:val="hybridMultilevel"/>
    <w:tmpl w:val="35AC87BC"/>
    <w:lvl w:ilvl="0" w:tplc="9DA2DF9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145707C"/>
    <w:multiLevelType w:val="multilevel"/>
    <w:tmpl w:val="1214F63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68334ACE"/>
    <w:multiLevelType w:val="multilevel"/>
    <w:tmpl w:val="EF229D3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7C2C7E53"/>
    <w:multiLevelType w:val="hybridMultilevel"/>
    <w:tmpl w:val="0540DC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15"/>
  </w:num>
  <w:num w:numId="3">
    <w:abstractNumId w:val="2"/>
  </w:num>
  <w:num w:numId="4">
    <w:abstractNumId w:val="18"/>
  </w:num>
  <w:num w:numId="5">
    <w:abstractNumId w:val="9"/>
  </w:num>
  <w:num w:numId="6">
    <w:abstractNumId w:val="16"/>
  </w:num>
  <w:num w:numId="7">
    <w:abstractNumId w:val="13"/>
  </w:num>
  <w:num w:numId="8">
    <w:abstractNumId w:val="17"/>
  </w:num>
  <w:num w:numId="9">
    <w:abstractNumId w:val="5"/>
  </w:num>
  <w:num w:numId="10">
    <w:abstractNumId w:val="0"/>
  </w:num>
  <w:num w:numId="11">
    <w:abstractNumId w:val="21"/>
  </w:num>
  <w:num w:numId="12">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7"/>
  </w:num>
  <w:num w:numId="15">
    <w:abstractNumId w:val="1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20"/>
  </w:num>
  <w:num w:numId="18">
    <w:abstractNumId w:val="12"/>
  </w:num>
  <w:num w:numId="19">
    <w:abstractNumId w:val="11"/>
  </w:num>
  <w:num w:numId="20">
    <w:abstractNumId w:val="8"/>
  </w:num>
  <w:num w:numId="21">
    <w:abstractNumId w:val="3"/>
  </w:num>
  <w:num w:numId="22">
    <w:abstractNumId w:val="19"/>
  </w:num>
  <w:num w:numId="23">
    <w:abstractNumId w:val="14"/>
  </w:num>
  <w:num w:numId="24">
    <w:abstractNumId w:val="6"/>
  </w:num>
  <w:num w:numId="25">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defaultTabStop w:val="720"/>
  <w:drawingGridHorizontalSpacing w:val="120"/>
  <w:displayHorizontalDrawingGridEvery w:val="2"/>
  <w:characterSpacingControl w:val="doNotCompress"/>
  <w:hdrShapeDefaults>
    <o:shapedefaults v:ext="edit" spidmax="227330">
      <o:colormenu v:ext="edit" fillcolor="none" strokecolor="none"/>
    </o:shapedefaults>
  </w:hdrShapeDefaults>
  <w:footnotePr>
    <w:footnote w:id="0"/>
    <w:footnote w:id="1"/>
  </w:footnotePr>
  <w:endnotePr>
    <w:endnote w:id="0"/>
    <w:endnote w:id="1"/>
  </w:endnotePr>
  <w:compat/>
  <w:rsids>
    <w:rsidRoot w:val="00FB7771"/>
    <w:rsid w:val="0000072B"/>
    <w:rsid w:val="00002594"/>
    <w:rsid w:val="0000376A"/>
    <w:rsid w:val="00007281"/>
    <w:rsid w:val="000076DF"/>
    <w:rsid w:val="00010421"/>
    <w:rsid w:val="0001086E"/>
    <w:rsid w:val="000131D5"/>
    <w:rsid w:val="00013C2A"/>
    <w:rsid w:val="00017128"/>
    <w:rsid w:val="000207BE"/>
    <w:rsid w:val="00020A48"/>
    <w:rsid w:val="0002297E"/>
    <w:rsid w:val="00024A32"/>
    <w:rsid w:val="00027CA8"/>
    <w:rsid w:val="000307B3"/>
    <w:rsid w:val="00031696"/>
    <w:rsid w:val="00032679"/>
    <w:rsid w:val="00032AB2"/>
    <w:rsid w:val="00033584"/>
    <w:rsid w:val="00035CA9"/>
    <w:rsid w:val="00040AEE"/>
    <w:rsid w:val="000410F9"/>
    <w:rsid w:val="00045523"/>
    <w:rsid w:val="000456FF"/>
    <w:rsid w:val="00045FBF"/>
    <w:rsid w:val="00051743"/>
    <w:rsid w:val="00053BF4"/>
    <w:rsid w:val="00053F3C"/>
    <w:rsid w:val="000541DE"/>
    <w:rsid w:val="0005604D"/>
    <w:rsid w:val="00056563"/>
    <w:rsid w:val="00056E29"/>
    <w:rsid w:val="00064CF3"/>
    <w:rsid w:val="00066FFF"/>
    <w:rsid w:val="000676CD"/>
    <w:rsid w:val="000704C1"/>
    <w:rsid w:val="00081DFC"/>
    <w:rsid w:val="00083381"/>
    <w:rsid w:val="00093985"/>
    <w:rsid w:val="000B0713"/>
    <w:rsid w:val="000B1DB0"/>
    <w:rsid w:val="000B2F6F"/>
    <w:rsid w:val="000B535F"/>
    <w:rsid w:val="000B6A4C"/>
    <w:rsid w:val="000B6BFE"/>
    <w:rsid w:val="000C1C46"/>
    <w:rsid w:val="000C2781"/>
    <w:rsid w:val="000C7C1A"/>
    <w:rsid w:val="000D259B"/>
    <w:rsid w:val="000D4EC6"/>
    <w:rsid w:val="000E0A3B"/>
    <w:rsid w:val="000E1D65"/>
    <w:rsid w:val="000E2A49"/>
    <w:rsid w:val="000E2D14"/>
    <w:rsid w:val="000E5DBB"/>
    <w:rsid w:val="000E7704"/>
    <w:rsid w:val="000F1D0E"/>
    <w:rsid w:val="000F3283"/>
    <w:rsid w:val="000F6279"/>
    <w:rsid w:val="000F65F8"/>
    <w:rsid w:val="00100903"/>
    <w:rsid w:val="00102C57"/>
    <w:rsid w:val="00103BA9"/>
    <w:rsid w:val="001040E4"/>
    <w:rsid w:val="0010698F"/>
    <w:rsid w:val="00110B69"/>
    <w:rsid w:val="0011170F"/>
    <w:rsid w:val="001118E5"/>
    <w:rsid w:val="0011193C"/>
    <w:rsid w:val="00111F51"/>
    <w:rsid w:val="0011268D"/>
    <w:rsid w:val="0011388E"/>
    <w:rsid w:val="00116641"/>
    <w:rsid w:val="00117E14"/>
    <w:rsid w:val="001200BF"/>
    <w:rsid w:val="00124E03"/>
    <w:rsid w:val="00124FF7"/>
    <w:rsid w:val="001259BD"/>
    <w:rsid w:val="00127946"/>
    <w:rsid w:val="00127AC9"/>
    <w:rsid w:val="00131B32"/>
    <w:rsid w:val="00132BD0"/>
    <w:rsid w:val="00133011"/>
    <w:rsid w:val="001377D9"/>
    <w:rsid w:val="00151048"/>
    <w:rsid w:val="00157CFA"/>
    <w:rsid w:val="00160A4F"/>
    <w:rsid w:val="00161942"/>
    <w:rsid w:val="0016426B"/>
    <w:rsid w:val="00164440"/>
    <w:rsid w:val="00166769"/>
    <w:rsid w:val="001679BB"/>
    <w:rsid w:val="001701ED"/>
    <w:rsid w:val="00170D10"/>
    <w:rsid w:val="001720E9"/>
    <w:rsid w:val="00175021"/>
    <w:rsid w:val="001805C7"/>
    <w:rsid w:val="001813CF"/>
    <w:rsid w:val="0018396A"/>
    <w:rsid w:val="00187BFB"/>
    <w:rsid w:val="001A0963"/>
    <w:rsid w:val="001A3764"/>
    <w:rsid w:val="001A4CF1"/>
    <w:rsid w:val="001B1E29"/>
    <w:rsid w:val="001B2668"/>
    <w:rsid w:val="001B3362"/>
    <w:rsid w:val="001B513E"/>
    <w:rsid w:val="001B7107"/>
    <w:rsid w:val="001C0943"/>
    <w:rsid w:val="001C0EAE"/>
    <w:rsid w:val="001C5ED0"/>
    <w:rsid w:val="001C6FB1"/>
    <w:rsid w:val="001C7567"/>
    <w:rsid w:val="001D08CE"/>
    <w:rsid w:val="001D2363"/>
    <w:rsid w:val="001D69C6"/>
    <w:rsid w:val="001E6900"/>
    <w:rsid w:val="001F22DD"/>
    <w:rsid w:val="001F31B8"/>
    <w:rsid w:val="001F3537"/>
    <w:rsid w:val="002002C7"/>
    <w:rsid w:val="002010D6"/>
    <w:rsid w:val="0020197D"/>
    <w:rsid w:val="00204F7A"/>
    <w:rsid w:val="0020649B"/>
    <w:rsid w:val="0021070E"/>
    <w:rsid w:val="002129A4"/>
    <w:rsid w:val="00215972"/>
    <w:rsid w:val="002168C5"/>
    <w:rsid w:val="00216949"/>
    <w:rsid w:val="00220CDD"/>
    <w:rsid w:val="002230EA"/>
    <w:rsid w:val="00223834"/>
    <w:rsid w:val="00224D5A"/>
    <w:rsid w:val="00225DD4"/>
    <w:rsid w:val="00226C11"/>
    <w:rsid w:val="00232557"/>
    <w:rsid w:val="00233932"/>
    <w:rsid w:val="002361FD"/>
    <w:rsid w:val="00247EAA"/>
    <w:rsid w:val="0025124C"/>
    <w:rsid w:val="0025228D"/>
    <w:rsid w:val="002523CB"/>
    <w:rsid w:val="002542FA"/>
    <w:rsid w:val="0025461B"/>
    <w:rsid w:val="00256AC8"/>
    <w:rsid w:val="00265EA3"/>
    <w:rsid w:val="00271AF0"/>
    <w:rsid w:val="002723E4"/>
    <w:rsid w:val="00272580"/>
    <w:rsid w:val="00273AD4"/>
    <w:rsid w:val="00282384"/>
    <w:rsid w:val="00283310"/>
    <w:rsid w:val="0028357D"/>
    <w:rsid w:val="00283879"/>
    <w:rsid w:val="00283EB9"/>
    <w:rsid w:val="002869A4"/>
    <w:rsid w:val="00292BDF"/>
    <w:rsid w:val="00297573"/>
    <w:rsid w:val="00297D45"/>
    <w:rsid w:val="002A2EA7"/>
    <w:rsid w:val="002A3A06"/>
    <w:rsid w:val="002A635E"/>
    <w:rsid w:val="002A723F"/>
    <w:rsid w:val="002A75FC"/>
    <w:rsid w:val="002B17E7"/>
    <w:rsid w:val="002B18A8"/>
    <w:rsid w:val="002B1BF4"/>
    <w:rsid w:val="002B2C1D"/>
    <w:rsid w:val="002C15C3"/>
    <w:rsid w:val="002C6102"/>
    <w:rsid w:val="002D2403"/>
    <w:rsid w:val="002D4463"/>
    <w:rsid w:val="002E1785"/>
    <w:rsid w:val="002E71ED"/>
    <w:rsid w:val="002F19AF"/>
    <w:rsid w:val="002F1A3C"/>
    <w:rsid w:val="002F6527"/>
    <w:rsid w:val="002F6FE7"/>
    <w:rsid w:val="00301298"/>
    <w:rsid w:val="003016CA"/>
    <w:rsid w:val="00301BB4"/>
    <w:rsid w:val="0030318D"/>
    <w:rsid w:val="0030322C"/>
    <w:rsid w:val="00304453"/>
    <w:rsid w:val="00306090"/>
    <w:rsid w:val="00307DC5"/>
    <w:rsid w:val="003109FF"/>
    <w:rsid w:val="003138CE"/>
    <w:rsid w:val="00313974"/>
    <w:rsid w:val="00313DE8"/>
    <w:rsid w:val="00315993"/>
    <w:rsid w:val="0031757E"/>
    <w:rsid w:val="00321AB8"/>
    <w:rsid w:val="003233AE"/>
    <w:rsid w:val="00326917"/>
    <w:rsid w:val="0032722E"/>
    <w:rsid w:val="00330C96"/>
    <w:rsid w:val="00332578"/>
    <w:rsid w:val="0033419E"/>
    <w:rsid w:val="00334435"/>
    <w:rsid w:val="0033448A"/>
    <w:rsid w:val="00334D52"/>
    <w:rsid w:val="00336AE1"/>
    <w:rsid w:val="00336B37"/>
    <w:rsid w:val="003423EA"/>
    <w:rsid w:val="00345842"/>
    <w:rsid w:val="003507E1"/>
    <w:rsid w:val="00350ED1"/>
    <w:rsid w:val="00351962"/>
    <w:rsid w:val="00355219"/>
    <w:rsid w:val="00365C61"/>
    <w:rsid w:val="003668F5"/>
    <w:rsid w:val="00370ECE"/>
    <w:rsid w:val="00372EDC"/>
    <w:rsid w:val="00373A7A"/>
    <w:rsid w:val="00374F10"/>
    <w:rsid w:val="003751AD"/>
    <w:rsid w:val="00377289"/>
    <w:rsid w:val="00380FF8"/>
    <w:rsid w:val="00381B04"/>
    <w:rsid w:val="00382E07"/>
    <w:rsid w:val="00386D57"/>
    <w:rsid w:val="003874E6"/>
    <w:rsid w:val="0038784E"/>
    <w:rsid w:val="00397C10"/>
    <w:rsid w:val="003A02DF"/>
    <w:rsid w:val="003A4C16"/>
    <w:rsid w:val="003B0A77"/>
    <w:rsid w:val="003B1044"/>
    <w:rsid w:val="003C165D"/>
    <w:rsid w:val="003C1732"/>
    <w:rsid w:val="003D2741"/>
    <w:rsid w:val="003D2AD8"/>
    <w:rsid w:val="003D3595"/>
    <w:rsid w:val="003D38A1"/>
    <w:rsid w:val="003D6AEA"/>
    <w:rsid w:val="003E05B5"/>
    <w:rsid w:val="003E1B2A"/>
    <w:rsid w:val="003E240B"/>
    <w:rsid w:val="003E3E9C"/>
    <w:rsid w:val="003E4847"/>
    <w:rsid w:val="003E66EB"/>
    <w:rsid w:val="003E6B9F"/>
    <w:rsid w:val="003E78A5"/>
    <w:rsid w:val="003F14F8"/>
    <w:rsid w:val="003F2B77"/>
    <w:rsid w:val="003F4B63"/>
    <w:rsid w:val="004010C5"/>
    <w:rsid w:val="00403202"/>
    <w:rsid w:val="00403E81"/>
    <w:rsid w:val="004040AD"/>
    <w:rsid w:val="00404B3C"/>
    <w:rsid w:val="00405060"/>
    <w:rsid w:val="00407103"/>
    <w:rsid w:val="00407B72"/>
    <w:rsid w:val="00411429"/>
    <w:rsid w:val="004119E9"/>
    <w:rsid w:val="0041244A"/>
    <w:rsid w:val="00412F5E"/>
    <w:rsid w:val="00414740"/>
    <w:rsid w:val="00415E00"/>
    <w:rsid w:val="0041647E"/>
    <w:rsid w:val="0041654E"/>
    <w:rsid w:val="004168CA"/>
    <w:rsid w:val="00416AB6"/>
    <w:rsid w:val="00416E2F"/>
    <w:rsid w:val="00417C08"/>
    <w:rsid w:val="0042138E"/>
    <w:rsid w:val="00423FE3"/>
    <w:rsid w:val="00425CEE"/>
    <w:rsid w:val="00426ACF"/>
    <w:rsid w:val="00426F4B"/>
    <w:rsid w:val="00430C19"/>
    <w:rsid w:val="004312F5"/>
    <w:rsid w:val="004356B6"/>
    <w:rsid w:val="004370CB"/>
    <w:rsid w:val="00440256"/>
    <w:rsid w:val="0044077D"/>
    <w:rsid w:val="00450FB7"/>
    <w:rsid w:val="00452E97"/>
    <w:rsid w:val="00454299"/>
    <w:rsid w:val="00460175"/>
    <w:rsid w:val="00461B91"/>
    <w:rsid w:val="00462089"/>
    <w:rsid w:val="0046575B"/>
    <w:rsid w:val="00465D18"/>
    <w:rsid w:val="004672FE"/>
    <w:rsid w:val="0046758B"/>
    <w:rsid w:val="00472207"/>
    <w:rsid w:val="00472D15"/>
    <w:rsid w:val="00473691"/>
    <w:rsid w:val="00473FDB"/>
    <w:rsid w:val="004745C6"/>
    <w:rsid w:val="00476306"/>
    <w:rsid w:val="00476F35"/>
    <w:rsid w:val="00484F98"/>
    <w:rsid w:val="0048683E"/>
    <w:rsid w:val="00492BB1"/>
    <w:rsid w:val="0049314B"/>
    <w:rsid w:val="00493C6E"/>
    <w:rsid w:val="00494A16"/>
    <w:rsid w:val="004A1552"/>
    <w:rsid w:val="004A1805"/>
    <w:rsid w:val="004A35A1"/>
    <w:rsid w:val="004A4BC0"/>
    <w:rsid w:val="004A7E3C"/>
    <w:rsid w:val="004B6CD0"/>
    <w:rsid w:val="004C1236"/>
    <w:rsid w:val="004C1F03"/>
    <w:rsid w:val="004C2332"/>
    <w:rsid w:val="004C2B4B"/>
    <w:rsid w:val="004C3049"/>
    <w:rsid w:val="004C4B80"/>
    <w:rsid w:val="004D2E12"/>
    <w:rsid w:val="004D3A01"/>
    <w:rsid w:val="004D54D4"/>
    <w:rsid w:val="004D61D2"/>
    <w:rsid w:val="004D63E9"/>
    <w:rsid w:val="004D65BC"/>
    <w:rsid w:val="004D6FBC"/>
    <w:rsid w:val="004D7FF1"/>
    <w:rsid w:val="004E02A3"/>
    <w:rsid w:val="004E0B0B"/>
    <w:rsid w:val="004E1D86"/>
    <w:rsid w:val="004E1F34"/>
    <w:rsid w:val="004E238E"/>
    <w:rsid w:val="004E6C22"/>
    <w:rsid w:val="004E7F21"/>
    <w:rsid w:val="004F05E9"/>
    <w:rsid w:val="004F125B"/>
    <w:rsid w:val="004F3774"/>
    <w:rsid w:val="00501D15"/>
    <w:rsid w:val="00504828"/>
    <w:rsid w:val="005050EB"/>
    <w:rsid w:val="0050782E"/>
    <w:rsid w:val="00507B11"/>
    <w:rsid w:val="00510B02"/>
    <w:rsid w:val="00511EC7"/>
    <w:rsid w:val="00512186"/>
    <w:rsid w:val="00513663"/>
    <w:rsid w:val="00515376"/>
    <w:rsid w:val="00515D64"/>
    <w:rsid w:val="00523E00"/>
    <w:rsid w:val="0052533A"/>
    <w:rsid w:val="00526294"/>
    <w:rsid w:val="0052696F"/>
    <w:rsid w:val="00531117"/>
    <w:rsid w:val="00533131"/>
    <w:rsid w:val="00533310"/>
    <w:rsid w:val="00533F9F"/>
    <w:rsid w:val="0054145A"/>
    <w:rsid w:val="00542993"/>
    <w:rsid w:val="0054362C"/>
    <w:rsid w:val="00544EBA"/>
    <w:rsid w:val="00550FD6"/>
    <w:rsid w:val="00554EB1"/>
    <w:rsid w:val="00556966"/>
    <w:rsid w:val="00557FB9"/>
    <w:rsid w:val="00564DE9"/>
    <w:rsid w:val="005731B2"/>
    <w:rsid w:val="005758BF"/>
    <w:rsid w:val="0057628C"/>
    <w:rsid w:val="005779D8"/>
    <w:rsid w:val="00577CE0"/>
    <w:rsid w:val="00580091"/>
    <w:rsid w:val="005832CF"/>
    <w:rsid w:val="00583E6F"/>
    <w:rsid w:val="00584238"/>
    <w:rsid w:val="00594C17"/>
    <w:rsid w:val="005A22C4"/>
    <w:rsid w:val="005A5364"/>
    <w:rsid w:val="005A6229"/>
    <w:rsid w:val="005A6486"/>
    <w:rsid w:val="005A6F9E"/>
    <w:rsid w:val="005C10BE"/>
    <w:rsid w:val="005C31C7"/>
    <w:rsid w:val="005C5E69"/>
    <w:rsid w:val="005C6CF9"/>
    <w:rsid w:val="005C7407"/>
    <w:rsid w:val="005D0158"/>
    <w:rsid w:val="005D10CD"/>
    <w:rsid w:val="005D137C"/>
    <w:rsid w:val="005D49D3"/>
    <w:rsid w:val="005D4B27"/>
    <w:rsid w:val="005D5F75"/>
    <w:rsid w:val="005E241B"/>
    <w:rsid w:val="005E2837"/>
    <w:rsid w:val="005E5B50"/>
    <w:rsid w:val="005E61DE"/>
    <w:rsid w:val="005E7E25"/>
    <w:rsid w:val="005F00E3"/>
    <w:rsid w:val="005F6574"/>
    <w:rsid w:val="005F65B1"/>
    <w:rsid w:val="0060061F"/>
    <w:rsid w:val="00601A85"/>
    <w:rsid w:val="00606796"/>
    <w:rsid w:val="0060698A"/>
    <w:rsid w:val="00610E9C"/>
    <w:rsid w:val="00611E46"/>
    <w:rsid w:val="006122B1"/>
    <w:rsid w:val="0061612C"/>
    <w:rsid w:val="00622141"/>
    <w:rsid w:val="00623ED4"/>
    <w:rsid w:val="00625826"/>
    <w:rsid w:val="00633880"/>
    <w:rsid w:val="00634360"/>
    <w:rsid w:val="0063588C"/>
    <w:rsid w:val="00635ECD"/>
    <w:rsid w:val="006409C0"/>
    <w:rsid w:val="0064337E"/>
    <w:rsid w:val="0064398B"/>
    <w:rsid w:val="00644697"/>
    <w:rsid w:val="00645C19"/>
    <w:rsid w:val="0064715A"/>
    <w:rsid w:val="00653D52"/>
    <w:rsid w:val="00653F4D"/>
    <w:rsid w:val="00656557"/>
    <w:rsid w:val="00657CA4"/>
    <w:rsid w:val="00665EE7"/>
    <w:rsid w:val="006665C3"/>
    <w:rsid w:val="006669B1"/>
    <w:rsid w:val="00670CBB"/>
    <w:rsid w:val="006753D4"/>
    <w:rsid w:val="0068106C"/>
    <w:rsid w:val="006825F2"/>
    <w:rsid w:val="00684D50"/>
    <w:rsid w:val="006912C4"/>
    <w:rsid w:val="00692DEF"/>
    <w:rsid w:val="00693402"/>
    <w:rsid w:val="006935D7"/>
    <w:rsid w:val="00695010"/>
    <w:rsid w:val="00696A16"/>
    <w:rsid w:val="006971C6"/>
    <w:rsid w:val="006A4DB0"/>
    <w:rsid w:val="006A7708"/>
    <w:rsid w:val="006A7F68"/>
    <w:rsid w:val="006B054E"/>
    <w:rsid w:val="006B0A24"/>
    <w:rsid w:val="006B7BF4"/>
    <w:rsid w:val="006C20E2"/>
    <w:rsid w:val="006C30FE"/>
    <w:rsid w:val="006C32E4"/>
    <w:rsid w:val="006C632E"/>
    <w:rsid w:val="006D29A5"/>
    <w:rsid w:val="006D3E3F"/>
    <w:rsid w:val="006D3F2A"/>
    <w:rsid w:val="006D436A"/>
    <w:rsid w:val="006D5D5D"/>
    <w:rsid w:val="006E1497"/>
    <w:rsid w:val="006E162E"/>
    <w:rsid w:val="006E30B7"/>
    <w:rsid w:val="006E3E47"/>
    <w:rsid w:val="006F1EEA"/>
    <w:rsid w:val="006F2223"/>
    <w:rsid w:val="006F3F39"/>
    <w:rsid w:val="006F7196"/>
    <w:rsid w:val="00700341"/>
    <w:rsid w:val="007021D6"/>
    <w:rsid w:val="00705250"/>
    <w:rsid w:val="00711ADC"/>
    <w:rsid w:val="0071263F"/>
    <w:rsid w:val="00712692"/>
    <w:rsid w:val="00721A7C"/>
    <w:rsid w:val="00723326"/>
    <w:rsid w:val="00723ECD"/>
    <w:rsid w:val="00723F27"/>
    <w:rsid w:val="00726B95"/>
    <w:rsid w:val="007337C8"/>
    <w:rsid w:val="00734F1B"/>
    <w:rsid w:val="00741604"/>
    <w:rsid w:val="007513C3"/>
    <w:rsid w:val="00752786"/>
    <w:rsid w:val="007528A3"/>
    <w:rsid w:val="00755603"/>
    <w:rsid w:val="00755C14"/>
    <w:rsid w:val="007607CA"/>
    <w:rsid w:val="00762420"/>
    <w:rsid w:val="007628DF"/>
    <w:rsid w:val="00774C44"/>
    <w:rsid w:val="00776485"/>
    <w:rsid w:val="00777914"/>
    <w:rsid w:val="00777AD6"/>
    <w:rsid w:val="00783AEE"/>
    <w:rsid w:val="00783F6C"/>
    <w:rsid w:val="00785E45"/>
    <w:rsid w:val="00786128"/>
    <w:rsid w:val="007878DE"/>
    <w:rsid w:val="007904D1"/>
    <w:rsid w:val="0079055E"/>
    <w:rsid w:val="00790F30"/>
    <w:rsid w:val="00794F23"/>
    <w:rsid w:val="007961B3"/>
    <w:rsid w:val="007A1426"/>
    <w:rsid w:val="007A4568"/>
    <w:rsid w:val="007A5B0C"/>
    <w:rsid w:val="007B168C"/>
    <w:rsid w:val="007B35D6"/>
    <w:rsid w:val="007B603C"/>
    <w:rsid w:val="007C0603"/>
    <w:rsid w:val="007C07A5"/>
    <w:rsid w:val="007C1B04"/>
    <w:rsid w:val="007C4339"/>
    <w:rsid w:val="007C7993"/>
    <w:rsid w:val="007D2D62"/>
    <w:rsid w:val="007D32DF"/>
    <w:rsid w:val="007D633B"/>
    <w:rsid w:val="007E0120"/>
    <w:rsid w:val="007E2219"/>
    <w:rsid w:val="007E3F66"/>
    <w:rsid w:val="007E6FC9"/>
    <w:rsid w:val="007E7BB4"/>
    <w:rsid w:val="007F43F0"/>
    <w:rsid w:val="007F6965"/>
    <w:rsid w:val="007F7CCA"/>
    <w:rsid w:val="008002E6"/>
    <w:rsid w:val="0080213E"/>
    <w:rsid w:val="008032E5"/>
    <w:rsid w:val="0080387E"/>
    <w:rsid w:val="00804812"/>
    <w:rsid w:val="0080550D"/>
    <w:rsid w:val="008064D3"/>
    <w:rsid w:val="00806EB5"/>
    <w:rsid w:val="00807A09"/>
    <w:rsid w:val="00811AE9"/>
    <w:rsid w:val="008154E7"/>
    <w:rsid w:val="00821566"/>
    <w:rsid w:val="0082223A"/>
    <w:rsid w:val="008229DD"/>
    <w:rsid w:val="008246BE"/>
    <w:rsid w:val="0082734C"/>
    <w:rsid w:val="00832DF6"/>
    <w:rsid w:val="00833C11"/>
    <w:rsid w:val="00834883"/>
    <w:rsid w:val="00835337"/>
    <w:rsid w:val="008364AA"/>
    <w:rsid w:val="00836A96"/>
    <w:rsid w:val="00837BA8"/>
    <w:rsid w:val="008444E8"/>
    <w:rsid w:val="00844EFB"/>
    <w:rsid w:val="00850721"/>
    <w:rsid w:val="008517A0"/>
    <w:rsid w:val="00851C41"/>
    <w:rsid w:val="00851C8F"/>
    <w:rsid w:val="00851DF6"/>
    <w:rsid w:val="008554F7"/>
    <w:rsid w:val="00855ED9"/>
    <w:rsid w:val="00862FBA"/>
    <w:rsid w:val="008641D9"/>
    <w:rsid w:val="008656EC"/>
    <w:rsid w:val="008741F6"/>
    <w:rsid w:val="00881CB2"/>
    <w:rsid w:val="00882A6C"/>
    <w:rsid w:val="008837EB"/>
    <w:rsid w:val="008864A2"/>
    <w:rsid w:val="00887D39"/>
    <w:rsid w:val="008949FB"/>
    <w:rsid w:val="008A2064"/>
    <w:rsid w:val="008A2EB7"/>
    <w:rsid w:val="008A404F"/>
    <w:rsid w:val="008A4832"/>
    <w:rsid w:val="008A5C94"/>
    <w:rsid w:val="008B04D3"/>
    <w:rsid w:val="008B4381"/>
    <w:rsid w:val="008B79DF"/>
    <w:rsid w:val="008C0602"/>
    <w:rsid w:val="008C13EB"/>
    <w:rsid w:val="008C18A2"/>
    <w:rsid w:val="008C419A"/>
    <w:rsid w:val="008C4741"/>
    <w:rsid w:val="008C5D66"/>
    <w:rsid w:val="008C6CFA"/>
    <w:rsid w:val="008C70F0"/>
    <w:rsid w:val="008D1BA6"/>
    <w:rsid w:val="008D31AD"/>
    <w:rsid w:val="008D6047"/>
    <w:rsid w:val="008D6B03"/>
    <w:rsid w:val="008D7032"/>
    <w:rsid w:val="008F1BEE"/>
    <w:rsid w:val="008F1D9B"/>
    <w:rsid w:val="008F534E"/>
    <w:rsid w:val="008F62CF"/>
    <w:rsid w:val="008F69B9"/>
    <w:rsid w:val="008F6C2F"/>
    <w:rsid w:val="008F72DC"/>
    <w:rsid w:val="00905F33"/>
    <w:rsid w:val="00910BF8"/>
    <w:rsid w:val="009175D4"/>
    <w:rsid w:val="00921740"/>
    <w:rsid w:val="009223F8"/>
    <w:rsid w:val="00924031"/>
    <w:rsid w:val="00926197"/>
    <w:rsid w:val="00926B1E"/>
    <w:rsid w:val="00930B6F"/>
    <w:rsid w:val="00934205"/>
    <w:rsid w:val="00934819"/>
    <w:rsid w:val="00935378"/>
    <w:rsid w:val="00936F50"/>
    <w:rsid w:val="0093731A"/>
    <w:rsid w:val="00942C58"/>
    <w:rsid w:val="00952FDB"/>
    <w:rsid w:val="00954C15"/>
    <w:rsid w:val="00960A53"/>
    <w:rsid w:val="0096471E"/>
    <w:rsid w:val="00964E73"/>
    <w:rsid w:val="00975BEF"/>
    <w:rsid w:val="00980833"/>
    <w:rsid w:val="00982811"/>
    <w:rsid w:val="00983F1C"/>
    <w:rsid w:val="00986912"/>
    <w:rsid w:val="00986CFD"/>
    <w:rsid w:val="00990792"/>
    <w:rsid w:val="00990C5A"/>
    <w:rsid w:val="00993035"/>
    <w:rsid w:val="009954C7"/>
    <w:rsid w:val="00997789"/>
    <w:rsid w:val="009A1E08"/>
    <w:rsid w:val="009A35D3"/>
    <w:rsid w:val="009A5D60"/>
    <w:rsid w:val="009A6742"/>
    <w:rsid w:val="009B2B17"/>
    <w:rsid w:val="009B3BD1"/>
    <w:rsid w:val="009B3DC9"/>
    <w:rsid w:val="009B4D83"/>
    <w:rsid w:val="009B5D8B"/>
    <w:rsid w:val="009C00D1"/>
    <w:rsid w:val="009C08D3"/>
    <w:rsid w:val="009C21AA"/>
    <w:rsid w:val="009C380D"/>
    <w:rsid w:val="009C4935"/>
    <w:rsid w:val="009C58B9"/>
    <w:rsid w:val="009C5A94"/>
    <w:rsid w:val="009C6E1A"/>
    <w:rsid w:val="009D196E"/>
    <w:rsid w:val="009D2616"/>
    <w:rsid w:val="009D2AAF"/>
    <w:rsid w:val="009D51D3"/>
    <w:rsid w:val="009D5C58"/>
    <w:rsid w:val="009D6BDA"/>
    <w:rsid w:val="009D6D25"/>
    <w:rsid w:val="009E31AA"/>
    <w:rsid w:val="009E3B6C"/>
    <w:rsid w:val="009E5D6F"/>
    <w:rsid w:val="009E6F9C"/>
    <w:rsid w:val="009F032B"/>
    <w:rsid w:val="009F3589"/>
    <w:rsid w:val="009F4631"/>
    <w:rsid w:val="009F752F"/>
    <w:rsid w:val="00A06B5D"/>
    <w:rsid w:val="00A06CFC"/>
    <w:rsid w:val="00A076CE"/>
    <w:rsid w:val="00A106C9"/>
    <w:rsid w:val="00A12459"/>
    <w:rsid w:val="00A1303E"/>
    <w:rsid w:val="00A1405B"/>
    <w:rsid w:val="00A163FB"/>
    <w:rsid w:val="00A16961"/>
    <w:rsid w:val="00A218A0"/>
    <w:rsid w:val="00A2230C"/>
    <w:rsid w:val="00A22327"/>
    <w:rsid w:val="00A24604"/>
    <w:rsid w:val="00A26317"/>
    <w:rsid w:val="00A3050C"/>
    <w:rsid w:val="00A3080B"/>
    <w:rsid w:val="00A3118F"/>
    <w:rsid w:val="00A319D9"/>
    <w:rsid w:val="00A34358"/>
    <w:rsid w:val="00A3447A"/>
    <w:rsid w:val="00A3453E"/>
    <w:rsid w:val="00A358ED"/>
    <w:rsid w:val="00A47815"/>
    <w:rsid w:val="00A47CE7"/>
    <w:rsid w:val="00A51B1B"/>
    <w:rsid w:val="00A52A01"/>
    <w:rsid w:val="00A52D0C"/>
    <w:rsid w:val="00A60BBC"/>
    <w:rsid w:val="00A64B94"/>
    <w:rsid w:val="00A66B88"/>
    <w:rsid w:val="00A70772"/>
    <w:rsid w:val="00A71182"/>
    <w:rsid w:val="00A7119A"/>
    <w:rsid w:val="00A7447A"/>
    <w:rsid w:val="00A75C4F"/>
    <w:rsid w:val="00A76F75"/>
    <w:rsid w:val="00A8256A"/>
    <w:rsid w:val="00A8416D"/>
    <w:rsid w:val="00A9321B"/>
    <w:rsid w:val="00A96BCB"/>
    <w:rsid w:val="00AA6665"/>
    <w:rsid w:val="00AB72B1"/>
    <w:rsid w:val="00AB7C1F"/>
    <w:rsid w:val="00AC41D3"/>
    <w:rsid w:val="00AC59E8"/>
    <w:rsid w:val="00AD115F"/>
    <w:rsid w:val="00AE507A"/>
    <w:rsid w:val="00AE5889"/>
    <w:rsid w:val="00AE5E8B"/>
    <w:rsid w:val="00AE6D52"/>
    <w:rsid w:val="00AF35A1"/>
    <w:rsid w:val="00AF3847"/>
    <w:rsid w:val="00AF384E"/>
    <w:rsid w:val="00AF5DD5"/>
    <w:rsid w:val="00B00F15"/>
    <w:rsid w:val="00B020E7"/>
    <w:rsid w:val="00B072C5"/>
    <w:rsid w:val="00B07C3F"/>
    <w:rsid w:val="00B10F89"/>
    <w:rsid w:val="00B12E5C"/>
    <w:rsid w:val="00B133A5"/>
    <w:rsid w:val="00B13B1B"/>
    <w:rsid w:val="00B15461"/>
    <w:rsid w:val="00B2280A"/>
    <w:rsid w:val="00B22A7E"/>
    <w:rsid w:val="00B27EF8"/>
    <w:rsid w:val="00B319B0"/>
    <w:rsid w:val="00B32C26"/>
    <w:rsid w:val="00B3316B"/>
    <w:rsid w:val="00B33AFD"/>
    <w:rsid w:val="00B410E4"/>
    <w:rsid w:val="00B43DD9"/>
    <w:rsid w:val="00B4624F"/>
    <w:rsid w:val="00B47EC4"/>
    <w:rsid w:val="00B53EF0"/>
    <w:rsid w:val="00B54075"/>
    <w:rsid w:val="00B558D9"/>
    <w:rsid w:val="00B61348"/>
    <w:rsid w:val="00B62059"/>
    <w:rsid w:val="00B63F36"/>
    <w:rsid w:val="00B654CA"/>
    <w:rsid w:val="00B669D8"/>
    <w:rsid w:val="00B70D1D"/>
    <w:rsid w:val="00B73549"/>
    <w:rsid w:val="00B74515"/>
    <w:rsid w:val="00B81741"/>
    <w:rsid w:val="00B83610"/>
    <w:rsid w:val="00B879C7"/>
    <w:rsid w:val="00B910FC"/>
    <w:rsid w:val="00B94B12"/>
    <w:rsid w:val="00B95E3A"/>
    <w:rsid w:val="00BA09D1"/>
    <w:rsid w:val="00BA15F4"/>
    <w:rsid w:val="00BA1E38"/>
    <w:rsid w:val="00BA20D7"/>
    <w:rsid w:val="00BA4DD7"/>
    <w:rsid w:val="00BA78C9"/>
    <w:rsid w:val="00BB3F9D"/>
    <w:rsid w:val="00BB56C4"/>
    <w:rsid w:val="00BB5EAD"/>
    <w:rsid w:val="00BB6640"/>
    <w:rsid w:val="00BB6D6B"/>
    <w:rsid w:val="00BC0185"/>
    <w:rsid w:val="00BC0904"/>
    <w:rsid w:val="00BC1D55"/>
    <w:rsid w:val="00BC3BB7"/>
    <w:rsid w:val="00BD09FE"/>
    <w:rsid w:val="00BD1EFF"/>
    <w:rsid w:val="00BD4578"/>
    <w:rsid w:val="00BE329B"/>
    <w:rsid w:val="00BF28DC"/>
    <w:rsid w:val="00BF4E6C"/>
    <w:rsid w:val="00BF5A68"/>
    <w:rsid w:val="00BF70E3"/>
    <w:rsid w:val="00C01D0C"/>
    <w:rsid w:val="00C03C7B"/>
    <w:rsid w:val="00C0767B"/>
    <w:rsid w:val="00C10E52"/>
    <w:rsid w:val="00C1160F"/>
    <w:rsid w:val="00C15156"/>
    <w:rsid w:val="00C250DB"/>
    <w:rsid w:val="00C25CC7"/>
    <w:rsid w:val="00C27E3B"/>
    <w:rsid w:val="00C3096C"/>
    <w:rsid w:val="00C31941"/>
    <w:rsid w:val="00C335FF"/>
    <w:rsid w:val="00C33638"/>
    <w:rsid w:val="00C357B1"/>
    <w:rsid w:val="00C37E77"/>
    <w:rsid w:val="00C40983"/>
    <w:rsid w:val="00C41EC2"/>
    <w:rsid w:val="00C42463"/>
    <w:rsid w:val="00C45288"/>
    <w:rsid w:val="00C50F17"/>
    <w:rsid w:val="00C513D0"/>
    <w:rsid w:val="00C51994"/>
    <w:rsid w:val="00C520C8"/>
    <w:rsid w:val="00C52E1F"/>
    <w:rsid w:val="00C52F95"/>
    <w:rsid w:val="00C54A4A"/>
    <w:rsid w:val="00C612F8"/>
    <w:rsid w:val="00C638F8"/>
    <w:rsid w:val="00C64B54"/>
    <w:rsid w:val="00C66D10"/>
    <w:rsid w:val="00C73C07"/>
    <w:rsid w:val="00C76755"/>
    <w:rsid w:val="00C779C3"/>
    <w:rsid w:val="00C77F31"/>
    <w:rsid w:val="00C8164A"/>
    <w:rsid w:val="00C83132"/>
    <w:rsid w:val="00C83BD7"/>
    <w:rsid w:val="00C858B8"/>
    <w:rsid w:val="00C913D3"/>
    <w:rsid w:val="00C91B2F"/>
    <w:rsid w:val="00C965A1"/>
    <w:rsid w:val="00CA1C31"/>
    <w:rsid w:val="00CA1F89"/>
    <w:rsid w:val="00CA3A14"/>
    <w:rsid w:val="00CA622D"/>
    <w:rsid w:val="00CA672A"/>
    <w:rsid w:val="00CA7B99"/>
    <w:rsid w:val="00CB0A1C"/>
    <w:rsid w:val="00CB3561"/>
    <w:rsid w:val="00CB47D4"/>
    <w:rsid w:val="00CB4E98"/>
    <w:rsid w:val="00CC0E22"/>
    <w:rsid w:val="00CC2D6F"/>
    <w:rsid w:val="00CD0603"/>
    <w:rsid w:val="00CD5702"/>
    <w:rsid w:val="00CE0A0B"/>
    <w:rsid w:val="00CE1C95"/>
    <w:rsid w:val="00CE1CE2"/>
    <w:rsid w:val="00CE2094"/>
    <w:rsid w:val="00CE3572"/>
    <w:rsid w:val="00CE750B"/>
    <w:rsid w:val="00CE7945"/>
    <w:rsid w:val="00CF07D9"/>
    <w:rsid w:val="00CF11E0"/>
    <w:rsid w:val="00CF3ADD"/>
    <w:rsid w:val="00CF65E2"/>
    <w:rsid w:val="00CF6AAD"/>
    <w:rsid w:val="00CF795B"/>
    <w:rsid w:val="00D02DCD"/>
    <w:rsid w:val="00D0392F"/>
    <w:rsid w:val="00D10BB5"/>
    <w:rsid w:val="00D132EE"/>
    <w:rsid w:val="00D14AE2"/>
    <w:rsid w:val="00D15E67"/>
    <w:rsid w:val="00D175A1"/>
    <w:rsid w:val="00D22CCB"/>
    <w:rsid w:val="00D25F5D"/>
    <w:rsid w:val="00D266F2"/>
    <w:rsid w:val="00D27FCC"/>
    <w:rsid w:val="00D31BC8"/>
    <w:rsid w:val="00D31F3C"/>
    <w:rsid w:val="00D3215B"/>
    <w:rsid w:val="00D33542"/>
    <w:rsid w:val="00D346E8"/>
    <w:rsid w:val="00D34C54"/>
    <w:rsid w:val="00D3523D"/>
    <w:rsid w:val="00D36E95"/>
    <w:rsid w:val="00D37BF8"/>
    <w:rsid w:val="00D44B68"/>
    <w:rsid w:val="00D44D35"/>
    <w:rsid w:val="00D46BBD"/>
    <w:rsid w:val="00D5098A"/>
    <w:rsid w:val="00D52697"/>
    <w:rsid w:val="00D5767A"/>
    <w:rsid w:val="00D6508D"/>
    <w:rsid w:val="00D67B05"/>
    <w:rsid w:val="00D70273"/>
    <w:rsid w:val="00D712AE"/>
    <w:rsid w:val="00D7363A"/>
    <w:rsid w:val="00D759D5"/>
    <w:rsid w:val="00D76C20"/>
    <w:rsid w:val="00D76F8D"/>
    <w:rsid w:val="00D8032A"/>
    <w:rsid w:val="00D81613"/>
    <w:rsid w:val="00D82E89"/>
    <w:rsid w:val="00D837AB"/>
    <w:rsid w:val="00D905D0"/>
    <w:rsid w:val="00D952B5"/>
    <w:rsid w:val="00D9701D"/>
    <w:rsid w:val="00DA3315"/>
    <w:rsid w:val="00DA3EB0"/>
    <w:rsid w:val="00DA4009"/>
    <w:rsid w:val="00DA77EF"/>
    <w:rsid w:val="00DC018F"/>
    <w:rsid w:val="00DC1525"/>
    <w:rsid w:val="00DC16BA"/>
    <w:rsid w:val="00DC1C73"/>
    <w:rsid w:val="00DC3BAE"/>
    <w:rsid w:val="00DC3F28"/>
    <w:rsid w:val="00DC4110"/>
    <w:rsid w:val="00DC679B"/>
    <w:rsid w:val="00DD351C"/>
    <w:rsid w:val="00DE07C9"/>
    <w:rsid w:val="00DE0B50"/>
    <w:rsid w:val="00DE3991"/>
    <w:rsid w:val="00DE3C23"/>
    <w:rsid w:val="00DE3FC4"/>
    <w:rsid w:val="00DE4699"/>
    <w:rsid w:val="00DE48FB"/>
    <w:rsid w:val="00DF55E8"/>
    <w:rsid w:val="00DF5F41"/>
    <w:rsid w:val="00DF66AA"/>
    <w:rsid w:val="00E001AE"/>
    <w:rsid w:val="00E003F1"/>
    <w:rsid w:val="00E0051A"/>
    <w:rsid w:val="00E06927"/>
    <w:rsid w:val="00E12324"/>
    <w:rsid w:val="00E12DC5"/>
    <w:rsid w:val="00E151AC"/>
    <w:rsid w:val="00E253E2"/>
    <w:rsid w:val="00E26280"/>
    <w:rsid w:val="00E263B9"/>
    <w:rsid w:val="00E26E2A"/>
    <w:rsid w:val="00E27F24"/>
    <w:rsid w:val="00E320CF"/>
    <w:rsid w:val="00E334B1"/>
    <w:rsid w:val="00E34726"/>
    <w:rsid w:val="00E35060"/>
    <w:rsid w:val="00E50DB1"/>
    <w:rsid w:val="00E51169"/>
    <w:rsid w:val="00E52D72"/>
    <w:rsid w:val="00E533F0"/>
    <w:rsid w:val="00E54673"/>
    <w:rsid w:val="00E56C0E"/>
    <w:rsid w:val="00E619F4"/>
    <w:rsid w:val="00E625D2"/>
    <w:rsid w:val="00E625E4"/>
    <w:rsid w:val="00E629B1"/>
    <w:rsid w:val="00E635D2"/>
    <w:rsid w:val="00E63EA1"/>
    <w:rsid w:val="00E66529"/>
    <w:rsid w:val="00E67891"/>
    <w:rsid w:val="00E70682"/>
    <w:rsid w:val="00E70B7C"/>
    <w:rsid w:val="00E72018"/>
    <w:rsid w:val="00E7422A"/>
    <w:rsid w:val="00E75320"/>
    <w:rsid w:val="00E77663"/>
    <w:rsid w:val="00E77740"/>
    <w:rsid w:val="00E8045E"/>
    <w:rsid w:val="00E805EB"/>
    <w:rsid w:val="00E80CB8"/>
    <w:rsid w:val="00E8300B"/>
    <w:rsid w:val="00E8628E"/>
    <w:rsid w:val="00E87AB1"/>
    <w:rsid w:val="00E90A79"/>
    <w:rsid w:val="00E92A5D"/>
    <w:rsid w:val="00E932FD"/>
    <w:rsid w:val="00E9689D"/>
    <w:rsid w:val="00EA25B4"/>
    <w:rsid w:val="00EB0776"/>
    <w:rsid w:val="00EB1EA6"/>
    <w:rsid w:val="00EB2FE8"/>
    <w:rsid w:val="00EB4304"/>
    <w:rsid w:val="00EB663C"/>
    <w:rsid w:val="00EB71B9"/>
    <w:rsid w:val="00EB7FF3"/>
    <w:rsid w:val="00EC0303"/>
    <w:rsid w:val="00EC0E59"/>
    <w:rsid w:val="00EC18B8"/>
    <w:rsid w:val="00EC5CE1"/>
    <w:rsid w:val="00EC6045"/>
    <w:rsid w:val="00EC6920"/>
    <w:rsid w:val="00EC7508"/>
    <w:rsid w:val="00ED0222"/>
    <w:rsid w:val="00EE1BB7"/>
    <w:rsid w:val="00EE5B21"/>
    <w:rsid w:val="00EF21EB"/>
    <w:rsid w:val="00EF425F"/>
    <w:rsid w:val="00EF6D95"/>
    <w:rsid w:val="00F005FE"/>
    <w:rsid w:val="00F05F36"/>
    <w:rsid w:val="00F1237C"/>
    <w:rsid w:val="00F12FEE"/>
    <w:rsid w:val="00F1326E"/>
    <w:rsid w:val="00F13713"/>
    <w:rsid w:val="00F140E4"/>
    <w:rsid w:val="00F14FF2"/>
    <w:rsid w:val="00F20D36"/>
    <w:rsid w:val="00F227C0"/>
    <w:rsid w:val="00F245CB"/>
    <w:rsid w:val="00F24F92"/>
    <w:rsid w:val="00F31CE3"/>
    <w:rsid w:val="00F32445"/>
    <w:rsid w:val="00F332FD"/>
    <w:rsid w:val="00F35891"/>
    <w:rsid w:val="00F35E4F"/>
    <w:rsid w:val="00F3685F"/>
    <w:rsid w:val="00F37AD7"/>
    <w:rsid w:val="00F40866"/>
    <w:rsid w:val="00F4092E"/>
    <w:rsid w:val="00F40A12"/>
    <w:rsid w:val="00F414D0"/>
    <w:rsid w:val="00F4497E"/>
    <w:rsid w:val="00F462E8"/>
    <w:rsid w:val="00F5151D"/>
    <w:rsid w:val="00F51668"/>
    <w:rsid w:val="00F52285"/>
    <w:rsid w:val="00F525C2"/>
    <w:rsid w:val="00F55897"/>
    <w:rsid w:val="00F561FE"/>
    <w:rsid w:val="00F5751E"/>
    <w:rsid w:val="00F57B40"/>
    <w:rsid w:val="00F6025D"/>
    <w:rsid w:val="00F604E4"/>
    <w:rsid w:val="00F61D64"/>
    <w:rsid w:val="00F62887"/>
    <w:rsid w:val="00F64680"/>
    <w:rsid w:val="00F649B7"/>
    <w:rsid w:val="00F64E6D"/>
    <w:rsid w:val="00F667E2"/>
    <w:rsid w:val="00F70EE8"/>
    <w:rsid w:val="00F732B0"/>
    <w:rsid w:val="00F80316"/>
    <w:rsid w:val="00F846AF"/>
    <w:rsid w:val="00F84723"/>
    <w:rsid w:val="00F869F8"/>
    <w:rsid w:val="00F8720D"/>
    <w:rsid w:val="00F94933"/>
    <w:rsid w:val="00F9593C"/>
    <w:rsid w:val="00FA06A9"/>
    <w:rsid w:val="00FA1002"/>
    <w:rsid w:val="00FA3422"/>
    <w:rsid w:val="00FA4002"/>
    <w:rsid w:val="00FA463B"/>
    <w:rsid w:val="00FA4B2B"/>
    <w:rsid w:val="00FA6406"/>
    <w:rsid w:val="00FA7D48"/>
    <w:rsid w:val="00FB200F"/>
    <w:rsid w:val="00FB37C9"/>
    <w:rsid w:val="00FB3D23"/>
    <w:rsid w:val="00FB6F55"/>
    <w:rsid w:val="00FB7771"/>
    <w:rsid w:val="00FC0B13"/>
    <w:rsid w:val="00FC5A85"/>
    <w:rsid w:val="00FD183C"/>
    <w:rsid w:val="00FD696F"/>
    <w:rsid w:val="00FE2570"/>
    <w:rsid w:val="00FE3714"/>
    <w:rsid w:val="00FF0A34"/>
    <w:rsid w:val="00FF4C85"/>
    <w:rsid w:val="00FF66F0"/>
    <w:rsid w:val="00FF78A5"/>
    <w:rsid w:val="00FF7B9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7330">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6920"/>
    <w:rPr>
      <w:rFonts w:ascii="Times New Roman" w:hAnsi="Times New Roman"/>
      <w:sz w:val="24"/>
      <w:lang w:val="id-ID"/>
    </w:rPr>
  </w:style>
  <w:style w:type="paragraph" w:styleId="Heading1">
    <w:name w:val="heading 1"/>
    <w:basedOn w:val="Normal"/>
    <w:next w:val="NoSpacing"/>
    <w:link w:val="Heading1Char"/>
    <w:uiPriority w:val="9"/>
    <w:qFormat/>
    <w:rsid w:val="001701ED"/>
    <w:pPr>
      <w:keepNext/>
      <w:keepLines/>
      <w:numPr>
        <w:numId w:val="1"/>
      </w:numPr>
      <w:spacing w:after="480" w:line="480" w:lineRule="auto"/>
      <w:jc w:val="center"/>
      <w:outlineLvl w:val="0"/>
    </w:pPr>
    <w:rPr>
      <w:rFonts w:eastAsiaTheme="majorEastAsia" w:cstheme="majorBidi"/>
      <w:b/>
      <w:color w:val="000000" w:themeColor="text1"/>
      <w:szCs w:val="32"/>
      <w:lang w:val="en-US"/>
    </w:rPr>
  </w:style>
  <w:style w:type="paragraph" w:styleId="Heading2">
    <w:name w:val="heading 2"/>
    <w:basedOn w:val="Normal"/>
    <w:next w:val="Normal"/>
    <w:link w:val="Heading2Char"/>
    <w:uiPriority w:val="9"/>
    <w:qFormat/>
    <w:rsid w:val="006F1EEA"/>
    <w:pPr>
      <w:keepNext/>
      <w:keepLines/>
      <w:numPr>
        <w:ilvl w:val="1"/>
        <w:numId w:val="1"/>
      </w:numPr>
      <w:spacing w:before="120" w:after="0" w:line="480" w:lineRule="auto"/>
      <w:outlineLvl w:val="1"/>
    </w:pPr>
    <w:rPr>
      <w:rFonts w:eastAsia="Arial" w:cstheme="majorBidi"/>
      <w:b/>
      <w:color w:val="000000" w:themeColor="text1"/>
      <w:szCs w:val="26"/>
      <w:lang w:val="en-US"/>
    </w:rPr>
  </w:style>
  <w:style w:type="paragraph" w:styleId="Heading3">
    <w:name w:val="heading 3"/>
    <w:basedOn w:val="Normal"/>
    <w:next w:val="Normal"/>
    <w:link w:val="Heading3Char"/>
    <w:uiPriority w:val="9"/>
    <w:qFormat/>
    <w:rsid w:val="006F1EEA"/>
    <w:pPr>
      <w:keepNext/>
      <w:keepLines/>
      <w:numPr>
        <w:ilvl w:val="2"/>
        <w:numId w:val="1"/>
      </w:numPr>
      <w:spacing w:before="120" w:after="0" w:line="480" w:lineRule="auto"/>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qFormat/>
    <w:rsid w:val="008C4741"/>
    <w:pPr>
      <w:keepNext/>
      <w:keepLines/>
      <w:numPr>
        <w:ilvl w:val="3"/>
        <w:numId w:val="1"/>
      </w:numPr>
      <w:spacing w:before="120" w:after="0" w:line="480" w:lineRule="auto"/>
      <w:outlineLvl w:val="3"/>
    </w:pPr>
    <w:rPr>
      <w:rFonts w:eastAsiaTheme="majorEastAsia" w:cstheme="majorBidi"/>
      <w:iCs/>
      <w:color w:val="000000" w:themeColor="text1"/>
      <w:lang w:val="en-US"/>
    </w:rPr>
  </w:style>
  <w:style w:type="paragraph" w:styleId="Heading5">
    <w:name w:val="heading 5"/>
    <w:basedOn w:val="Normal"/>
    <w:next w:val="Normal"/>
    <w:link w:val="Heading5Char"/>
    <w:uiPriority w:val="9"/>
    <w:unhideWhenUsed/>
    <w:qFormat/>
    <w:rsid w:val="00CA622D"/>
    <w:pPr>
      <w:keepNext/>
      <w:keepLines/>
      <w:numPr>
        <w:ilvl w:val="4"/>
        <w:numId w:val="15"/>
      </w:numPr>
      <w:spacing w:before="40" w:after="0" w:line="480" w:lineRule="auto"/>
      <w:jc w:val="both"/>
      <w:outlineLvl w:val="4"/>
    </w:pPr>
    <w:rPr>
      <w:rFonts w:eastAsiaTheme="majorEastAsia" w:cstheme="majorBidi"/>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1701E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qFormat/>
    <w:rsid w:val="006F1EEA"/>
    <w:rPr>
      <w:rFonts w:ascii="Times New Roman" w:eastAsia="Arial"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6F1EEA"/>
    <w:rPr>
      <w:rFonts w:ascii="Times New Roman" w:eastAsiaTheme="majorEastAsia" w:hAnsi="Times New Roman" w:cstheme="majorBidi"/>
      <w:color w:val="000000" w:themeColor="text1"/>
      <w:sz w:val="24"/>
      <w:szCs w:val="24"/>
      <w:lang w:val="id-ID"/>
    </w:rPr>
  </w:style>
  <w:style w:type="character" w:customStyle="1" w:styleId="Heading4Char">
    <w:name w:val="Heading 4 Char"/>
    <w:basedOn w:val="DefaultParagraphFont"/>
    <w:link w:val="Heading4"/>
    <w:uiPriority w:val="9"/>
    <w:rsid w:val="008C4741"/>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CA622D"/>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6E1497"/>
    <w:pPr>
      <w:spacing w:after="120" w:line="480" w:lineRule="auto"/>
      <w:ind w:left="426" w:firstLine="709"/>
      <w:jc w:val="both"/>
    </w:pPr>
    <w:rPr>
      <w:rFonts w:ascii="Times New Roman" w:hAnsi="Times New Roman"/>
      <w:sz w:val="24"/>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A8416D"/>
    <w:pPr>
      <w:spacing w:after="0" w:line="480" w:lineRule="auto"/>
      <w:jc w:val="both"/>
    </w:pPr>
    <w:rPr>
      <w:color w:val="000000" w:themeColor="text1"/>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A8416D"/>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BA1E38"/>
    <w:pPr>
      <w:spacing w:before="120" w:after="120" w:line="480" w:lineRule="auto"/>
      <w:jc w:val="center"/>
    </w:pPr>
    <w:rPr>
      <w:rFonts w:eastAsiaTheme="minorEastAsia" w:cs="Times New Roman"/>
      <w:iCs/>
      <w:szCs w:val="24"/>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uiPriority w:val="10"/>
    <w:qFormat/>
    <w:rsid w:val="00EB4304"/>
    <w:pPr>
      <w:numPr>
        <w:numId w:val="0"/>
      </w:numPr>
    </w:pPr>
    <w:rPr>
      <w:iCs/>
      <w:color w:val="auto"/>
      <w:spacing w:val="15"/>
      <w:szCs w:val="24"/>
    </w:rPr>
  </w:style>
  <w:style w:type="character" w:customStyle="1" w:styleId="TitleChar">
    <w:name w:val="Title Char"/>
    <w:basedOn w:val="DefaultParagraphFont"/>
    <w:link w:val="Title"/>
    <w:uiPriority w:val="10"/>
    <w:rsid w:val="00EB4304"/>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E001AE"/>
    <w:pPr>
      <w:numPr>
        <w:numId w:val="0"/>
      </w:numPr>
      <w:spacing w:after="0" w:line="240" w:lineRule="auto"/>
      <w:jc w:val="left"/>
      <w:outlineLvl w:val="9"/>
    </w:pPr>
    <w:rPr>
      <w:rFonts w:eastAsiaTheme="minorHAnsi" w:cstheme="minorBidi"/>
      <w:b w:val="0"/>
      <w:color w:val="auto"/>
      <w:sz w:val="2"/>
      <w:szCs w:val="22"/>
      <w:lang w:val="id-ID"/>
    </w:rPr>
  </w:style>
  <w:style w:type="paragraph" w:styleId="TOC1">
    <w:name w:val="toc 1"/>
    <w:basedOn w:val="Normal"/>
    <w:next w:val="Normal"/>
    <w:autoRedefine/>
    <w:uiPriority w:val="39"/>
    <w:unhideWhenUsed/>
    <w:qFormat/>
    <w:rsid w:val="00954C15"/>
    <w:pPr>
      <w:tabs>
        <w:tab w:val="left" w:pos="993"/>
        <w:tab w:val="right" w:leader="dot" w:pos="7928"/>
      </w:tabs>
      <w:spacing w:after="0" w:line="480" w:lineRule="auto"/>
    </w:pPr>
    <w:rPr>
      <w:rFonts w:cs="Times New Roman"/>
      <w:b/>
      <w:noProof/>
      <w:color w:val="000000" w:themeColor="text1"/>
      <w:szCs w:val="24"/>
      <w:lang w:val="en-US"/>
    </w:rPr>
  </w:style>
  <w:style w:type="paragraph" w:styleId="TOC2">
    <w:name w:val="toc 2"/>
    <w:basedOn w:val="Normal"/>
    <w:next w:val="Normal"/>
    <w:autoRedefine/>
    <w:uiPriority w:val="39"/>
    <w:unhideWhenUsed/>
    <w:qFormat/>
    <w:rsid w:val="00954C15"/>
    <w:pPr>
      <w:tabs>
        <w:tab w:val="right" w:leader="dot" w:pos="7928"/>
      </w:tabs>
      <w:spacing w:after="0" w:line="480" w:lineRule="auto"/>
      <w:ind w:left="993"/>
    </w:pPr>
    <w:rPr>
      <w:rFonts w:cs="Times New Roman"/>
      <w:noProof/>
      <w:szCs w:val="24"/>
    </w:rPr>
  </w:style>
  <w:style w:type="paragraph" w:styleId="TOC3">
    <w:name w:val="toc 3"/>
    <w:basedOn w:val="Normal"/>
    <w:next w:val="Normal"/>
    <w:autoRedefine/>
    <w:uiPriority w:val="39"/>
    <w:unhideWhenUsed/>
    <w:qFormat/>
    <w:rsid w:val="00811AE9"/>
    <w:pPr>
      <w:tabs>
        <w:tab w:val="right" w:leader="dot" w:pos="7928"/>
      </w:tabs>
      <w:spacing w:after="0" w:line="480" w:lineRule="auto"/>
      <w:ind w:left="1418"/>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eastAsia="Times New Roman" w:cs="Times New Roman"/>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JUDUL14">
    <w:name w:val="JUDUL 14"/>
    <w:basedOn w:val="Normal"/>
    <w:link w:val="JUDUL14Char"/>
    <w:uiPriority w:val="1"/>
    <w:qFormat/>
    <w:rsid w:val="00EC6920"/>
    <w:pPr>
      <w:spacing w:after="0" w:line="240" w:lineRule="auto"/>
      <w:jc w:val="center"/>
    </w:pPr>
    <w:rPr>
      <w:rFonts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A22327"/>
    <w:pPr>
      <w:widowControl w:val="0"/>
      <w:autoSpaceDE w:val="0"/>
      <w:autoSpaceDN w:val="0"/>
      <w:spacing w:after="120" w:line="480" w:lineRule="auto"/>
      <w:ind w:firstLine="709"/>
      <w:jc w:val="both"/>
    </w:pPr>
    <w:rPr>
      <w:rFonts w:eastAsia="Times New Roman" w:cs="Times New Roman"/>
      <w:szCs w:val="24"/>
      <w:lang w:val="en-US"/>
    </w:rPr>
  </w:style>
  <w:style w:type="character" w:customStyle="1" w:styleId="BodyTextChar">
    <w:name w:val="Body Text Char"/>
    <w:basedOn w:val="DefaultParagraphFont"/>
    <w:link w:val="BodyText"/>
    <w:uiPriority w:val="1"/>
    <w:rsid w:val="00A22327"/>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style>
  <w:style w:type="paragraph" w:customStyle="1" w:styleId="JUDUL12">
    <w:name w:val="JUDUL 12"/>
    <w:basedOn w:val="JUDUL14"/>
    <w:link w:val="JUDUL12Char"/>
    <w:qFormat/>
    <w:rsid w:val="00EB4304"/>
    <w:rPr>
      <w:sz w:val="24"/>
    </w:rPr>
  </w:style>
  <w:style w:type="paragraph" w:customStyle="1" w:styleId="NORMALTENGAH">
    <w:name w:val="NORMAL TENGAH"/>
    <w:basedOn w:val="Normal"/>
    <w:link w:val="NORMALTENGAHChar"/>
    <w:qFormat/>
    <w:rsid w:val="00EC6920"/>
    <w:pPr>
      <w:spacing w:after="0" w:line="480" w:lineRule="auto"/>
      <w:jc w:val="center"/>
    </w:pPr>
  </w:style>
  <w:style w:type="character" w:customStyle="1" w:styleId="JUDUL14Char">
    <w:name w:val="JUDUL 14 Char"/>
    <w:basedOn w:val="DefaultParagraphFont"/>
    <w:link w:val="JUDUL14"/>
    <w:uiPriority w:val="1"/>
    <w:rsid w:val="00EC6920"/>
    <w:rPr>
      <w:rFonts w:ascii="Times New Roman" w:hAnsi="Times New Roman" w:cs="Times New Roman"/>
      <w:b/>
      <w:sz w:val="28"/>
      <w:szCs w:val="24"/>
      <w:lang w:val="id-ID"/>
    </w:rPr>
  </w:style>
  <w:style w:type="character" w:customStyle="1" w:styleId="JUDUL12Char">
    <w:name w:val="JUDUL 12 Char"/>
    <w:basedOn w:val="JUDUL14Char"/>
    <w:link w:val="JUDUL12"/>
    <w:rsid w:val="00EB4304"/>
    <w:rPr>
      <w:sz w:val="24"/>
    </w:rPr>
  </w:style>
  <w:style w:type="paragraph" w:customStyle="1" w:styleId="INDOABSTARK">
    <w:name w:val="INDO ABSTARK"/>
    <w:basedOn w:val="JUDUL12"/>
    <w:link w:val="INDOABSTARKChar"/>
    <w:qFormat/>
    <w:rsid w:val="003507E1"/>
    <w:pPr>
      <w:spacing w:after="120"/>
    </w:pPr>
    <w:rPr>
      <w:b w:val="0"/>
    </w:rPr>
  </w:style>
  <w:style w:type="character" w:customStyle="1" w:styleId="NORMALTENGAHChar">
    <w:name w:val="NORMAL TENGAH Char"/>
    <w:basedOn w:val="DefaultParagraphFont"/>
    <w:link w:val="NORMALTENGAH"/>
    <w:rsid w:val="00EC6920"/>
    <w:rPr>
      <w:rFonts w:ascii="Times New Roman" w:hAnsi="Times New Roman"/>
      <w:sz w:val="24"/>
      <w:lang w:val="id-ID"/>
    </w:rPr>
  </w:style>
  <w:style w:type="paragraph" w:customStyle="1" w:styleId="ENGABSTRAK">
    <w:name w:val="ENG ABSTRAK"/>
    <w:basedOn w:val="INDOABSTARK"/>
    <w:link w:val="ENGABSTRAKChar"/>
    <w:qFormat/>
    <w:rsid w:val="00BA78C9"/>
    <w:pPr>
      <w:spacing w:after="20"/>
    </w:pPr>
    <w:rPr>
      <w:i/>
    </w:rPr>
  </w:style>
  <w:style w:type="character" w:customStyle="1" w:styleId="INDOABSTARKChar">
    <w:name w:val="INDO ABSTARK Char"/>
    <w:basedOn w:val="JUDUL12Char"/>
    <w:link w:val="INDOABSTARK"/>
    <w:rsid w:val="003507E1"/>
  </w:style>
  <w:style w:type="paragraph" w:customStyle="1" w:styleId="isiabsindo">
    <w:name w:val="isi abs indo"/>
    <w:basedOn w:val="Normal"/>
    <w:link w:val="isiabsindoChar"/>
    <w:qFormat/>
    <w:rsid w:val="00D0392F"/>
    <w:pPr>
      <w:spacing w:after="120" w:line="240" w:lineRule="auto"/>
      <w:ind w:firstLine="709"/>
      <w:jc w:val="both"/>
    </w:pPr>
    <w:rPr>
      <w:rFonts w:cs="Times New Roman"/>
      <w:szCs w:val="24"/>
    </w:rPr>
  </w:style>
  <w:style w:type="character" w:customStyle="1" w:styleId="ENGABSTRAKChar">
    <w:name w:val="ENG ABSTRAK Char"/>
    <w:basedOn w:val="INDOABSTARKChar"/>
    <w:link w:val="ENGABSTRAK"/>
    <w:rsid w:val="00BA78C9"/>
    <w:rPr>
      <w:i/>
    </w:rPr>
  </w:style>
  <w:style w:type="paragraph" w:customStyle="1" w:styleId="iniabseng">
    <w:name w:val="ini abs eng"/>
    <w:basedOn w:val="isiabsindo"/>
    <w:link w:val="iniabsengChar"/>
    <w:qFormat/>
    <w:rsid w:val="00BA78C9"/>
    <w:rPr>
      <w:i/>
    </w:rPr>
  </w:style>
  <w:style w:type="character" w:customStyle="1" w:styleId="isiabsindoChar">
    <w:name w:val="isi abs indo Char"/>
    <w:basedOn w:val="DefaultParagraphFont"/>
    <w:link w:val="isiabsindo"/>
    <w:rsid w:val="00D0392F"/>
    <w:rPr>
      <w:rFonts w:ascii="Times New Roman" w:hAnsi="Times New Roman" w:cs="Times New Roman"/>
      <w:sz w:val="24"/>
      <w:szCs w:val="24"/>
      <w:lang w:val="id-ID"/>
    </w:rPr>
  </w:style>
  <w:style w:type="paragraph" w:customStyle="1" w:styleId="normalpas">
    <w:name w:val="normal pas"/>
    <w:basedOn w:val="Normal"/>
    <w:link w:val="normalpasChar"/>
    <w:qFormat/>
    <w:rsid w:val="009C4935"/>
    <w:pPr>
      <w:spacing w:after="120" w:line="480" w:lineRule="auto"/>
      <w:ind w:firstLine="709"/>
      <w:jc w:val="both"/>
    </w:pPr>
    <w:rPr>
      <w:rFonts w:cs="Times New Roman"/>
      <w:szCs w:val="24"/>
    </w:rPr>
  </w:style>
  <w:style w:type="character" w:customStyle="1" w:styleId="iniabsengChar">
    <w:name w:val="ini abs eng Char"/>
    <w:basedOn w:val="isiabsindoChar"/>
    <w:link w:val="iniabseng"/>
    <w:rsid w:val="00BA78C9"/>
    <w:rPr>
      <w:i/>
    </w:rPr>
  </w:style>
  <w:style w:type="paragraph" w:customStyle="1" w:styleId="nomal1pas">
    <w:name w:val="nomal 1pas"/>
    <w:basedOn w:val="NoSpacing"/>
    <w:link w:val="nomal1pasChar"/>
    <w:qFormat/>
    <w:rsid w:val="003016CA"/>
  </w:style>
  <w:style w:type="character" w:customStyle="1" w:styleId="normalpasChar">
    <w:name w:val="normal pas Char"/>
    <w:basedOn w:val="DefaultParagraphFont"/>
    <w:link w:val="normalpas"/>
    <w:rsid w:val="009C4935"/>
    <w:rPr>
      <w:rFonts w:ascii="Times New Roman" w:hAnsi="Times New Roman" w:cs="Times New Roman"/>
      <w:sz w:val="24"/>
      <w:szCs w:val="24"/>
      <w:lang w:val="id-ID"/>
    </w:rPr>
  </w:style>
  <w:style w:type="paragraph" w:customStyle="1" w:styleId="list">
    <w:name w:val="list"/>
    <w:basedOn w:val="normalpas"/>
    <w:link w:val="listChar"/>
    <w:qFormat/>
    <w:rsid w:val="003016CA"/>
    <w:pPr>
      <w:numPr>
        <w:ilvl w:val="1"/>
        <w:numId w:val="9"/>
      </w:numPr>
      <w:spacing w:before="120" w:after="0"/>
    </w:pPr>
  </w:style>
  <w:style w:type="character" w:customStyle="1" w:styleId="nomal1pasChar">
    <w:name w:val="nomal 1pas Char"/>
    <w:basedOn w:val="normalpasChar"/>
    <w:link w:val="nomal1pas"/>
    <w:rsid w:val="003016CA"/>
  </w:style>
  <w:style w:type="character" w:customStyle="1" w:styleId="listChar">
    <w:name w:val="list Char"/>
    <w:basedOn w:val="normalpasChar"/>
    <w:link w:val="list"/>
    <w:rsid w:val="003016CA"/>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29432475">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061514540">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0FD465F7-0213-497B-ACE0-E8EAF0A4A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99</Pages>
  <Words>17808</Words>
  <Characters>101506</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90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1</cp:revision>
  <cp:lastPrinted>2023-08-07T02:58:00Z</cp:lastPrinted>
  <dcterms:created xsi:type="dcterms:W3CDTF">2023-08-06T04:36:00Z</dcterms:created>
  <dcterms:modified xsi:type="dcterms:W3CDTF">2023-08-09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